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77777777" w:rsidR="007B210F" w:rsidRDefault="007B210F" w:rsidP="007B210F">
      <w:pPr>
        <w:ind w:firstLineChars="0" w:firstLine="0"/>
        <w:rPr>
          <w:rFonts w:ascii="Times New Roman" w:eastAsia="宋体" w:hAnsi="Times New Roman" w:cs="宋体"/>
          <w:sz w:val="21"/>
          <w:szCs w:val="21"/>
        </w:rPr>
        <w:sectPr w:rsidR="007B210F"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597F18EB" w14:textId="3DBFC2E1" w:rsidR="007B210F" w:rsidRPr="00C63E69" w:rsidRDefault="007B210F" w:rsidP="007B210F">
      <w:pPr>
        <w:spacing w:line="240" w:lineRule="auto"/>
        <w:ind w:firstLineChars="0" w:firstLine="0"/>
        <w:rPr>
          <w:rFonts w:ascii="Times New Roman" w:eastAsia="宋体" w:hAnsi="Times New Roman" w:cs="宋体"/>
          <w:sz w:val="21"/>
          <w:szCs w:val="21"/>
        </w:rPr>
      </w:pP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288E9737" w14:textId="77777777" w:rsidR="006C340A"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359311" w:history="1">
            <w:r w:rsidR="006C340A" w:rsidRPr="00FC7628">
              <w:rPr>
                <w:rStyle w:val="a6"/>
                <w:rFonts w:ascii="Times New Roman" w:eastAsia="宋体" w:hAnsi="Times New Roman" w:hint="eastAsia"/>
                <w:noProof/>
              </w:rPr>
              <w:t>摘要</w:t>
            </w:r>
            <w:r w:rsidR="006C340A" w:rsidRPr="00FC7628">
              <w:rPr>
                <w:rStyle w:val="a6"/>
                <w:rFonts w:ascii="Times New Roman" w:eastAsia="宋体" w:hAnsi="Times New Roman"/>
                <w:noProof/>
              </w:rPr>
              <w:t>**</w:t>
            </w:r>
            <w:r w:rsidR="006C340A">
              <w:rPr>
                <w:noProof/>
                <w:webHidden/>
              </w:rPr>
              <w:tab/>
            </w:r>
            <w:r w:rsidR="006C340A">
              <w:rPr>
                <w:noProof/>
                <w:webHidden/>
              </w:rPr>
              <w:fldChar w:fldCharType="begin"/>
            </w:r>
            <w:r w:rsidR="006C340A">
              <w:rPr>
                <w:noProof/>
                <w:webHidden/>
              </w:rPr>
              <w:instrText xml:space="preserve"> PAGEREF _Toc446359311 \h </w:instrText>
            </w:r>
            <w:r w:rsidR="006C340A">
              <w:rPr>
                <w:noProof/>
                <w:webHidden/>
              </w:rPr>
            </w:r>
            <w:r w:rsidR="006C340A">
              <w:rPr>
                <w:noProof/>
                <w:webHidden/>
              </w:rPr>
              <w:fldChar w:fldCharType="separate"/>
            </w:r>
            <w:r w:rsidR="006C340A">
              <w:rPr>
                <w:noProof/>
                <w:webHidden/>
              </w:rPr>
              <w:t>III</w:t>
            </w:r>
            <w:r w:rsidR="006C340A">
              <w:rPr>
                <w:noProof/>
                <w:webHidden/>
              </w:rPr>
              <w:fldChar w:fldCharType="end"/>
            </w:r>
          </w:hyperlink>
        </w:p>
        <w:p w14:paraId="014BD5C0" w14:textId="77777777" w:rsidR="006C340A" w:rsidRDefault="00A02654">
          <w:pPr>
            <w:pStyle w:val="10"/>
            <w:tabs>
              <w:tab w:val="right" w:leader="dot" w:pos="8290"/>
            </w:tabs>
            <w:ind w:firstLine="442"/>
            <w:rPr>
              <w:b w:val="0"/>
              <w:caps w:val="0"/>
              <w:noProof/>
              <w:kern w:val="2"/>
              <w:sz w:val="21"/>
            </w:rPr>
          </w:pPr>
          <w:hyperlink w:anchor="_Toc446359312" w:history="1">
            <w:r w:rsidR="006C340A" w:rsidRPr="00FC7628">
              <w:rPr>
                <w:rStyle w:val="a6"/>
                <w:rFonts w:ascii="Times New Roman" w:eastAsia="宋体" w:hAnsi="Times New Roman"/>
                <w:noProof/>
              </w:rPr>
              <w:t>ABSTRACT**</w:t>
            </w:r>
            <w:r w:rsidR="006C340A">
              <w:rPr>
                <w:noProof/>
                <w:webHidden/>
              </w:rPr>
              <w:tab/>
            </w:r>
            <w:r w:rsidR="006C340A">
              <w:rPr>
                <w:noProof/>
                <w:webHidden/>
              </w:rPr>
              <w:fldChar w:fldCharType="begin"/>
            </w:r>
            <w:r w:rsidR="006C340A">
              <w:rPr>
                <w:noProof/>
                <w:webHidden/>
              </w:rPr>
              <w:instrText xml:space="preserve"> PAGEREF _Toc446359312 \h </w:instrText>
            </w:r>
            <w:r w:rsidR="006C340A">
              <w:rPr>
                <w:noProof/>
                <w:webHidden/>
              </w:rPr>
            </w:r>
            <w:r w:rsidR="006C340A">
              <w:rPr>
                <w:noProof/>
                <w:webHidden/>
              </w:rPr>
              <w:fldChar w:fldCharType="separate"/>
            </w:r>
            <w:r w:rsidR="006C340A">
              <w:rPr>
                <w:noProof/>
                <w:webHidden/>
              </w:rPr>
              <w:t>III</w:t>
            </w:r>
            <w:r w:rsidR="006C340A">
              <w:rPr>
                <w:noProof/>
                <w:webHidden/>
              </w:rPr>
              <w:fldChar w:fldCharType="end"/>
            </w:r>
          </w:hyperlink>
        </w:p>
        <w:p w14:paraId="5553E623" w14:textId="77777777" w:rsidR="006C340A" w:rsidRDefault="00A02654">
          <w:pPr>
            <w:pStyle w:val="10"/>
            <w:tabs>
              <w:tab w:val="right" w:leader="dot" w:pos="8290"/>
            </w:tabs>
            <w:ind w:firstLine="442"/>
            <w:rPr>
              <w:b w:val="0"/>
              <w:caps w:val="0"/>
              <w:noProof/>
              <w:kern w:val="2"/>
              <w:sz w:val="21"/>
            </w:rPr>
          </w:pPr>
          <w:hyperlink w:anchor="_Toc446359313" w:history="1">
            <w:r w:rsidR="006C340A" w:rsidRPr="00FC7628">
              <w:rPr>
                <w:rStyle w:val="a6"/>
                <w:rFonts w:ascii="Times New Roman" w:eastAsia="宋体" w:hAnsi="Times New Roman" w:hint="eastAsia"/>
                <w:noProof/>
              </w:rPr>
              <w:t>第一章</w:t>
            </w:r>
            <w:r w:rsidR="006C340A" w:rsidRPr="00FC7628">
              <w:rPr>
                <w:rStyle w:val="a6"/>
                <w:rFonts w:ascii="Times New Roman" w:eastAsia="宋体" w:hAnsi="Times New Roman"/>
                <w:noProof/>
              </w:rPr>
              <w:t xml:space="preserve"> </w:t>
            </w:r>
            <w:r w:rsidR="006C340A" w:rsidRPr="00FC7628">
              <w:rPr>
                <w:rStyle w:val="a6"/>
                <w:rFonts w:ascii="Times New Roman" w:eastAsia="宋体" w:hAnsi="Times New Roman" w:hint="eastAsia"/>
                <w:noProof/>
              </w:rPr>
              <w:t>绪论</w:t>
            </w:r>
            <w:r w:rsidR="006C340A">
              <w:rPr>
                <w:noProof/>
                <w:webHidden/>
              </w:rPr>
              <w:tab/>
            </w:r>
            <w:r w:rsidR="006C340A">
              <w:rPr>
                <w:noProof/>
                <w:webHidden/>
              </w:rPr>
              <w:fldChar w:fldCharType="begin"/>
            </w:r>
            <w:r w:rsidR="006C340A">
              <w:rPr>
                <w:noProof/>
                <w:webHidden/>
              </w:rPr>
              <w:instrText xml:space="preserve"> PAGEREF _Toc446359313 \h </w:instrText>
            </w:r>
            <w:r w:rsidR="006C340A">
              <w:rPr>
                <w:noProof/>
                <w:webHidden/>
              </w:rPr>
            </w:r>
            <w:r w:rsidR="006C340A">
              <w:rPr>
                <w:noProof/>
                <w:webHidden/>
              </w:rPr>
              <w:fldChar w:fldCharType="separate"/>
            </w:r>
            <w:r w:rsidR="006C340A">
              <w:rPr>
                <w:noProof/>
                <w:webHidden/>
              </w:rPr>
              <w:t>1</w:t>
            </w:r>
            <w:r w:rsidR="006C340A">
              <w:rPr>
                <w:noProof/>
                <w:webHidden/>
              </w:rPr>
              <w:fldChar w:fldCharType="end"/>
            </w:r>
          </w:hyperlink>
        </w:p>
        <w:p w14:paraId="0EB0C02F" w14:textId="77777777" w:rsidR="006C340A" w:rsidRDefault="00A02654">
          <w:pPr>
            <w:pStyle w:val="20"/>
            <w:tabs>
              <w:tab w:val="right" w:leader="dot" w:pos="8290"/>
            </w:tabs>
            <w:ind w:firstLine="440"/>
            <w:rPr>
              <w:smallCaps w:val="0"/>
              <w:noProof/>
              <w:kern w:val="2"/>
              <w:sz w:val="21"/>
            </w:rPr>
          </w:pPr>
          <w:hyperlink w:anchor="_Toc446359314" w:history="1">
            <w:r w:rsidR="006C340A" w:rsidRPr="00FC7628">
              <w:rPr>
                <w:rStyle w:val="a6"/>
                <w:noProof/>
              </w:rPr>
              <w:t xml:space="preserve">1.1 </w:t>
            </w:r>
            <w:r w:rsidR="006C340A" w:rsidRPr="00FC7628">
              <w:rPr>
                <w:rStyle w:val="a6"/>
                <w:rFonts w:hint="eastAsia"/>
                <w:noProof/>
              </w:rPr>
              <w:t>引言</w:t>
            </w:r>
            <w:r w:rsidR="006C340A">
              <w:rPr>
                <w:noProof/>
                <w:webHidden/>
              </w:rPr>
              <w:tab/>
            </w:r>
            <w:r w:rsidR="006C340A">
              <w:rPr>
                <w:noProof/>
                <w:webHidden/>
              </w:rPr>
              <w:fldChar w:fldCharType="begin"/>
            </w:r>
            <w:r w:rsidR="006C340A">
              <w:rPr>
                <w:noProof/>
                <w:webHidden/>
              </w:rPr>
              <w:instrText xml:space="preserve"> PAGEREF _Toc446359314 \h </w:instrText>
            </w:r>
            <w:r w:rsidR="006C340A">
              <w:rPr>
                <w:noProof/>
                <w:webHidden/>
              </w:rPr>
            </w:r>
            <w:r w:rsidR="006C340A">
              <w:rPr>
                <w:noProof/>
                <w:webHidden/>
              </w:rPr>
              <w:fldChar w:fldCharType="separate"/>
            </w:r>
            <w:r w:rsidR="006C340A">
              <w:rPr>
                <w:noProof/>
                <w:webHidden/>
              </w:rPr>
              <w:t>1</w:t>
            </w:r>
            <w:r w:rsidR="006C340A">
              <w:rPr>
                <w:noProof/>
                <w:webHidden/>
              </w:rPr>
              <w:fldChar w:fldCharType="end"/>
            </w:r>
          </w:hyperlink>
        </w:p>
        <w:p w14:paraId="2DC9867E" w14:textId="77777777" w:rsidR="006C340A" w:rsidRDefault="00A02654">
          <w:pPr>
            <w:pStyle w:val="20"/>
            <w:tabs>
              <w:tab w:val="right" w:leader="dot" w:pos="8290"/>
            </w:tabs>
            <w:ind w:firstLine="440"/>
            <w:rPr>
              <w:smallCaps w:val="0"/>
              <w:noProof/>
              <w:kern w:val="2"/>
              <w:sz w:val="21"/>
            </w:rPr>
          </w:pPr>
          <w:hyperlink w:anchor="_Toc446359315" w:history="1">
            <w:r w:rsidR="006C340A" w:rsidRPr="00FC7628">
              <w:rPr>
                <w:rStyle w:val="a6"/>
                <w:noProof/>
              </w:rPr>
              <w:t xml:space="preserve">1.2 </w:t>
            </w:r>
            <w:r w:rsidR="006C340A" w:rsidRPr="00FC7628">
              <w:rPr>
                <w:rStyle w:val="a6"/>
                <w:rFonts w:hint="eastAsia"/>
                <w:noProof/>
              </w:rPr>
              <w:t>气体传感概述</w:t>
            </w:r>
            <w:r w:rsidR="006C340A">
              <w:rPr>
                <w:noProof/>
                <w:webHidden/>
              </w:rPr>
              <w:tab/>
            </w:r>
            <w:r w:rsidR="006C340A">
              <w:rPr>
                <w:noProof/>
                <w:webHidden/>
              </w:rPr>
              <w:fldChar w:fldCharType="begin"/>
            </w:r>
            <w:r w:rsidR="006C340A">
              <w:rPr>
                <w:noProof/>
                <w:webHidden/>
              </w:rPr>
              <w:instrText xml:space="preserve"> PAGEREF _Toc446359315 \h </w:instrText>
            </w:r>
            <w:r w:rsidR="006C340A">
              <w:rPr>
                <w:noProof/>
                <w:webHidden/>
              </w:rPr>
            </w:r>
            <w:r w:rsidR="006C340A">
              <w:rPr>
                <w:noProof/>
                <w:webHidden/>
              </w:rPr>
              <w:fldChar w:fldCharType="separate"/>
            </w:r>
            <w:r w:rsidR="006C340A">
              <w:rPr>
                <w:noProof/>
                <w:webHidden/>
              </w:rPr>
              <w:t>2</w:t>
            </w:r>
            <w:r w:rsidR="006C340A">
              <w:rPr>
                <w:noProof/>
                <w:webHidden/>
              </w:rPr>
              <w:fldChar w:fldCharType="end"/>
            </w:r>
          </w:hyperlink>
        </w:p>
        <w:p w14:paraId="27396B30" w14:textId="77777777" w:rsidR="006C340A" w:rsidRDefault="00A02654">
          <w:pPr>
            <w:pStyle w:val="20"/>
            <w:tabs>
              <w:tab w:val="right" w:leader="dot" w:pos="8290"/>
            </w:tabs>
            <w:ind w:firstLine="440"/>
            <w:rPr>
              <w:smallCaps w:val="0"/>
              <w:noProof/>
              <w:kern w:val="2"/>
              <w:sz w:val="21"/>
            </w:rPr>
          </w:pPr>
          <w:hyperlink w:anchor="_Toc446359316" w:history="1">
            <w:r w:rsidR="006C340A" w:rsidRPr="00FC7628">
              <w:rPr>
                <w:rStyle w:val="a6"/>
                <w:noProof/>
              </w:rPr>
              <w:t xml:space="preserve">1.3 </w:t>
            </w:r>
            <w:r w:rsidR="006C340A" w:rsidRPr="00FC7628">
              <w:rPr>
                <w:rStyle w:val="a6"/>
                <w:rFonts w:hint="eastAsia"/>
                <w:noProof/>
              </w:rPr>
              <w:t>红外光谱吸收</w:t>
            </w:r>
            <w:r w:rsidR="006C340A">
              <w:rPr>
                <w:noProof/>
                <w:webHidden/>
              </w:rPr>
              <w:tab/>
            </w:r>
            <w:r w:rsidR="006C340A">
              <w:rPr>
                <w:noProof/>
                <w:webHidden/>
              </w:rPr>
              <w:fldChar w:fldCharType="begin"/>
            </w:r>
            <w:r w:rsidR="006C340A">
              <w:rPr>
                <w:noProof/>
                <w:webHidden/>
              </w:rPr>
              <w:instrText xml:space="preserve"> PAGEREF _Toc446359316 \h </w:instrText>
            </w:r>
            <w:r w:rsidR="006C340A">
              <w:rPr>
                <w:noProof/>
                <w:webHidden/>
              </w:rPr>
            </w:r>
            <w:r w:rsidR="006C340A">
              <w:rPr>
                <w:noProof/>
                <w:webHidden/>
              </w:rPr>
              <w:fldChar w:fldCharType="separate"/>
            </w:r>
            <w:r w:rsidR="006C340A">
              <w:rPr>
                <w:noProof/>
                <w:webHidden/>
              </w:rPr>
              <w:t>3</w:t>
            </w:r>
            <w:r w:rsidR="006C340A">
              <w:rPr>
                <w:noProof/>
                <w:webHidden/>
              </w:rPr>
              <w:fldChar w:fldCharType="end"/>
            </w:r>
          </w:hyperlink>
        </w:p>
        <w:p w14:paraId="60D1DAFD" w14:textId="77777777" w:rsidR="006C340A" w:rsidRDefault="00A02654">
          <w:pPr>
            <w:pStyle w:val="20"/>
            <w:tabs>
              <w:tab w:val="right" w:leader="dot" w:pos="8290"/>
            </w:tabs>
            <w:ind w:firstLine="440"/>
            <w:rPr>
              <w:smallCaps w:val="0"/>
              <w:noProof/>
              <w:kern w:val="2"/>
              <w:sz w:val="21"/>
            </w:rPr>
          </w:pPr>
          <w:hyperlink w:anchor="_Toc446359317" w:history="1">
            <w:r w:rsidR="006C340A" w:rsidRPr="00FC7628">
              <w:rPr>
                <w:rStyle w:val="a6"/>
                <w:noProof/>
              </w:rPr>
              <w:t xml:space="preserve">1.4 </w:t>
            </w:r>
            <w:r w:rsidR="006C340A" w:rsidRPr="00FC7628">
              <w:rPr>
                <w:rStyle w:val="a6"/>
                <w:rFonts w:hint="eastAsia"/>
                <w:noProof/>
              </w:rPr>
              <w:t>光纤气体传感器</w:t>
            </w:r>
            <w:r w:rsidR="006C340A">
              <w:rPr>
                <w:noProof/>
                <w:webHidden/>
              </w:rPr>
              <w:tab/>
            </w:r>
            <w:r w:rsidR="006C340A">
              <w:rPr>
                <w:noProof/>
                <w:webHidden/>
              </w:rPr>
              <w:fldChar w:fldCharType="begin"/>
            </w:r>
            <w:r w:rsidR="006C340A">
              <w:rPr>
                <w:noProof/>
                <w:webHidden/>
              </w:rPr>
              <w:instrText xml:space="preserve"> PAGEREF _Toc446359317 \h </w:instrText>
            </w:r>
            <w:r w:rsidR="006C340A">
              <w:rPr>
                <w:noProof/>
                <w:webHidden/>
              </w:rPr>
            </w:r>
            <w:r w:rsidR="006C340A">
              <w:rPr>
                <w:noProof/>
                <w:webHidden/>
              </w:rPr>
              <w:fldChar w:fldCharType="separate"/>
            </w:r>
            <w:r w:rsidR="006C340A">
              <w:rPr>
                <w:noProof/>
                <w:webHidden/>
              </w:rPr>
              <w:t>4</w:t>
            </w:r>
            <w:r w:rsidR="006C340A">
              <w:rPr>
                <w:noProof/>
                <w:webHidden/>
              </w:rPr>
              <w:fldChar w:fldCharType="end"/>
            </w:r>
          </w:hyperlink>
        </w:p>
        <w:p w14:paraId="6DCB11D8" w14:textId="77777777" w:rsidR="006C340A" w:rsidRDefault="00A02654">
          <w:pPr>
            <w:pStyle w:val="20"/>
            <w:tabs>
              <w:tab w:val="right" w:leader="dot" w:pos="8290"/>
            </w:tabs>
            <w:ind w:firstLine="440"/>
            <w:rPr>
              <w:smallCaps w:val="0"/>
              <w:noProof/>
              <w:kern w:val="2"/>
              <w:sz w:val="21"/>
            </w:rPr>
          </w:pPr>
          <w:hyperlink w:anchor="_Toc446359318" w:history="1">
            <w:r w:rsidR="006C340A" w:rsidRPr="00FC7628">
              <w:rPr>
                <w:rStyle w:val="a6"/>
                <w:noProof/>
              </w:rPr>
              <w:t xml:space="preserve">1.5 </w:t>
            </w:r>
            <w:r w:rsidR="006C340A" w:rsidRPr="00FC7628">
              <w:rPr>
                <w:rStyle w:val="a6"/>
                <w:rFonts w:hint="eastAsia"/>
                <w:noProof/>
              </w:rPr>
              <w:t>课题意义与创新性</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18 \h </w:instrText>
            </w:r>
            <w:r w:rsidR="006C340A">
              <w:rPr>
                <w:noProof/>
                <w:webHidden/>
              </w:rPr>
            </w:r>
            <w:r w:rsidR="006C340A">
              <w:rPr>
                <w:noProof/>
                <w:webHidden/>
              </w:rPr>
              <w:fldChar w:fldCharType="separate"/>
            </w:r>
            <w:r w:rsidR="006C340A">
              <w:rPr>
                <w:noProof/>
                <w:webHidden/>
              </w:rPr>
              <w:t>5</w:t>
            </w:r>
            <w:r w:rsidR="006C340A">
              <w:rPr>
                <w:noProof/>
                <w:webHidden/>
              </w:rPr>
              <w:fldChar w:fldCharType="end"/>
            </w:r>
          </w:hyperlink>
        </w:p>
        <w:p w14:paraId="227887ED" w14:textId="77777777" w:rsidR="006C340A" w:rsidRDefault="00A02654">
          <w:pPr>
            <w:pStyle w:val="10"/>
            <w:tabs>
              <w:tab w:val="right" w:leader="dot" w:pos="8290"/>
            </w:tabs>
            <w:ind w:firstLine="442"/>
            <w:rPr>
              <w:b w:val="0"/>
              <w:caps w:val="0"/>
              <w:noProof/>
              <w:kern w:val="2"/>
              <w:sz w:val="21"/>
            </w:rPr>
          </w:pPr>
          <w:hyperlink w:anchor="_Toc446359319" w:history="1">
            <w:r w:rsidR="006C340A" w:rsidRPr="00FC7628">
              <w:rPr>
                <w:rStyle w:val="a6"/>
                <w:rFonts w:ascii="Times New Roman" w:eastAsia="宋体" w:hAnsi="Times New Roman" w:hint="eastAsia"/>
                <w:noProof/>
              </w:rPr>
              <w:t>第二章</w:t>
            </w:r>
            <w:r w:rsidR="006C340A" w:rsidRPr="00FC7628">
              <w:rPr>
                <w:rStyle w:val="a6"/>
                <w:rFonts w:ascii="Times New Roman" w:eastAsia="宋体" w:hAnsi="Times New Roman"/>
                <w:noProof/>
              </w:rPr>
              <w:t xml:space="preserve"> </w:t>
            </w:r>
            <w:r w:rsidR="006C340A" w:rsidRPr="00FC7628">
              <w:rPr>
                <w:rStyle w:val="a6"/>
                <w:rFonts w:ascii="Times New Roman" w:eastAsia="宋体" w:hAnsi="Times New Roman" w:hint="eastAsia"/>
                <w:noProof/>
              </w:rPr>
              <w:t>波导式吸收腔参数优化</w:t>
            </w:r>
            <w:r w:rsidR="006C340A">
              <w:rPr>
                <w:noProof/>
                <w:webHidden/>
              </w:rPr>
              <w:tab/>
            </w:r>
            <w:r w:rsidR="006C340A">
              <w:rPr>
                <w:noProof/>
                <w:webHidden/>
              </w:rPr>
              <w:fldChar w:fldCharType="begin"/>
            </w:r>
            <w:r w:rsidR="006C340A">
              <w:rPr>
                <w:noProof/>
                <w:webHidden/>
              </w:rPr>
              <w:instrText xml:space="preserve"> PAGEREF _Toc446359319 \h </w:instrText>
            </w:r>
            <w:r w:rsidR="006C340A">
              <w:rPr>
                <w:noProof/>
                <w:webHidden/>
              </w:rPr>
            </w:r>
            <w:r w:rsidR="006C340A">
              <w:rPr>
                <w:noProof/>
                <w:webHidden/>
              </w:rPr>
              <w:fldChar w:fldCharType="separate"/>
            </w:r>
            <w:r w:rsidR="006C340A">
              <w:rPr>
                <w:noProof/>
                <w:webHidden/>
              </w:rPr>
              <w:t>6</w:t>
            </w:r>
            <w:r w:rsidR="006C340A">
              <w:rPr>
                <w:noProof/>
                <w:webHidden/>
              </w:rPr>
              <w:fldChar w:fldCharType="end"/>
            </w:r>
          </w:hyperlink>
        </w:p>
        <w:p w14:paraId="05035DB4" w14:textId="77777777" w:rsidR="006C340A" w:rsidRDefault="00A02654">
          <w:pPr>
            <w:pStyle w:val="20"/>
            <w:tabs>
              <w:tab w:val="right" w:leader="dot" w:pos="8290"/>
            </w:tabs>
            <w:ind w:firstLine="440"/>
            <w:rPr>
              <w:smallCaps w:val="0"/>
              <w:noProof/>
              <w:kern w:val="2"/>
              <w:sz w:val="21"/>
            </w:rPr>
          </w:pPr>
          <w:hyperlink w:anchor="_Toc446359320" w:history="1">
            <w:r w:rsidR="006C340A" w:rsidRPr="00FC7628">
              <w:rPr>
                <w:rStyle w:val="a6"/>
                <w:noProof/>
              </w:rPr>
              <w:t xml:space="preserve">2.1 </w:t>
            </w:r>
            <w:r w:rsidR="006C340A" w:rsidRPr="00FC7628">
              <w:rPr>
                <w:rStyle w:val="a6"/>
                <w:rFonts w:hint="eastAsia"/>
                <w:noProof/>
              </w:rPr>
              <w:t>概述</w:t>
            </w:r>
            <w:r w:rsidR="006C340A">
              <w:rPr>
                <w:noProof/>
                <w:webHidden/>
              </w:rPr>
              <w:tab/>
            </w:r>
            <w:r w:rsidR="006C340A">
              <w:rPr>
                <w:noProof/>
                <w:webHidden/>
              </w:rPr>
              <w:fldChar w:fldCharType="begin"/>
            </w:r>
            <w:r w:rsidR="006C340A">
              <w:rPr>
                <w:noProof/>
                <w:webHidden/>
              </w:rPr>
              <w:instrText xml:space="preserve"> PAGEREF _Toc446359320 \h </w:instrText>
            </w:r>
            <w:r w:rsidR="006C340A">
              <w:rPr>
                <w:noProof/>
                <w:webHidden/>
              </w:rPr>
            </w:r>
            <w:r w:rsidR="006C340A">
              <w:rPr>
                <w:noProof/>
                <w:webHidden/>
              </w:rPr>
              <w:fldChar w:fldCharType="separate"/>
            </w:r>
            <w:r w:rsidR="006C340A">
              <w:rPr>
                <w:noProof/>
                <w:webHidden/>
              </w:rPr>
              <w:t>6</w:t>
            </w:r>
            <w:r w:rsidR="006C340A">
              <w:rPr>
                <w:noProof/>
                <w:webHidden/>
              </w:rPr>
              <w:fldChar w:fldCharType="end"/>
            </w:r>
          </w:hyperlink>
        </w:p>
        <w:p w14:paraId="6D2E6441" w14:textId="77777777" w:rsidR="006C340A" w:rsidRDefault="00A02654">
          <w:pPr>
            <w:pStyle w:val="20"/>
            <w:tabs>
              <w:tab w:val="right" w:leader="dot" w:pos="8290"/>
            </w:tabs>
            <w:ind w:firstLine="440"/>
            <w:rPr>
              <w:smallCaps w:val="0"/>
              <w:noProof/>
              <w:kern w:val="2"/>
              <w:sz w:val="21"/>
            </w:rPr>
          </w:pPr>
          <w:hyperlink w:anchor="_Toc446359321" w:history="1">
            <w:r w:rsidR="006C340A" w:rsidRPr="00FC7628">
              <w:rPr>
                <w:rStyle w:val="a6"/>
                <w:noProof/>
              </w:rPr>
              <w:t xml:space="preserve">2.2 </w:t>
            </w:r>
            <w:r w:rsidR="006C340A" w:rsidRPr="00FC7628">
              <w:rPr>
                <w:rStyle w:val="a6"/>
                <w:rFonts w:hint="eastAsia"/>
                <w:noProof/>
              </w:rPr>
              <w:t>空芯光纤</w:t>
            </w:r>
            <w:r w:rsidR="006C340A">
              <w:rPr>
                <w:noProof/>
                <w:webHidden/>
              </w:rPr>
              <w:tab/>
            </w:r>
            <w:r w:rsidR="006C340A">
              <w:rPr>
                <w:noProof/>
                <w:webHidden/>
              </w:rPr>
              <w:fldChar w:fldCharType="begin"/>
            </w:r>
            <w:r w:rsidR="006C340A">
              <w:rPr>
                <w:noProof/>
                <w:webHidden/>
              </w:rPr>
              <w:instrText xml:space="preserve"> PAGEREF _Toc446359321 \h </w:instrText>
            </w:r>
            <w:r w:rsidR="006C340A">
              <w:rPr>
                <w:noProof/>
                <w:webHidden/>
              </w:rPr>
            </w:r>
            <w:r w:rsidR="006C340A">
              <w:rPr>
                <w:noProof/>
                <w:webHidden/>
              </w:rPr>
              <w:fldChar w:fldCharType="separate"/>
            </w:r>
            <w:r w:rsidR="006C340A">
              <w:rPr>
                <w:noProof/>
                <w:webHidden/>
              </w:rPr>
              <w:t>6</w:t>
            </w:r>
            <w:r w:rsidR="006C340A">
              <w:rPr>
                <w:noProof/>
                <w:webHidden/>
              </w:rPr>
              <w:fldChar w:fldCharType="end"/>
            </w:r>
          </w:hyperlink>
        </w:p>
        <w:p w14:paraId="27C915B7" w14:textId="77777777" w:rsidR="006C340A" w:rsidRDefault="00A02654">
          <w:pPr>
            <w:pStyle w:val="20"/>
            <w:tabs>
              <w:tab w:val="right" w:leader="dot" w:pos="8290"/>
            </w:tabs>
            <w:ind w:firstLine="440"/>
            <w:rPr>
              <w:smallCaps w:val="0"/>
              <w:noProof/>
              <w:kern w:val="2"/>
              <w:sz w:val="21"/>
            </w:rPr>
          </w:pPr>
          <w:hyperlink w:anchor="_Toc446359322" w:history="1">
            <w:r w:rsidR="006C340A" w:rsidRPr="00FC7628">
              <w:rPr>
                <w:rStyle w:val="a6"/>
                <w:noProof/>
              </w:rPr>
              <w:t xml:space="preserve">2.3 </w:t>
            </w:r>
            <w:r w:rsidR="006C340A" w:rsidRPr="00FC7628">
              <w:rPr>
                <w:rStyle w:val="a6"/>
                <w:rFonts w:hint="eastAsia"/>
                <w:noProof/>
              </w:rPr>
              <w:t>介质</w:t>
            </w:r>
            <w:r w:rsidR="006C340A" w:rsidRPr="00FC7628">
              <w:rPr>
                <w:rStyle w:val="a6"/>
                <w:noProof/>
              </w:rPr>
              <w:t>-</w:t>
            </w:r>
            <w:r w:rsidR="006C340A" w:rsidRPr="00FC7628">
              <w:rPr>
                <w:rStyle w:val="a6"/>
                <w:rFonts w:hint="eastAsia"/>
                <w:noProof/>
              </w:rPr>
              <w:t>金属膜空芯光纤传输特性</w:t>
            </w:r>
            <w:r w:rsidR="006C340A">
              <w:rPr>
                <w:noProof/>
                <w:webHidden/>
              </w:rPr>
              <w:tab/>
            </w:r>
            <w:r w:rsidR="006C340A">
              <w:rPr>
                <w:noProof/>
                <w:webHidden/>
              </w:rPr>
              <w:fldChar w:fldCharType="begin"/>
            </w:r>
            <w:r w:rsidR="006C340A">
              <w:rPr>
                <w:noProof/>
                <w:webHidden/>
              </w:rPr>
              <w:instrText xml:space="preserve"> PAGEREF _Toc446359322 \h </w:instrText>
            </w:r>
            <w:r w:rsidR="006C340A">
              <w:rPr>
                <w:noProof/>
                <w:webHidden/>
              </w:rPr>
            </w:r>
            <w:r w:rsidR="006C340A">
              <w:rPr>
                <w:noProof/>
                <w:webHidden/>
              </w:rPr>
              <w:fldChar w:fldCharType="separate"/>
            </w:r>
            <w:r w:rsidR="006C340A">
              <w:rPr>
                <w:noProof/>
                <w:webHidden/>
              </w:rPr>
              <w:t>8</w:t>
            </w:r>
            <w:r w:rsidR="006C340A">
              <w:rPr>
                <w:noProof/>
                <w:webHidden/>
              </w:rPr>
              <w:fldChar w:fldCharType="end"/>
            </w:r>
          </w:hyperlink>
        </w:p>
        <w:p w14:paraId="6852C9F2" w14:textId="77777777" w:rsidR="006C340A" w:rsidRDefault="00A02654">
          <w:pPr>
            <w:pStyle w:val="30"/>
            <w:tabs>
              <w:tab w:val="right" w:leader="dot" w:pos="8290"/>
            </w:tabs>
            <w:ind w:firstLine="440"/>
            <w:rPr>
              <w:i w:val="0"/>
              <w:noProof/>
              <w:kern w:val="2"/>
              <w:sz w:val="21"/>
            </w:rPr>
          </w:pPr>
          <w:hyperlink w:anchor="_Toc446359323" w:history="1">
            <w:r w:rsidR="006C340A" w:rsidRPr="00FC7628">
              <w:rPr>
                <w:rStyle w:val="a6"/>
                <w:noProof/>
              </w:rPr>
              <w:t xml:space="preserve">2.3.1 </w:t>
            </w:r>
            <w:r w:rsidR="006C340A" w:rsidRPr="00FC7628">
              <w:rPr>
                <w:rStyle w:val="a6"/>
                <w:rFonts w:hint="eastAsia"/>
                <w:noProof/>
              </w:rPr>
              <w:t>电磁波理论</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23 \h </w:instrText>
            </w:r>
            <w:r w:rsidR="006C340A">
              <w:rPr>
                <w:noProof/>
                <w:webHidden/>
              </w:rPr>
            </w:r>
            <w:r w:rsidR="006C340A">
              <w:rPr>
                <w:noProof/>
                <w:webHidden/>
              </w:rPr>
              <w:fldChar w:fldCharType="separate"/>
            </w:r>
            <w:r w:rsidR="006C340A">
              <w:rPr>
                <w:noProof/>
                <w:webHidden/>
              </w:rPr>
              <w:t>8</w:t>
            </w:r>
            <w:r w:rsidR="006C340A">
              <w:rPr>
                <w:noProof/>
                <w:webHidden/>
              </w:rPr>
              <w:fldChar w:fldCharType="end"/>
            </w:r>
          </w:hyperlink>
        </w:p>
        <w:p w14:paraId="4B1A3928" w14:textId="77777777" w:rsidR="006C340A" w:rsidRDefault="00A02654">
          <w:pPr>
            <w:pStyle w:val="30"/>
            <w:tabs>
              <w:tab w:val="right" w:leader="dot" w:pos="8290"/>
            </w:tabs>
            <w:ind w:firstLine="440"/>
            <w:rPr>
              <w:i w:val="0"/>
              <w:noProof/>
              <w:kern w:val="2"/>
              <w:sz w:val="21"/>
            </w:rPr>
          </w:pPr>
          <w:hyperlink w:anchor="_Toc446359324" w:history="1">
            <w:r w:rsidR="006C340A" w:rsidRPr="00FC7628">
              <w:rPr>
                <w:rStyle w:val="a6"/>
                <w:noProof/>
              </w:rPr>
              <w:t xml:space="preserve">2.3.2 </w:t>
            </w:r>
            <w:r w:rsidR="006C340A" w:rsidRPr="00FC7628">
              <w:rPr>
                <w:rStyle w:val="a6"/>
                <w:rFonts w:hint="eastAsia"/>
                <w:noProof/>
              </w:rPr>
              <w:t>几何光学理论</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24 \h </w:instrText>
            </w:r>
            <w:r w:rsidR="006C340A">
              <w:rPr>
                <w:noProof/>
                <w:webHidden/>
              </w:rPr>
            </w:r>
            <w:r w:rsidR="006C340A">
              <w:rPr>
                <w:noProof/>
                <w:webHidden/>
              </w:rPr>
              <w:fldChar w:fldCharType="separate"/>
            </w:r>
            <w:r w:rsidR="006C340A">
              <w:rPr>
                <w:noProof/>
                <w:webHidden/>
              </w:rPr>
              <w:t>9</w:t>
            </w:r>
            <w:r w:rsidR="006C340A">
              <w:rPr>
                <w:noProof/>
                <w:webHidden/>
              </w:rPr>
              <w:fldChar w:fldCharType="end"/>
            </w:r>
          </w:hyperlink>
        </w:p>
        <w:p w14:paraId="480F911E" w14:textId="77777777" w:rsidR="006C340A" w:rsidRDefault="00A02654">
          <w:pPr>
            <w:pStyle w:val="30"/>
            <w:tabs>
              <w:tab w:val="right" w:leader="dot" w:pos="8290"/>
            </w:tabs>
            <w:ind w:firstLine="440"/>
            <w:rPr>
              <w:i w:val="0"/>
              <w:noProof/>
              <w:kern w:val="2"/>
              <w:sz w:val="21"/>
            </w:rPr>
          </w:pPr>
          <w:hyperlink w:anchor="_Toc446359325" w:history="1">
            <w:r w:rsidR="006C340A" w:rsidRPr="00FC7628">
              <w:rPr>
                <w:rStyle w:val="a6"/>
                <w:noProof/>
              </w:rPr>
              <w:t xml:space="preserve">2.3.2 </w:t>
            </w:r>
            <w:r w:rsidR="006C340A" w:rsidRPr="00FC7628">
              <w:rPr>
                <w:rStyle w:val="a6"/>
                <w:rFonts w:hint="eastAsia"/>
                <w:noProof/>
              </w:rPr>
              <w:t>弯曲模型</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25 \h </w:instrText>
            </w:r>
            <w:r w:rsidR="006C340A">
              <w:rPr>
                <w:noProof/>
                <w:webHidden/>
              </w:rPr>
            </w:r>
            <w:r w:rsidR="006C340A">
              <w:rPr>
                <w:noProof/>
                <w:webHidden/>
              </w:rPr>
              <w:fldChar w:fldCharType="separate"/>
            </w:r>
            <w:r w:rsidR="006C340A">
              <w:rPr>
                <w:noProof/>
                <w:webHidden/>
              </w:rPr>
              <w:t>10</w:t>
            </w:r>
            <w:r w:rsidR="006C340A">
              <w:rPr>
                <w:noProof/>
                <w:webHidden/>
              </w:rPr>
              <w:fldChar w:fldCharType="end"/>
            </w:r>
          </w:hyperlink>
        </w:p>
        <w:p w14:paraId="183F00B8" w14:textId="77777777" w:rsidR="006C340A" w:rsidRDefault="00A02654">
          <w:pPr>
            <w:pStyle w:val="20"/>
            <w:tabs>
              <w:tab w:val="right" w:leader="dot" w:pos="8290"/>
            </w:tabs>
            <w:ind w:firstLine="440"/>
            <w:rPr>
              <w:smallCaps w:val="0"/>
              <w:noProof/>
              <w:kern w:val="2"/>
              <w:sz w:val="21"/>
            </w:rPr>
          </w:pPr>
          <w:hyperlink w:anchor="_Toc446359326" w:history="1">
            <w:r w:rsidR="006C340A" w:rsidRPr="00FC7628">
              <w:rPr>
                <w:rStyle w:val="a6"/>
                <w:noProof/>
              </w:rPr>
              <w:t xml:space="preserve">2.4 </w:t>
            </w:r>
            <w:r w:rsidR="006C340A" w:rsidRPr="00FC7628">
              <w:rPr>
                <w:rStyle w:val="a6"/>
                <w:rFonts w:hint="eastAsia"/>
                <w:noProof/>
              </w:rPr>
              <w:t>波导参数优化</w:t>
            </w:r>
            <w:r w:rsidR="006C340A">
              <w:rPr>
                <w:noProof/>
                <w:webHidden/>
              </w:rPr>
              <w:tab/>
            </w:r>
            <w:r w:rsidR="006C340A">
              <w:rPr>
                <w:noProof/>
                <w:webHidden/>
              </w:rPr>
              <w:fldChar w:fldCharType="begin"/>
            </w:r>
            <w:r w:rsidR="006C340A">
              <w:rPr>
                <w:noProof/>
                <w:webHidden/>
              </w:rPr>
              <w:instrText xml:space="preserve"> PAGEREF _Toc446359326 \h </w:instrText>
            </w:r>
            <w:r w:rsidR="006C340A">
              <w:rPr>
                <w:noProof/>
                <w:webHidden/>
              </w:rPr>
            </w:r>
            <w:r w:rsidR="006C340A">
              <w:rPr>
                <w:noProof/>
                <w:webHidden/>
              </w:rPr>
              <w:fldChar w:fldCharType="separate"/>
            </w:r>
            <w:r w:rsidR="006C340A">
              <w:rPr>
                <w:noProof/>
                <w:webHidden/>
              </w:rPr>
              <w:t>12</w:t>
            </w:r>
            <w:r w:rsidR="006C340A">
              <w:rPr>
                <w:noProof/>
                <w:webHidden/>
              </w:rPr>
              <w:fldChar w:fldCharType="end"/>
            </w:r>
          </w:hyperlink>
        </w:p>
        <w:p w14:paraId="440B5DFF" w14:textId="77777777" w:rsidR="006C340A" w:rsidRDefault="00A02654">
          <w:pPr>
            <w:pStyle w:val="30"/>
            <w:tabs>
              <w:tab w:val="right" w:leader="dot" w:pos="8290"/>
            </w:tabs>
            <w:ind w:firstLine="440"/>
            <w:rPr>
              <w:i w:val="0"/>
              <w:noProof/>
              <w:kern w:val="2"/>
              <w:sz w:val="21"/>
            </w:rPr>
          </w:pPr>
          <w:hyperlink w:anchor="_Toc446359327" w:history="1">
            <w:r w:rsidR="006C340A" w:rsidRPr="00FC7628">
              <w:rPr>
                <w:rStyle w:val="a6"/>
                <w:noProof/>
              </w:rPr>
              <w:t xml:space="preserve">2.4.1 </w:t>
            </w:r>
            <w:r w:rsidR="006C340A" w:rsidRPr="00FC7628">
              <w:rPr>
                <w:rStyle w:val="a6"/>
                <w:rFonts w:hint="eastAsia"/>
                <w:noProof/>
              </w:rPr>
              <w:t>光源发散角对吸收度的影响</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27 \h </w:instrText>
            </w:r>
            <w:r w:rsidR="006C340A">
              <w:rPr>
                <w:noProof/>
                <w:webHidden/>
              </w:rPr>
            </w:r>
            <w:r w:rsidR="006C340A">
              <w:rPr>
                <w:noProof/>
                <w:webHidden/>
              </w:rPr>
              <w:fldChar w:fldCharType="separate"/>
            </w:r>
            <w:r w:rsidR="006C340A">
              <w:rPr>
                <w:noProof/>
                <w:webHidden/>
              </w:rPr>
              <w:t>12</w:t>
            </w:r>
            <w:r w:rsidR="006C340A">
              <w:rPr>
                <w:noProof/>
                <w:webHidden/>
              </w:rPr>
              <w:fldChar w:fldCharType="end"/>
            </w:r>
          </w:hyperlink>
        </w:p>
        <w:p w14:paraId="0321E099" w14:textId="77777777" w:rsidR="006C340A" w:rsidRDefault="00A02654">
          <w:pPr>
            <w:pStyle w:val="30"/>
            <w:tabs>
              <w:tab w:val="right" w:leader="dot" w:pos="8290"/>
            </w:tabs>
            <w:ind w:firstLine="440"/>
            <w:rPr>
              <w:i w:val="0"/>
              <w:noProof/>
              <w:kern w:val="2"/>
              <w:sz w:val="21"/>
            </w:rPr>
          </w:pPr>
          <w:hyperlink w:anchor="_Toc446359328" w:history="1">
            <w:r w:rsidR="006C340A" w:rsidRPr="00FC7628">
              <w:rPr>
                <w:rStyle w:val="a6"/>
                <w:noProof/>
              </w:rPr>
              <w:t xml:space="preserve">2.4.2 </w:t>
            </w:r>
            <w:r w:rsidR="006C340A" w:rsidRPr="00FC7628">
              <w:rPr>
                <w:rStyle w:val="a6"/>
                <w:rFonts w:hint="eastAsia"/>
                <w:noProof/>
              </w:rPr>
              <w:t>波导内径对吸收度的影响</w:t>
            </w:r>
            <w:r w:rsidR="006C340A">
              <w:rPr>
                <w:noProof/>
                <w:webHidden/>
              </w:rPr>
              <w:tab/>
            </w:r>
            <w:r w:rsidR="006C340A">
              <w:rPr>
                <w:noProof/>
                <w:webHidden/>
              </w:rPr>
              <w:fldChar w:fldCharType="begin"/>
            </w:r>
            <w:r w:rsidR="006C340A">
              <w:rPr>
                <w:noProof/>
                <w:webHidden/>
              </w:rPr>
              <w:instrText xml:space="preserve"> PAGEREF _Toc446359328 \h </w:instrText>
            </w:r>
            <w:r w:rsidR="006C340A">
              <w:rPr>
                <w:noProof/>
                <w:webHidden/>
              </w:rPr>
            </w:r>
            <w:r w:rsidR="006C340A">
              <w:rPr>
                <w:noProof/>
                <w:webHidden/>
              </w:rPr>
              <w:fldChar w:fldCharType="separate"/>
            </w:r>
            <w:r w:rsidR="006C340A">
              <w:rPr>
                <w:noProof/>
                <w:webHidden/>
              </w:rPr>
              <w:t>12</w:t>
            </w:r>
            <w:r w:rsidR="006C340A">
              <w:rPr>
                <w:noProof/>
                <w:webHidden/>
              </w:rPr>
              <w:fldChar w:fldCharType="end"/>
            </w:r>
          </w:hyperlink>
        </w:p>
        <w:p w14:paraId="45B202B5" w14:textId="77777777" w:rsidR="006C340A" w:rsidRDefault="00A02654">
          <w:pPr>
            <w:pStyle w:val="30"/>
            <w:tabs>
              <w:tab w:val="right" w:leader="dot" w:pos="8290"/>
            </w:tabs>
            <w:ind w:firstLine="440"/>
            <w:rPr>
              <w:i w:val="0"/>
              <w:noProof/>
              <w:kern w:val="2"/>
              <w:sz w:val="21"/>
            </w:rPr>
          </w:pPr>
          <w:hyperlink w:anchor="_Toc446359329" w:history="1">
            <w:r w:rsidR="006C340A" w:rsidRPr="00FC7628">
              <w:rPr>
                <w:rStyle w:val="a6"/>
                <w:noProof/>
              </w:rPr>
              <w:t xml:space="preserve">2.4.3 </w:t>
            </w:r>
            <w:r w:rsidR="006C340A" w:rsidRPr="00FC7628">
              <w:rPr>
                <w:rStyle w:val="a6"/>
                <w:rFonts w:hint="eastAsia"/>
                <w:noProof/>
              </w:rPr>
              <w:t>信噪比对吸收度的影响</w:t>
            </w:r>
            <w:r w:rsidR="006C340A">
              <w:rPr>
                <w:noProof/>
                <w:webHidden/>
              </w:rPr>
              <w:tab/>
            </w:r>
            <w:r w:rsidR="006C340A">
              <w:rPr>
                <w:noProof/>
                <w:webHidden/>
              </w:rPr>
              <w:fldChar w:fldCharType="begin"/>
            </w:r>
            <w:r w:rsidR="006C340A">
              <w:rPr>
                <w:noProof/>
                <w:webHidden/>
              </w:rPr>
              <w:instrText xml:space="preserve"> PAGEREF _Toc446359329 \h </w:instrText>
            </w:r>
            <w:r w:rsidR="006C340A">
              <w:rPr>
                <w:noProof/>
                <w:webHidden/>
              </w:rPr>
            </w:r>
            <w:r w:rsidR="006C340A">
              <w:rPr>
                <w:noProof/>
                <w:webHidden/>
              </w:rPr>
              <w:fldChar w:fldCharType="separate"/>
            </w:r>
            <w:r w:rsidR="006C340A">
              <w:rPr>
                <w:noProof/>
                <w:webHidden/>
              </w:rPr>
              <w:t>14</w:t>
            </w:r>
            <w:r w:rsidR="006C340A">
              <w:rPr>
                <w:noProof/>
                <w:webHidden/>
              </w:rPr>
              <w:fldChar w:fldCharType="end"/>
            </w:r>
          </w:hyperlink>
        </w:p>
        <w:p w14:paraId="591EAB47" w14:textId="77777777" w:rsidR="006C340A" w:rsidRDefault="00A02654">
          <w:pPr>
            <w:pStyle w:val="30"/>
            <w:tabs>
              <w:tab w:val="right" w:leader="dot" w:pos="8290"/>
            </w:tabs>
            <w:ind w:firstLine="440"/>
            <w:rPr>
              <w:i w:val="0"/>
              <w:noProof/>
              <w:kern w:val="2"/>
              <w:sz w:val="21"/>
            </w:rPr>
          </w:pPr>
          <w:hyperlink w:anchor="_Toc446359330" w:history="1">
            <w:r w:rsidR="006C340A" w:rsidRPr="00FC7628">
              <w:rPr>
                <w:rStyle w:val="a6"/>
                <w:noProof/>
              </w:rPr>
              <w:t xml:space="preserve">2.4.4 </w:t>
            </w:r>
            <w:r w:rsidR="006C340A" w:rsidRPr="00FC7628">
              <w:rPr>
                <w:rStyle w:val="a6"/>
                <w:rFonts w:hint="eastAsia"/>
                <w:noProof/>
              </w:rPr>
              <w:t>弯曲状态对吸收度影响</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30 \h </w:instrText>
            </w:r>
            <w:r w:rsidR="006C340A">
              <w:rPr>
                <w:noProof/>
                <w:webHidden/>
              </w:rPr>
            </w:r>
            <w:r w:rsidR="006C340A">
              <w:rPr>
                <w:noProof/>
                <w:webHidden/>
              </w:rPr>
              <w:fldChar w:fldCharType="separate"/>
            </w:r>
            <w:r w:rsidR="006C340A">
              <w:rPr>
                <w:noProof/>
                <w:webHidden/>
              </w:rPr>
              <w:t>15</w:t>
            </w:r>
            <w:r w:rsidR="006C340A">
              <w:rPr>
                <w:noProof/>
                <w:webHidden/>
              </w:rPr>
              <w:fldChar w:fldCharType="end"/>
            </w:r>
          </w:hyperlink>
        </w:p>
        <w:p w14:paraId="089DA541" w14:textId="77777777" w:rsidR="006C340A" w:rsidRDefault="00A02654">
          <w:pPr>
            <w:pStyle w:val="20"/>
            <w:tabs>
              <w:tab w:val="right" w:leader="dot" w:pos="8290"/>
            </w:tabs>
            <w:ind w:firstLine="440"/>
            <w:rPr>
              <w:smallCaps w:val="0"/>
              <w:noProof/>
              <w:kern w:val="2"/>
              <w:sz w:val="21"/>
            </w:rPr>
          </w:pPr>
          <w:hyperlink w:anchor="_Toc446359331" w:history="1">
            <w:r w:rsidR="006C340A" w:rsidRPr="00FC7628">
              <w:rPr>
                <w:rStyle w:val="a6"/>
                <w:noProof/>
              </w:rPr>
              <w:t xml:space="preserve">2.5 </w:t>
            </w:r>
            <w:r w:rsidR="006C340A" w:rsidRPr="00FC7628">
              <w:rPr>
                <w:rStyle w:val="a6"/>
                <w:rFonts w:hint="eastAsia"/>
                <w:noProof/>
              </w:rPr>
              <w:t>本章小结</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31 \h </w:instrText>
            </w:r>
            <w:r w:rsidR="006C340A">
              <w:rPr>
                <w:noProof/>
                <w:webHidden/>
              </w:rPr>
            </w:r>
            <w:r w:rsidR="006C340A">
              <w:rPr>
                <w:noProof/>
                <w:webHidden/>
              </w:rPr>
              <w:fldChar w:fldCharType="separate"/>
            </w:r>
            <w:r w:rsidR="006C340A">
              <w:rPr>
                <w:noProof/>
                <w:webHidden/>
              </w:rPr>
              <w:t>16</w:t>
            </w:r>
            <w:r w:rsidR="006C340A">
              <w:rPr>
                <w:noProof/>
                <w:webHidden/>
              </w:rPr>
              <w:fldChar w:fldCharType="end"/>
            </w:r>
          </w:hyperlink>
        </w:p>
        <w:p w14:paraId="22D955A7" w14:textId="77777777" w:rsidR="006C340A" w:rsidRDefault="00A02654">
          <w:pPr>
            <w:pStyle w:val="10"/>
            <w:tabs>
              <w:tab w:val="right" w:leader="dot" w:pos="8290"/>
            </w:tabs>
            <w:ind w:firstLine="442"/>
            <w:rPr>
              <w:b w:val="0"/>
              <w:caps w:val="0"/>
              <w:noProof/>
              <w:kern w:val="2"/>
              <w:sz w:val="21"/>
            </w:rPr>
          </w:pPr>
          <w:hyperlink w:anchor="_Toc446359332" w:history="1">
            <w:r w:rsidR="006C340A" w:rsidRPr="00FC7628">
              <w:rPr>
                <w:rStyle w:val="a6"/>
                <w:rFonts w:ascii="Times New Roman" w:eastAsia="宋体" w:hAnsi="Times New Roman" w:hint="eastAsia"/>
                <w:noProof/>
              </w:rPr>
              <w:t>第三章</w:t>
            </w:r>
            <w:r w:rsidR="006C340A" w:rsidRPr="00FC7628">
              <w:rPr>
                <w:rStyle w:val="a6"/>
                <w:rFonts w:ascii="Times New Roman" w:eastAsia="宋体" w:hAnsi="Times New Roman"/>
                <w:noProof/>
              </w:rPr>
              <w:t xml:space="preserve"> </w:t>
            </w:r>
            <w:r w:rsidR="006C340A" w:rsidRPr="00FC7628">
              <w:rPr>
                <w:rStyle w:val="a6"/>
                <w:rFonts w:ascii="Times New Roman" w:eastAsia="宋体" w:hAnsi="Times New Roman" w:hint="eastAsia"/>
                <w:noProof/>
              </w:rPr>
              <w:t>气体传感系统搭建</w:t>
            </w:r>
            <w:r w:rsidR="006C340A">
              <w:rPr>
                <w:noProof/>
                <w:webHidden/>
              </w:rPr>
              <w:tab/>
            </w:r>
            <w:r w:rsidR="006C340A">
              <w:rPr>
                <w:noProof/>
                <w:webHidden/>
              </w:rPr>
              <w:fldChar w:fldCharType="begin"/>
            </w:r>
            <w:r w:rsidR="006C340A">
              <w:rPr>
                <w:noProof/>
                <w:webHidden/>
              </w:rPr>
              <w:instrText xml:space="preserve"> PAGEREF _Toc446359332 \h </w:instrText>
            </w:r>
            <w:r w:rsidR="006C340A">
              <w:rPr>
                <w:noProof/>
                <w:webHidden/>
              </w:rPr>
            </w:r>
            <w:r w:rsidR="006C340A">
              <w:rPr>
                <w:noProof/>
                <w:webHidden/>
              </w:rPr>
              <w:fldChar w:fldCharType="separate"/>
            </w:r>
            <w:r w:rsidR="006C340A">
              <w:rPr>
                <w:noProof/>
                <w:webHidden/>
              </w:rPr>
              <w:t>17</w:t>
            </w:r>
            <w:r w:rsidR="006C340A">
              <w:rPr>
                <w:noProof/>
                <w:webHidden/>
              </w:rPr>
              <w:fldChar w:fldCharType="end"/>
            </w:r>
          </w:hyperlink>
        </w:p>
        <w:p w14:paraId="06B7B380" w14:textId="77777777" w:rsidR="006C340A" w:rsidRDefault="00A02654">
          <w:pPr>
            <w:pStyle w:val="20"/>
            <w:tabs>
              <w:tab w:val="right" w:leader="dot" w:pos="8290"/>
            </w:tabs>
            <w:ind w:firstLine="440"/>
            <w:rPr>
              <w:smallCaps w:val="0"/>
              <w:noProof/>
              <w:kern w:val="2"/>
              <w:sz w:val="21"/>
            </w:rPr>
          </w:pPr>
          <w:hyperlink w:anchor="_Toc446359333" w:history="1">
            <w:r w:rsidR="006C340A" w:rsidRPr="00FC7628">
              <w:rPr>
                <w:rStyle w:val="a6"/>
                <w:noProof/>
              </w:rPr>
              <w:t xml:space="preserve">3.1 </w:t>
            </w:r>
            <w:r w:rsidR="006C340A" w:rsidRPr="00FC7628">
              <w:rPr>
                <w:rStyle w:val="a6"/>
                <w:rFonts w:hint="eastAsia"/>
                <w:noProof/>
              </w:rPr>
              <w:t>概述</w:t>
            </w:r>
            <w:r w:rsidR="006C340A">
              <w:rPr>
                <w:noProof/>
                <w:webHidden/>
              </w:rPr>
              <w:tab/>
            </w:r>
            <w:r w:rsidR="006C340A">
              <w:rPr>
                <w:noProof/>
                <w:webHidden/>
              </w:rPr>
              <w:fldChar w:fldCharType="begin"/>
            </w:r>
            <w:r w:rsidR="006C340A">
              <w:rPr>
                <w:noProof/>
                <w:webHidden/>
              </w:rPr>
              <w:instrText xml:space="preserve"> PAGEREF _Toc446359333 \h </w:instrText>
            </w:r>
            <w:r w:rsidR="006C340A">
              <w:rPr>
                <w:noProof/>
                <w:webHidden/>
              </w:rPr>
            </w:r>
            <w:r w:rsidR="006C340A">
              <w:rPr>
                <w:noProof/>
                <w:webHidden/>
              </w:rPr>
              <w:fldChar w:fldCharType="separate"/>
            </w:r>
            <w:r w:rsidR="006C340A">
              <w:rPr>
                <w:noProof/>
                <w:webHidden/>
              </w:rPr>
              <w:t>17</w:t>
            </w:r>
            <w:r w:rsidR="006C340A">
              <w:rPr>
                <w:noProof/>
                <w:webHidden/>
              </w:rPr>
              <w:fldChar w:fldCharType="end"/>
            </w:r>
          </w:hyperlink>
        </w:p>
        <w:p w14:paraId="506DE215" w14:textId="77777777" w:rsidR="006C340A" w:rsidRDefault="00A02654">
          <w:pPr>
            <w:pStyle w:val="20"/>
            <w:tabs>
              <w:tab w:val="right" w:leader="dot" w:pos="8290"/>
            </w:tabs>
            <w:ind w:firstLine="440"/>
            <w:rPr>
              <w:smallCaps w:val="0"/>
              <w:noProof/>
              <w:kern w:val="2"/>
              <w:sz w:val="21"/>
            </w:rPr>
          </w:pPr>
          <w:hyperlink w:anchor="_Toc446359334" w:history="1">
            <w:r w:rsidR="006C340A" w:rsidRPr="00FC7628">
              <w:rPr>
                <w:rStyle w:val="a6"/>
                <w:noProof/>
              </w:rPr>
              <w:t xml:space="preserve">3.2 </w:t>
            </w:r>
            <w:r w:rsidR="006C340A" w:rsidRPr="00FC7628">
              <w:rPr>
                <w:rStyle w:val="a6"/>
                <w:rFonts w:hint="eastAsia"/>
                <w:noProof/>
              </w:rPr>
              <w:t>空芯光纤制备</w:t>
            </w:r>
            <w:r w:rsidR="006C340A">
              <w:rPr>
                <w:noProof/>
                <w:webHidden/>
              </w:rPr>
              <w:tab/>
            </w:r>
            <w:r w:rsidR="006C340A">
              <w:rPr>
                <w:noProof/>
                <w:webHidden/>
              </w:rPr>
              <w:fldChar w:fldCharType="begin"/>
            </w:r>
            <w:r w:rsidR="006C340A">
              <w:rPr>
                <w:noProof/>
                <w:webHidden/>
              </w:rPr>
              <w:instrText xml:space="preserve"> PAGEREF _Toc446359334 \h </w:instrText>
            </w:r>
            <w:r w:rsidR="006C340A">
              <w:rPr>
                <w:noProof/>
                <w:webHidden/>
              </w:rPr>
            </w:r>
            <w:r w:rsidR="006C340A">
              <w:rPr>
                <w:noProof/>
                <w:webHidden/>
              </w:rPr>
              <w:fldChar w:fldCharType="separate"/>
            </w:r>
            <w:r w:rsidR="006C340A">
              <w:rPr>
                <w:noProof/>
                <w:webHidden/>
              </w:rPr>
              <w:t>18</w:t>
            </w:r>
            <w:r w:rsidR="006C340A">
              <w:rPr>
                <w:noProof/>
                <w:webHidden/>
              </w:rPr>
              <w:fldChar w:fldCharType="end"/>
            </w:r>
          </w:hyperlink>
        </w:p>
        <w:p w14:paraId="22871C64" w14:textId="77777777" w:rsidR="006C340A" w:rsidRDefault="00A02654">
          <w:pPr>
            <w:pStyle w:val="30"/>
            <w:tabs>
              <w:tab w:val="right" w:leader="dot" w:pos="8290"/>
            </w:tabs>
            <w:ind w:firstLine="440"/>
            <w:rPr>
              <w:i w:val="0"/>
              <w:noProof/>
              <w:kern w:val="2"/>
              <w:sz w:val="21"/>
            </w:rPr>
          </w:pPr>
          <w:hyperlink w:anchor="_Toc446359335" w:history="1">
            <w:r w:rsidR="006C340A" w:rsidRPr="00FC7628">
              <w:rPr>
                <w:rStyle w:val="a6"/>
                <w:noProof/>
              </w:rPr>
              <w:t xml:space="preserve">3.2.1 </w:t>
            </w:r>
            <w:r w:rsidR="006C340A" w:rsidRPr="00FC7628">
              <w:rPr>
                <w:rStyle w:val="a6"/>
                <w:rFonts w:hint="eastAsia"/>
                <w:noProof/>
              </w:rPr>
              <w:t>镀银光纤制备</w:t>
            </w:r>
            <w:r w:rsidR="006C340A">
              <w:rPr>
                <w:noProof/>
                <w:webHidden/>
              </w:rPr>
              <w:tab/>
            </w:r>
            <w:r w:rsidR="006C340A">
              <w:rPr>
                <w:noProof/>
                <w:webHidden/>
              </w:rPr>
              <w:fldChar w:fldCharType="begin"/>
            </w:r>
            <w:r w:rsidR="006C340A">
              <w:rPr>
                <w:noProof/>
                <w:webHidden/>
              </w:rPr>
              <w:instrText xml:space="preserve"> PAGEREF _Toc446359335 \h </w:instrText>
            </w:r>
            <w:r w:rsidR="006C340A">
              <w:rPr>
                <w:noProof/>
                <w:webHidden/>
              </w:rPr>
            </w:r>
            <w:r w:rsidR="006C340A">
              <w:rPr>
                <w:noProof/>
                <w:webHidden/>
              </w:rPr>
              <w:fldChar w:fldCharType="separate"/>
            </w:r>
            <w:r w:rsidR="006C340A">
              <w:rPr>
                <w:noProof/>
                <w:webHidden/>
              </w:rPr>
              <w:t>18</w:t>
            </w:r>
            <w:r w:rsidR="006C340A">
              <w:rPr>
                <w:noProof/>
                <w:webHidden/>
              </w:rPr>
              <w:fldChar w:fldCharType="end"/>
            </w:r>
          </w:hyperlink>
        </w:p>
        <w:p w14:paraId="3458FD39" w14:textId="77777777" w:rsidR="006C340A" w:rsidRDefault="00A02654">
          <w:pPr>
            <w:pStyle w:val="30"/>
            <w:tabs>
              <w:tab w:val="right" w:leader="dot" w:pos="8290"/>
            </w:tabs>
            <w:ind w:firstLine="440"/>
            <w:rPr>
              <w:i w:val="0"/>
              <w:noProof/>
              <w:kern w:val="2"/>
              <w:sz w:val="21"/>
            </w:rPr>
          </w:pPr>
          <w:hyperlink w:anchor="_Toc446359336" w:history="1">
            <w:r w:rsidR="006C340A" w:rsidRPr="00FC7628">
              <w:rPr>
                <w:rStyle w:val="a6"/>
                <w:noProof/>
              </w:rPr>
              <w:t>3.2.2 Ag/AgI</w:t>
            </w:r>
            <w:r w:rsidR="006C340A" w:rsidRPr="00FC7628">
              <w:rPr>
                <w:rStyle w:val="a6"/>
                <w:rFonts w:hint="eastAsia"/>
                <w:noProof/>
              </w:rPr>
              <w:t>光纤制备</w:t>
            </w:r>
            <w:r w:rsidR="006C340A">
              <w:rPr>
                <w:noProof/>
                <w:webHidden/>
              </w:rPr>
              <w:tab/>
            </w:r>
            <w:r w:rsidR="006C340A">
              <w:rPr>
                <w:noProof/>
                <w:webHidden/>
              </w:rPr>
              <w:fldChar w:fldCharType="begin"/>
            </w:r>
            <w:r w:rsidR="006C340A">
              <w:rPr>
                <w:noProof/>
                <w:webHidden/>
              </w:rPr>
              <w:instrText xml:space="preserve"> PAGEREF _Toc446359336 \h </w:instrText>
            </w:r>
            <w:r w:rsidR="006C340A">
              <w:rPr>
                <w:noProof/>
                <w:webHidden/>
              </w:rPr>
            </w:r>
            <w:r w:rsidR="006C340A">
              <w:rPr>
                <w:noProof/>
                <w:webHidden/>
              </w:rPr>
              <w:fldChar w:fldCharType="separate"/>
            </w:r>
            <w:r w:rsidR="006C340A">
              <w:rPr>
                <w:noProof/>
                <w:webHidden/>
              </w:rPr>
              <w:t>19</w:t>
            </w:r>
            <w:r w:rsidR="006C340A">
              <w:rPr>
                <w:noProof/>
                <w:webHidden/>
              </w:rPr>
              <w:fldChar w:fldCharType="end"/>
            </w:r>
          </w:hyperlink>
        </w:p>
        <w:p w14:paraId="54F745D4" w14:textId="77777777" w:rsidR="006C340A" w:rsidRDefault="00A02654">
          <w:pPr>
            <w:pStyle w:val="20"/>
            <w:tabs>
              <w:tab w:val="right" w:leader="dot" w:pos="8290"/>
            </w:tabs>
            <w:ind w:firstLine="440"/>
            <w:rPr>
              <w:smallCaps w:val="0"/>
              <w:noProof/>
              <w:kern w:val="2"/>
              <w:sz w:val="21"/>
            </w:rPr>
          </w:pPr>
          <w:hyperlink w:anchor="_Toc446359337" w:history="1">
            <w:r w:rsidR="006C340A" w:rsidRPr="00FC7628">
              <w:rPr>
                <w:rStyle w:val="a6"/>
                <w:noProof/>
              </w:rPr>
              <w:t xml:space="preserve">3.3 </w:t>
            </w:r>
            <w:r w:rsidR="006C340A" w:rsidRPr="00FC7628">
              <w:rPr>
                <w:rStyle w:val="a6"/>
                <w:rFonts w:hint="eastAsia"/>
                <w:noProof/>
              </w:rPr>
              <w:t>耦合接口</w:t>
            </w:r>
            <w:r w:rsidR="006C340A">
              <w:rPr>
                <w:noProof/>
                <w:webHidden/>
              </w:rPr>
              <w:tab/>
            </w:r>
            <w:r w:rsidR="006C340A">
              <w:rPr>
                <w:noProof/>
                <w:webHidden/>
              </w:rPr>
              <w:fldChar w:fldCharType="begin"/>
            </w:r>
            <w:r w:rsidR="006C340A">
              <w:rPr>
                <w:noProof/>
                <w:webHidden/>
              </w:rPr>
              <w:instrText xml:space="preserve"> PAGEREF _Toc446359337 \h </w:instrText>
            </w:r>
            <w:r w:rsidR="006C340A">
              <w:rPr>
                <w:noProof/>
                <w:webHidden/>
              </w:rPr>
            </w:r>
            <w:r w:rsidR="006C340A">
              <w:rPr>
                <w:noProof/>
                <w:webHidden/>
              </w:rPr>
              <w:fldChar w:fldCharType="separate"/>
            </w:r>
            <w:r w:rsidR="006C340A">
              <w:rPr>
                <w:noProof/>
                <w:webHidden/>
              </w:rPr>
              <w:t>21</w:t>
            </w:r>
            <w:r w:rsidR="006C340A">
              <w:rPr>
                <w:noProof/>
                <w:webHidden/>
              </w:rPr>
              <w:fldChar w:fldCharType="end"/>
            </w:r>
          </w:hyperlink>
        </w:p>
        <w:p w14:paraId="2D3EB2DA" w14:textId="77777777" w:rsidR="006C340A" w:rsidRDefault="00A02654">
          <w:pPr>
            <w:pStyle w:val="20"/>
            <w:tabs>
              <w:tab w:val="right" w:leader="dot" w:pos="8290"/>
            </w:tabs>
            <w:ind w:firstLine="440"/>
            <w:rPr>
              <w:smallCaps w:val="0"/>
              <w:noProof/>
              <w:kern w:val="2"/>
              <w:sz w:val="21"/>
            </w:rPr>
          </w:pPr>
          <w:hyperlink w:anchor="_Toc446359338" w:history="1">
            <w:r w:rsidR="006C340A" w:rsidRPr="00FC7628">
              <w:rPr>
                <w:rStyle w:val="a6"/>
                <w:noProof/>
              </w:rPr>
              <w:t xml:space="preserve">3.4 </w:t>
            </w:r>
            <w:r w:rsidR="006C340A" w:rsidRPr="00FC7628">
              <w:rPr>
                <w:rStyle w:val="a6"/>
                <w:rFonts w:hint="eastAsia"/>
                <w:noProof/>
              </w:rPr>
              <w:t>系统降噪优化</w:t>
            </w:r>
            <w:r w:rsidR="006C340A">
              <w:rPr>
                <w:noProof/>
                <w:webHidden/>
              </w:rPr>
              <w:tab/>
            </w:r>
            <w:r w:rsidR="006C340A">
              <w:rPr>
                <w:noProof/>
                <w:webHidden/>
              </w:rPr>
              <w:fldChar w:fldCharType="begin"/>
            </w:r>
            <w:r w:rsidR="006C340A">
              <w:rPr>
                <w:noProof/>
                <w:webHidden/>
              </w:rPr>
              <w:instrText xml:space="preserve"> PAGEREF _Toc446359338 \h </w:instrText>
            </w:r>
            <w:r w:rsidR="006C340A">
              <w:rPr>
                <w:noProof/>
                <w:webHidden/>
              </w:rPr>
            </w:r>
            <w:r w:rsidR="006C340A">
              <w:rPr>
                <w:noProof/>
                <w:webHidden/>
              </w:rPr>
              <w:fldChar w:fldCharType="separate"/>
            </w:r>
            <w:r w:rsidR="006C340A">
              <w:rPr>
                <w:noProof/>
                <w:webHidden/>
              </w:rPr>
              <w:t>22</w:t>
            </w:r>
            <w:r w:rsidR="006C340A">
              <w:rPr>
                <w:noProof/>
                <w:webHidden/>
              </w:rPr>
              <w:fldChar w:fldCharType="end"/>
            </w:r>
          </w:hyperlink>
        </w:p>
        <w:p w14:paraId="5960310E" w14:textId="77777777" w:rsidR="006C340A" w:rsidRDefault="00A02654">
          <w:pPr>
            <w:pStyle w:val="20"/>
            <w:tabs>
              <w:tab w:val="right" w:leader="dot" w:pos="8290"/>
            </w:tabs>
            <w:ind w:firstLine="440"/>
            <w:rPr>
              <w:smallCaps w:val="0"/>
              <w:noProof/>
              <w:kern w:val="2"/>
              <w:sz w:val="21"/>
            </w:rPr>
          </w:pPr>
          <w:hyperlink w:anchor="_Toc446359339" w:history="1">
            <w:r w:rsidR="006C340A" w:rsidRPr="00FC7628">
              <w:rPr>
                <w:rStyle w:val="a6"/>
                <w:noProof/>
              </w:rPr>
              <w:t xml:space="preserve">3.5 </w:t>
            </w:r>
            <w:r w:rsidR="006C340A" w:rsidRPr="00FC7628">
              <w:rPr>
                <w:rStyle w:val="a6"/>
                <w:rFonts w:hint="eastAsia"/>
                <w:noProof/>
              </w:rPr>
              <w:t>本章小结</w:t>
            </w:r>
            <w:r w:rsidR="006C340A">
              <w:rPr>
                <w:noProof/>
                <w:webHidden/>
              </w:rPr>
              <w:tab/>
            </w:r>
            <w:r w:rsidR="006C340A">
              <w:rPr>
                <w:noProof/>
                <w:webHidden/>
              </w:rPr>
              <w:fldChar w:fldCharType="begin"/>
            </w:r>
            <w:r w:rsidR="006C340A">
              <w:rPr>
                <w:noProof/>
                <w:webHidden/>
              </w:rPr>
              <w:instrText xml:space="preserve"> PAGEREF _Toc446359339 \h </w:instrText>
            </w:r>
            <w:r w:rsidR="006C340A">
              <w:rPr>
                <w:noProof/>
                <w:webHidden/>
              </w:rPr>
            </w:r>
            <w:r w:rsidR="006C340A">
              <w:rPr>
                <w:noProof/>
                <w:webHidden/>
              </w:rPr>
              <w:fldChar w:fldCharType="separate"/>
            </w:r>
            <w:r w:rsidR="006C340A">
              <w:rPr>
                <w:noProof/>
                <w:webHidden/>
              </w:rPr>
              <w:t>23</w:t>
            </w:r>
            <w:r w:rsidR="006C340A">
              <w:rPr>
                <w:noProof/>
                <w:webHidden/>
              </w:rPr>
              <w:fldChar w:fldCharType="end"/>
            </w:r>
          </w:hyperlink>
        </w:p>
        <w:p w14:paraId="5A46DA73" w14:textId="77777777" w:rsidR="006C340A" w:rsidRDefault="00A02654">
          <w:pPr>
            <w:pStyle w:val="10"/>
            <w:tabs>
              <w:tab w:val="right" w:leader="dot" w:pos="8290"/>
            </w:tabs>
            <w:ind w:firstLine="442"/>
            <w:rPr>
              <w:b w:val="0"/>
              <w:caps w:val="0"/>
              <w:noProof/>
              <w:kern w:val="2"/>
              <w:sz w:val="21"/>
            </w:rPr>
          </w:pPr>
          <w:hyperlink w:anchor="_Toc446359340" w:history="1">
            <w:r w:rsidR="006C340A" w:rsidRPr="00FC7628">
              <w:rPr>
                <w:rStyle w:val="a6"/>
                <w:rFonts w:ascii="Times New Roman" w:eastAsia="宋体" w:hAnsi="Times New Roman" w:hint="eastAsia"/>
                <w:noProof/>
              </w:rPr>
              <w:t>第四章</w:t>
            </w:r>
            <w:r w:rsidR="006C340A" w:rsidRPr="00FC7628">
              <w:rPr>
                <w:rStyle w:val="a6"/>
                <w:rFonts w:ascii="Times New Roman" w:eastAsia="宋体" w:hAnsi="Times New Roman"/>
                <w:noProof/>
              </w:rPr>
              <w:t xml:space="preserve"> </w:t>
            </w:r>
            <w:r w:rsidR="006C340A" w:rsidRPr="00FC7628">
              <w:rPr>
                <w:rStyle w:val="a6"/>
                <w:rFonts w:ascii="Times New Roman" w:eastAsia="宋体" w:hAnsi="Times New Roman" w:hint="eastAsia"/>
                <w:noProof/>
              </w:rPr>
              <w:t>系统实验与理论结果</w:t>
            </w:r>
            <w:r w:rsidR="006C340A">
              <w:rPr>
                <w:noProof/>
                <w:webHidden/>
              </w:rPr>
              <w:tab/>
            </w:r>
            <w:r w:rsidR="006C340A">
              <w:rPr>
                <w:noProof/>
                <w:webHidden/>
              </w:rPr>
              <w:fldChar w:fldCharType="begin"/>
            </w:r>
            <w:r w:rsidR="006C340A">
              <w:rPr>
                <w:noProof/>
                <w:webHidden/>
              </w:rPr>
              <w:instrText xml:space="preserve"> PAGEREF _Toc446359340 \h </w:instrText>
            </w:r>
            <w:r w:rsidR="006C340A">
              <w:rPr>
                <w:noProof/>
                <w:webHidden/>
              </w:rPr>
            </w:r>
            <w:r w:rsidR="006C340A">
              <w:rPr>
                <w:noProof/>
                <w:webHidden/>
              </w:rPr>
              <w:fldChar w:fldCharType="separate"/>
            </w:r>
            <w:r w:rsidR="006C340A">
              <w:rPr>
                <w:noProof/>
                <w:webHidden/>
              </w:rPr>
              <w:t>24</w:t>
            </w:r>
            <w:r w:rsidR="006C340A">
              <w:rPr>
                <w:noProof/>
                <w:webHidden/>
              </w:rPr>
              <w:fldChar w:fldCharType="end"/>
            </w:r>
          </w:hyperlink>
        </w:p>
        <w:p w14:paraId="6B374AFC" w14:textId="77777777" w:rsidR="006C340A" w:rsidRDefault="00A02654">
          <w:pPr>
            <w:pStyle w:val="20"/>
            <w:tabs>
              <w:tab w:val="right" w:leader="dot" w:pos="8290"/>
            </w:tabs>
            <w:ind w:firstLine="440"/>
            <w:rPr>
              <w:smallCaps w:val="0"/>
              <w:noProof/>
              <w:kern w:val="2"/>
              <w:sz w:val="21"/>
            </w:rPr>
          </w:pPr>
          <w:hyperlink w:anchor="_Toc446359341" w:history="1">
            <w:r w:rsidR="006C340A" w:rsidRPr="00FC7628">
              <w:rPr>
                <w:rStyle w:val="a6"/>
                <w:noProof/>
              </w:rPr>
              <w:t xml:space="preserve">4.1 </w:t>
            </w:r>
            <w:r w:rsidR="006C340A" w:rsidRPr="00FC7628">
              <w:rPr>
                <w:rStyle w:val="a6"/>
                <w:rFonts w:hint="eastAsia"/>
                <w:noProof/>
              </w:rPr>
              <w:t>概述</w:t>
            </w:r>
            <w:r w:rsidR="006C340A">
              <w:rPr>
                <w:noProof/>
                <w:webHidden/>
              </w:rPr>
              <w:tab/>
            </w:r>
            <w:r w:rsidR="006C340A">
              <w:rPr>
                <w:noProof/>
                <w:webHidden/>
              </w:rPr>
              <w:fldChar w:fldCharType="begin"/>
            </w:r>
            <w:r w:rsidR="006C340A">
              <w:rPr>
                <w:noProof/>
                <w:webHidden/>
              </w:rPr>
              <w:instrText xml:space="preserve"> PAGEREF _Toc446359341 \h </w:instrText>
            </w:r>
            <w:r w:rsidR="006C340A">
              <w:rPr>
                <w:noProof/>
                <w:webHidden/>
              </w:rPr>
            </w:r>
            <w:r w:rsidR="006C340A">
              <w:rPr>
                <w:noProof/>
                <w:webHidden/>
              </w:rPr>
              <w:fldChar w:fldCharType="separate"/>
            </w:r>
            <w:r w:rsidR="006C340A">
              <w:rPr>
                <w:noProof/>
                <w:webHidden/>
              </w:rPr>
              <w:t>24</w:t>
            </w:r>
            <w:r w:rsidR="006C340A">
              <w:rPr>
                <w:noProof/>
                <w:webHidden/>
              </w:rPr>
              <w:fldChar w:fldCharType="end"/>
            </w:r>
          </w:hyperlink>
        </w:p>
        <w:p w14:paraId="4344A440" w14:textId="77777777" w:rsidR="006C340A" w:rsidRDefault="00A02654">
          <w:pPr>
            <w:pStyle w:val="20"/>
            <w:tabs>
              <w:tab w:val="right" w:leader="dot" w:pos="8290"/>
            </w:tabs>
            <w:ind w:firstLine="440"/>
            <w:rPr>
              <w:smallCaps w:val="0"/>
              <w:noProof/>
              <w:kern w:val="2"/>
              <w:sz w:val="21"/>
            </w:rPr>
          </w:pPr>
          <w:hyperlink w:anchor="_Toc446359342" w:history="1">
            <w:r w:rsidR="006C340A" w:rsidRPr="00FC7628">
              <w:rPr>
                <w:rStyle w:val="a6"/>
                <w:noProof/>
              </w:rPr>
              <w:t xml:space="preserve">4.2 </w:t>
            </w:r>
            <w:r w:rsidR="006C340A" w:rsidRPr="00FC7628">
              <w:rPr>
                <w:rStyle w:val="a6"/>
                <w:rFonts w:hint="eastAsia"/>
                <w:noProof/>
              </w:rPr>
              <w:t>气体浓度检测实验</w:t>
            </w:r>
            <w:r w:rsidR="006C340A">
              <w:rPr>
                <w:noProof/>
                <w:webHidden/>
              </w:rPr>
              <w:tab/>
            </w:r>
            <w:r w:rsidR="006C340A">
              <w:rPr>
                <w:noProof/>
                <w:webHidden/>
              </w:rPr>
              <w:fldChar w:fldCharType="begin"/>
            </w:r>
            <w:r w:rsidR="006C340A">
              <w:rPr>
                <w:noProof/>
                <w:webHidden/>
              </w:rPr>
              <w:instrText xml:space="preserve"> PAGEREF _Toc446359342 \h </w:instrText>
            </w:r>
            <w:r w:rsidR="006C340A">
              <w:rPr>
                <w:noProof/>
                <w:webHidden/>
              </w:rPr>
            </w:r>
            <w:r w:rsidR="006C340A">
              <w:rPr>
                <w:noProof/>
                <w:webHidden/>
              </w:rPr>
              <w:fldChar w:fldCharType="separate"/>
            </w:r>
            <w:r w:rsidR="006C340A">
              <w:rPr>
                <w:noProof/>
                <w:webHidden/>
              </w:rPr>
              <w:t>25</w:t>
            </w:r>
            <w:r w:rsidR="006C340A">
              <w:rPr>
                <w:noProof/>
                <w:webHidden/>
              </w:rPr>
              <w:fldChar w:fldCharType="end"/>
            </w:r>
          </w:hyperlink>
        </w:p>
        <w:p w14:paraId="3B5E0B15" w14:textId="77777777" w:rsidR="006C340A" w:rsidRDefault="00A02654">
          <w:pPr>
            <w:pStyle w:val="30"/>
            <w:tabs>
              <w:tab w:val="right" w:leader="dot" w:pos="8290"/>
            </w:tabs>
            <w:ind w:firstLine="440"/>
            <w:rPr>
              <w:i w:val="0"/>
              <w:noProof/>
              <w:kern w:val="2"/>
              <w:sz w:val="21"/>
            </w:rPr>
          </w:pPr>
          <w:hyperlink w:anchor="_Toc446359343" w:history="1">
            <w:r w:rsidR="006C340A" w:rsidRPr="00FC7628">
              <w:rPr>
                <w:rStyle w:val="a6"/>
                <w:noProof/>
              </w:rPr>
              <w:t xml:space="preserve">4.2.1 </w:t>
            </w:r>
            <w:r w:rsidR="006C340A" w:rsidRPr="00FC7628">
              <w:rPr>
                <w:rStyle w:val="a6"/>
                <w:rFonts w:hint="eastAsia"/>
                <w:noProof/>
              </w:rPr>
              <w:t>非线性响应</w:t>
            </w:r>
            <w:r w:rsidR="006C340A">
              <w:rPr>
                <w:noProof/>
                <w:webHidden/>
              </w:rPr>
              <w:tab/>
            </w:r>
            <w:r w:rsidR="006C340A">
              <w:rPr>
                <w:noProof/>
                <w:webHidden/>
              </w:rPr>
              <w:fldChar w:fldCharType="begin"/>
            </w:r>
            <w:r w:rsidR="006C340A">
              <w:rPr>
                <w:noProof/>
                <w:webHidden/>
              </w:rPr>
              <w:instrText xml:space="preserve"> PAGEREF _Toc446359343 \h </w:instrText>
            </w:r>
            <w:r w:rsidR="006C340A">
              <w:rPr>
                <w:noProof/>
                <w:webHidden/>
              </w:rPr>
            </w:r>
            <w:r w:rsidR="006C340A">
              <w:rPr>
                <w:noProof/>
                <w:webHidden/>
              </w:rPr>
              <w:fldChar w:fldCharType="separate"/>
            </w:r>
            <w:r w:rsidR="006C340A">
              <w:rPr>
                <w:noProof/>
                <w:webHidden/>
              </w:rPr>
              <w:t>25</w:t>
            </w:r>
            <w:r w:rsidR="006C340A">
              <w:rPr>
                <w:noProof/>
                <w:webHidden/>
              </w:rPr>
              <w:fldChar w:fldCharType="end"/>
            </w:r>
          </w:hyperlink>
        </w:p>
        <w:p w14:paraId="21DC0AAF" w14:textId="77777777" w:rsidR="006C340A" w:rsidRDefault="00A02654">
          <w:pPr>
            <w:pStyle w:val="30"/>
            <w:tabs>
              <w:tab w:val="right" w:leader="dot" w:pos="8290"/>
            </w:tabs>
            <w:ind w:firstLine="440"/>
            <w:rPr>
              <w:i w:val="0"/>
              <w:noProof/>
              <w:kern w:val="2"/>
              <w:sz w:val="21"/>
            </w:rPr>
          </w:pPr>
          <w:hyperlink w:anchor="_Toc446359344" w:history="1">
            <w:r w:rsidR="006C340A" w:rsidRPr="00FC7628">
              <w:rPr>
                <w:rStyle w:val="a6"/>
                <w:noProof/>
              </w:rPr>
              <w:t xml:space="preserve">4.2.2 </w:t>
            </w:r>
            <w:r w:rsidR="006C340A" w:rsidRPr="00FC7628">
              <w:rPr>
                <w:rStyle w:val="a6"/>
                <w:rFonts w:hint="eastAsia"/>
                <w:noProof/>
              </w:rPr>
              <w:t>信噪比参数影响</w:t>
            </w:r>
            <w:r w:rsidR="006C340A">
              <w:rPr>
                <w:noProof/>
                <w:webHidden/>
              </w:rPr>
              <w:tab/>
            </w:r>
            <w:r w:rsidR="006C340A">
              <w:rPr>
                <w:noProof/>
                <w:webHidden/>
              </w:rPr>
              <w:fldChar w:fldCharType="begin"/>
            </w:r>
            <w:r w:rsidR="006C340A">
              <w:rPr>
                <w:noProof/>
                <w:webHidden/>
              </w:rPr>
              <w:instrText xml:space="preserve"> PAGEREF _Toc446359344 \h </w:instrText>
            </w:r>
            <w:r w:rsidR="006C340A">
              <w:rPr>
                <w:noProof/>
                <w:webHidden/>
              </w:rPr>
            </w:r>
            <w:r w:rsidR="006C340A">
              <w:rPr>
                <w:noProof/>
                <w:webHidden/>
              </w:rPr>
              <w:fldChar w:fldCharType="separate"/>
            </w:r>
            <w:r w:rsidR="006C340A">
              <w:rPr>
                <w:noProof/>
                <w:webHidden/>
              </w:rPr>
              <w:t>26</w:t>
            </w:r>
            <w:r w:rsidR="006C340A">
              <w:rPr>
                <w:noProof/>
                <w:webHidden/>
              </w:rPr>
              <w:fldChar w:fldCharType="end"/>
            </w:r>
          </w:hyperlink>
        </w:p>
        <w:p w14:paraId="11929E30" w14:textId="77777777" w:rsidR="006C340A" w:rsidRDefault="00A02654">
          <w:pPr>
            <w:pStyle w:val="30"/>
            <w:tabs>
              <w:tab w:val="right" w:leader="dot" w:pos="8290"/>
            </w:tabs>
            <w:ind w:firstLine="440"/>
            <w:rPr>
              <w:i w:val="0"/>
              <w:noProof/>
              <w:kern w:val="2"/>
              <w:sz w:val="21"/>
            </w:rPr>
          </w:pPr>
          <w:hyperlink w:anchor="_Toc446359345" w:history="1">
            <w:r w:rsidR="006C340A" w:rsidRPr="00FC7628">
              <w:rPr>
                <w:rStyle w:val="a6"/>
                <w:noProof/>
              </w:rPr>
              <w:t xml:space="preserve">4.2.3 </w:t>
            </w:r>
            <w:r w:rsidR="006C340A" w:rsidRPr="00FC7628">
              <w:rPr>
                <w:rStyle w:val="a6"/>
                <w:rFonts w:hint="eastAsia"/>
                <w:noProof/>
              </w:rPr>
              <w:t>弯曲长度参数影响</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45 \h </w:instrText>
            </w:r>
            <w:r w:rsidR="006C340A">
              <w:rPr>
                <w:noProof/>
                <w:webHidden/>
              </w:rPr>
            </w:r>
            <w:r w:rsidR="006C340A">
              <w:rPr>
                <w:noProof/>
                <w:webHidden/>
              </w:rPr>
              <w:fldChar w:fldCharType="separate"/>
            </w:r>
            <w:r w:rsidR="006C340A">
              <w:rPr>
                <w:noProof/>
                <w:webHidden/>
              </w:rPr>
              <w:t>27</w:t>
            </w:r>
            <w:r w:rsidR="006C340A">
              <w:rPr>
                <w:noProof/>
                <w:webHidden/>
              </w:rPr>
              <w:fldChar w:fldCharType="end"/>
            </w:r>
          </w:hyperlink>
        </w:p>
        <w:p w14:paraId="40CB5D45" w14:textId="77777777" w:rsidR="006C340A" w:rsidRDefault="00A02654">
          <w:pPr>
            <w:pStyle w:val="30"/>
            <w:tabs>
              <w:tab w:val="right" w:leader="dot" w:pos="8290"/>
            </w:tabs>
            <w:ind w:firstLine="440"/>
            <w:rPr>
              <w:i w:val="0"/>
              <w:noProof/>
              <w:kern w:val="2"/>
              <w:sz w:val="21"/>
            </w:rPr>
          </w:pPr>
          <w:hyperlink w:anchor="_Toc446359346" w:history="1">
            <w:r w:rsidR="006C340A" w:rsidRPr="00FC7628">
              <w:rPr>
                <w:rStyle w:val="a6"/>
                <w:noProof/>
              </w:rPr>
              <w:t xml:space="preserve">4.2.4 </w:t>
            </w:r>
            <w:r w:rsidR="006C340A" w:rsidRPr="00FC7628">
              <w:rPr>
                <w:rStyle w:val="a6"/>
                <w:rFonts w:hint="eastAsia"/>
                <w:noProof/>
              </w:rPr>
              <w:t>弯曲半径参数影响</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46 \h </w:instrText>
            </w:r>
            <w:r w:rsidR="006C340A">
              <w:rPr>
                <w:noProof/>
                <w:webHidden/>
              </w:rPr>
            </w:r>
            <w:r w:rsidR="006C340A">
              <w:rPr>
                <w:noProof/>
                <w:webHidden/>
              </w:rPr>
              <w:fldChar w:fldCharType="separate"/>
            </w:r>
            <w:r w:rsidR="006C340A">
              <w:rPr>
                <w:noProof/>
                <w:webHidden/>
              </w:rPr>
              <w:t>27</w:t>
            </w:r>
            <w:r w:rsidR="006C340A">
              <w:rPr>
                <w:noProof/>
                <w:webHidden/>
              </w:rPr>
              <w:fldChar w:fldCharType="end"/>
            </w:r>
          </w:hyperlink>
        </w:p>
        <w:p w14:paraId="54C604FE" w14:textId="77777777" w:rsidR="006C340A" w:rsidRDefault="00A02654">
          <w:pPr>
            <w:pStyle w:val="30"/>
            <w:tabs>
              <w:tab w:val="right" w:leader="dot" w:pos="8290"/>
            </w:tabs>
            <w:ind w:firstLine="440"/>
            <w:rPr>
              <w:i w:val="0"/>
              <w:noProof/>
              <w:kern w:val="2"/>
              <w:sz w:val="21"/>
            </w:rPr>
          </w:pPr>
          <w:hyperlink w:anchor="_Toc446359347" w:history="1">
            <w:r w:rsidR="006C340A" w:rsidRPr="00FC7628">
              <w:rPr>
                <w:rStyle w:val="a6"/>
                <w:noProof/>
              </w:rPr>
              <w:t xml:space="preserve">4.2.5 </w:t>
            </w:r>
            <w:r w:rsidR="006C340A" w:rsidRPr="00FC7628">
              <w:rPr>
                <w:rStyle w:val="a6"/>
                <w:rFonts w:hint="eastAsia"/>
                <w:noProof/>
              </w:rPr>
              <w:t>系统检测极限与灵敏度</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47 \h </w:instrText>
            </w:r>
            <w:r w:rsidR="006C340A">
              <w:rPr>
                <w:noProof/>
                <w:webHidden/>
              </w:rPr>
            </w:r>
            <w:r w:rsidR="006C340A">
              <w:rPr>
                <w:noProof/>
                <w:webHidden/>
              </w:rPr>
              <w:fldChar w:fldCharType="separate"/>
            </w:r>
            <w:r w:rsidR="006C340A">
              <w:rPr>
                <w:noProof/>
                <w:webHidden/>
              </w:rPr>
              <w:t>29</w:t>
            </w:r>
            <w:r w:rsidR="006C340A">
              <w:rPr>
                <w:noProof/>
                <w:webHidden/>
              </w:rPr>
              <w:fldChar w:fldCharType="end"/>
            </w:r>
          </w:hyperlink>
        </w:p>
        <w:p w14:paraId="4BBA77D0" w14:textId="77777777" w:rsidR="006C340A" w:rsidRDefault="00A02654">
          <w:pPr>
            <w:pStyle w:val="20"/>
            <w:tabs>
              <w:tab w:val="right" w:leader="dot" w:pos="8290"/>
            </w:tabs>
            <w:ind w:firstLine="440"/>
            <w:rPr>
              <w:smallCaps w:val="0"/>
              <w:noProof/>
              <w:kern w:val="2"/>
              <w:sz w:val="21"/>
            </w:rPr>
          </w:pPr>
          <w:hyperlink w:anchor="_Toc446359348" w:history="1">
            <w:r w:rsidR="006C340A" w:rsidRPr="00FC7628">
              <w:rPr>
                <w:rStyle w:val="a6"/>
                <w:noProof/>
              </w:rPr>
              <w:t xml:space="preserve">4.3 </w:t>
            </w:r>
            <w:r w:rsidR="006C340A" w:rsidRPr="00FC7628">
              <w:rPr>
                <w:rStyle w:val="a6"/>
                <w:rFonts w:hint="eastAsia"/>
                <w:noProof/>
              </w:rPr>
              <w:t>系统响应时间分析</w:t>
            </w:r>
            <w:r w:rsidR="006C340A">
              <w:rPr>
                <w:noProof/>
                <w:webHidden/>
              </w:rPr>
              <w:tab/>
            </w:r>
            <w:r w:rsidR="006C340A">
              <w:rPr>
                <w:noProof/>
                <w:webHidden/>
              </w:rPr>
              <w:fldChar w:fldCharType="begin"/>
            </w:r>
            <w:r w:rsidR="006C340A">
              <w:rPr>
                <w:noProof/>
                <w:webHidden/>
              </w:rPr>
              <w:instrText xml:space="preserve"> PAGEREF _Toc446359348 \h </w:instrText>
            </w:r>
            <w:r w:rsidR="006C340A">
              <w:rPr>
                <w:noProof/>
                <w:webHidden/>
              </w:rPr>
            </w:r>
            <w:r w:rsidR="006C340A">
              <w:rPr>
                <w:noProof/>
                <w:webHidden/>
              </w:rPr>
              <w:fldChar w:fldCharType="separate"/>
            </w:r>
            <w:r w:rsidR="006C340A">
              <w:rPr>
                <w:noProof/>
                <w:webHidden/>
              </w:rPr>
              <w:t>30</w:t>
            </w:r>
            <w:r w:rsidR="006C340A">
              <w:rPr>
                <w:noProof/>
                <w:webHidden/>
              </w:rPr>
              <w:fldChar w:fldCharType="end"/>
            </w:r>
          </w:hyperlink>
        </w:p>
        <w:p w14:paraId="4B9343D9" w14:textId="77777777" w:rsidR="006C340A" w:rsidRDefault="00A02654">
          <w:pPr>
            <w:pStyle w:val="30"/>
            <w:tabs>
              <w:tab w:val="right" w:leader="dot" w:pos="8290"/>
            </w:tabs>
            <w:ind w:firstLine="440"/>
            <w:rPr>
              <w:i w:val="0"/>
              <w:noProof/>
              <w:kern w:val="2"/>
              <w:sz w:val="21"/>
            </w:rPr>
          </w:pPr>
          <w:hyperlink w:anchor="_Toc446359349" w:history="1">
            <w:r w:rsidR="006C340A" w:rsidRPr="00FC7628">
              <w:rPr>
                <w:rStyle w:val="a6"/>
                <w:noProof/>
              </w:rPr>
              <w:t xml:space="preserve">4.3.1 </w:t>
            </w:r>
            <w:r w:rsidR="006C340A" w:rsidRPr="00FC7628">
              <w:rPr>
                <w:rStyle w:val="a6"/>
                <w:rFonts w:hint="eastAsia"/>
                <w:noProof/>
              </w:rPr>
              <w:t>自由扩散定律</w:t>
            </w:r>
            <w:r w:rsidR="006C340A">
              <w:rPr>
                <w:noProof/>
                <w:webHidden/>
              </w:rPr>
              <w:tab/>
            </w:r>
            <w:r w:rsidR="006C340A">
              <w:rPr>
                <w:noProof/>
                <w:webHidden/>
              </w:rPr>
              <w:fldChar w:fldCharType="begin"/>
            </w:r>
            <w:r w:rsidR="006C340A">
              <w:rPr>
                <w:noProof/>
                <w:webHidden/>
              </w:rPr>
              <w:instrText xml:space="preserve"> PAGEREF _Toc446359349 \h </w:instrText>
            </w:r>
            <w:r w:rsidR="006C340A">
              <w:rPr>
                <w:noProof/>
                <w:webHidden/>
              </w:rPr>
            </w:r>
            <w:r w:rsidR="006C340A">
              <w:rPr>
                <w:noProof/>
                <w:webHidden/>
              </w:rPr>
              <w:fldChar w:fldCharType="separate"/>
            </w:r>
            <w:r w:rsidR="006C340A">
              <w:rPr>
                <w:noProof/>
                <w:webHidden/>
              </w:rPr>
              <w:t>30</w:t>
            </w:r>
            <w:r w:rsidR="006C340A">
              <w:rPr>
                <w:noProof/>
                <w:webHidden/>
              </w:rPr>
              <w:fldChar w:fldCharType="end"/>
            </w:r>
          </w:hyperlink>
        </w:p>
        <w:p w14:paraId="6B9EBB23" w14:textId="77777777" w:rsidR="006C340A" w:rsidRDefault="00A02654">
          <w:pPr>
            <w:pStyle w:val="30"/>
            <w:tabs>
              <w:tab w:val="right" w:leader="dot" w:pos="8290"/>
            </w:tabs>
            <w:ind w:firstLine="440"/>
            <w:rPr>
              <w:i w:val="0"/>
              <w:noProof/>
              <w:kern w:val="2"/>
              <w:sz w:val="21"/>
            </w:rPr>
          </w:pPr>
          <w:hyperlink w:anchor="_Toc446359350" w:history="1">
            <w:r w:rsidR="006C340A" w:rsidRPr="00FC7628">
              <w:rPr>
                <w:rStyle w:val="a6"/>
                <w:noProof/>
              </w:rPr>
              <w:t xml:space="preserve">4.3.2 </w:t>
            </w:r>
            <w:r w:rsidR="006C340A" w:rsidRPr="00FC7628">
              <w:rPr>
                <w:rStyle w:val="a6"/>
                <w:rFonts w:hint="eastAsia"/>
                <w:noProof/>
              </w:rPr>
              <w:t>气体逃逸时间</w:t>
            </w:r>
            <w:r w:rsidR="006C340A">
              <w:rPr>
                <w:noProof/>
                <w:webHidden/>
              </w:rPr>
              <w:tab/>
            </w:r>
            <w:r w:rsidR="006C340A">
              <w:rPr>
                <w:noProof/>
                <w:webHidden/>
              </w:rPr>
              <w:fldChar w:fldCharType="begin"/>
            </w:r>
            <w:r w:rsidR="006C340A">
              <w:rPr>
                <w:noProof/>
                <w:webHidden/>
              </w:rPr>
              <w:instrText xml:space="preserve"> PAGEREF _Toc446359350 \h </w:instrText>
            </w:r>
            <w:r w:rsidR="006C340A">
              <w:rPr>
                <w:noProof/>
                <w:webHidden/>
              </w:rPr>
            </w:r>
            <w:r w:rsidR="006C340A">
              <w:rPr>
                <w:noProof/>
                <w:webHidden/>
              </w:rPr>
              <w:fldChar w:fldCharType="separate"/>
            </w:r>
            <w:r w:rsidR="006C340A">
              <w:rPr>
                <w:noProof/>
                <w:webHidden/>
              </w:rPr>
              <w:t>31</w:t>
            </w:r>
            <w:r w:rsidR="006C340A">
              <w:rPr>
                <w:noProof/>
                <w:webHidden/>
              </w:rPr>
              <w:fldChar w:fldCharType="end"/>
            </w:r>
          </w:hyperlink>
        </w:p>
        <w:p w14:paraId="437E2FB7" w14:textId="77777777" w:rsidR="006C340A" w:rsidRDefault="00A02654">
          <w:pPr>
            <w:pStyle w:val="20"/>
            <w:tabs>
              <w:tab w:val="right" w:leader="dot" w:pos="8290"/>
            </w:tabs>
            <w:ind w:firstLine="440"/>
            <w:rPr>
              <w:smallCaps w:val="0"/>
              <w:noProof/>
              <w:kern w:val="2"/>
              <w:sz w:val="21"/>
            </w:rPr>
          </w:pPr>
          <w:hyperlink w:anchor="_Toc446359351" w:history="1">
            <w:r w:rsidR="006C340A" w:rsidRPr="00FC7628">
              <w:rPr>
                <w:rStyle w:val="a6"/>
                <w:noProof/>
              </w:rPr>
              <w:t xml:space="preserve">4.4 </w:t>
            </w:r>
            <w:r w:rsidR="006C340A" w:rsidRPr="00FC7628">
              <w:rPr>
                <w:rStyle w:val="a6"/>
                <w:rFonts w:hint="eastAsia"/>
                <w:noProof/>
              </w:rPr>
              <w:t>吸收峰计算</w:t>
            </w:r>
            <w:r w:rsidR="006C340A">
              <w:rPr>
                <w:noProof/>
                <w:webHidden/>
              </w:rPr>
              <w:tab/>
            </w:r>
            <w:r w:rsidR="006C340A">
              <w:rPr>
                <w:noProof/>
                <w:webHidden/>
              </w:rPr>
              <w:fldChar w:fldCharType="begin"/>
            </w:r>
            <w:r w:rsidR="006C340A">
              <w:rPr>
                <w:noProof/>
                <w:webHidden/>
              </w:rPr>
              <w:instrText xml:space="preserve"> PAGEREF _Toc446359351 \h </w:instrText>
            </w:r>
            <w:r w:rsidR="006C340A">
              <w:rPr>
                <w:noProof/>
                <w:webHidden/>
              </w:rPr>
            </w:r>
            <w:r w:rsidR="006C340A">
              <w:rPr>
                <w:noProof/>
                <w:webHidden/>
              </w:rPr>
              <w:fldChar w:fldCharType="separate"/>
            </w:r>
            <w:r w:rsidR="006C340A">
              <w:rPr>
                <w:noProof/>
                <w:webHidden/>
              </w:rPr>
              <w:t>32</w:t>
            </w:r>
            <w:r w:rsidR="006C340A">
              <w:rPr>
                <w:noProof/>
                <w:webHidden/>
              </w:rPr>
              <w:fldChar w:fldCharType="end"/>
            </w:r>
          </w:hyperlink>
        </w:p>
        <w:p w14:paraId="5AF95F03" w14:textId="77777777" w:rsidR="006C340A" w:rsidRDefault="00A02654">
          <w:pPr>
            <w:pStyle w:val="20"/>
            <w:tabs>
              <w:tab w:val="right" w:leader="dot" w:pos="8290"/>
            </w:tabs>
            <w:ind w:firstLine="440"/>
            <w:rPr>
              <w:smallCaps w:val="0"/>
              <w:noProof/>
              <w:kern w:val="2"/>
              <w:sz w:val="21"/>
            </w:rPr>
          </w:pPr>
          <w:hyperlink w:anchor="_Toc446359352" w:history="1">
            <w:r w:rsidR="006C340A" w:rsidRPr="00FC7628">
              <w:rPr>
                <w:rStyle w:val="a6"/>
                <w:noProof/>
              </w:rPr>
              <w:t xml:space="preserve">4.5 </w:t>
            </w:r>
            <w:r w:rsidR="006C340A" w:rsidRPr="00FC7628">
              <w:rPr>
                <w:rStyle w:val="a6"/>
                <w:rFonts w:hint="eastAsia"/>
                <w:noProof/>
              </w:rPr>
              <w:t>非正圆弯曲</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52 \h </w:instrText>
            </w:r>
            <w:r w:rsidR="006C340A">
              <w:rPr>
                <w:noProof/>
                <w:webHidden/>
              </w:rPr>
            </w:r>
            <w:r w:rsidR="006C340A">
              <w:rPr>
                <w:noProof/>
                <w:webHidden/>
              </w:rPr>
              <w:fldChar w:fldCharType="separate"/>
            </w:r>
            <w:r w:rsidR="006C340A">
              <w:rPr>
                <w:noProof/>
                <w:webHidden/>
              </w:rPr>
              <w:t>33</w:t>
            </w:r>
            <w:r w:rsidR="006C340A">
              <w:rPr>
                <w:noProof/>
                <w:webHidden/>
              </w:rPr>
              <w:fldChar w:fldCharType="end"/>
            </w:r>
          </w:hyperlink>
        </w:p>
        <w:p w14:paraId="2BBEE6A2" w14:textId="77777777" w:rsidR="006C340A" w:rsidRDefault="00A02654">
          <w:pPr>
            <w:pStyle w:val="20"/>
            <w:tabs>
              <w:tab w:val="right" w:leader="dot" w:pos="8290"/>
            </w:tabs>
            <w:ind w:firstLine="440"/>
            <w:rPr>
              <w:smallCaps w:val="0"/>
              <w:noProof/>
              <w:kern w:val="2"/>
              <w:sz w:val="21"/>
            </w:rPr>
          </w:pPr>
          <w:hyperlink w:anchor="_Toc446359353" w:history="1">
            <w:r w:rsidR="006C340A" w:rsidRPr="00FC7628">
              <w:rPr>
                <w:rStyle w:val="a6"/>
                <w:noProof/>
              </w:rPr>
              <w:t xml:space="preserve">4.5 </w:t>
            </w:r>
            <w:r w:rsidR="006C340A" w:rsidRPr="00FC7628">
              <w:rPr>
                <w:rStyle w:val="a6"/>
                <w:rFonts w:hint="eastAsia"/>
                <w:noProof/>
              </w:rPr>
              <w:t>本章小结</w:t>
            </w:r>
            <w:r w:rsidR="006C340A" w:rsidRPr="00FC7628">
              <w:rPr>
                <w:rStyle w:val="a6"/>
                <w:noProof/>
              </w:rPr>
              <w:t>**</w:t>
            </w:r>
            <w:r w:rsidR="006C340A">
              <w:rPr>
                <w:noProof/>
                <w:webHidden/>
              </w:rPr>
              <w:tab/>
            </w:r>
            <w:r w:rsidR="006C340A">
              <w:rPr>
                <w:noProof/>
                <w:webHidden/>
              </w:rPr>
              <w:fldChar w:fldCharType="begin"/>
            </w:r>
            <w:r w:rsidR="006C340A">
              <w:rPr>
                <w:noProof/>
                <w:webHidden/>
              </w:rPr>
              <w:instrText xml:space="preserve"> PAGEREF _Toc446359353 \h </w:instrText>
            </w:r>
            <w:r w:rsidR="006C340A">
              <w:rPr>
                <w:noProof/>
                <w:webHidden/>
              </w:rPr>
            </w:r>
            <w:r w:rsidR="006C340A">
              <w:rPr>
                <w:noProof/>
                <w:webHidden/>
              </w:rPr>
              <w:fldChar w:fldCharType="separate"/>
            </w:r>
            <w:r w:rsidR="006C340A">
              <w:rPr>
                <w:noProof/>
                <w:webHidden/>
              </w:rPr>
              <w:t>34</w:t>
            </w:r>
            <w:r w:rsidR="006C340A">
              <w:rPr>
                <w:noProof/>
                <w:webHidden/>
              </w:rPr>
              <w:fldChar w:fldCharType="end"/>
            </w:r>
          </w:hyperlink>
        </w:p>
        <w:p w14:paraId="55A2A7F2" w14:textId="77777777" w:rsidR="006C340A" w:rsidRDefault="00A02654">
          <w:pPr>
            <w:pStyle w:val="10"/>
            <w:tabs>
              <w:tab w:val="right" w:leader="dot" w:pos="8290"/>
            </w:tabs>
            <w:ind w:firstLine="442"/>
            <w:rPr>
              <w:b w:val="0"/>
              <w:caps w:val="0"/>
              <w:noProof/>
              <w:kern w:val="2"/>
              <w:sz w:val="21"/>
            </w:rPr>
          </w:pPr>
          <w:hyperlink w:anchor="_Toc446359354" w:history="1">
            <w:r w:rsidR="006C340A" w:rsidRPr="00FC7628">
              <w:rPr>
                <w:rStyle w:val="a6"/>
                <w:rFonts w:ascii="Times New Roman" w:eastAsia="宋体" w:hAnsi="Times New Roman" w:hint="eastAsia"/>
                <w:noProof/>
              </w:rPr>
              <w:t>第五章</w:t>
            </w:r>
            <w:r w:rsidR="006C340A" w:rsidRPr="00FC7628">
              <w:rPr>
                <w:rStyle w:val="a6"/>
                <w:rFonts w:ascii="Times New Roman" w:eastAsia="宋体" w:hAnsi="Times New Roman"/>
                <w:noProof/>
              </w:rPr>
              <w:t xml:space="preserve"> </w:t>
            </w:r>
            <w:r w:rsidR="006C340A" w:rsidRPr="00FC7628">
              <w:rPr>
                <w:rStyle w:val="a6"/>
                <w:rFonts w:ascii="Times New Roman" w:eastAsia="宋体" w:hAnsi="Times New Roman" w:hint="eastAsia"/>
                <w:noProof/>
              </w:rPr>
              <w:t>总结</w:t>
            </w:r>
            <w:r w:rsidR="006C340A" w:rsidRPr="00FC7628">
              <w:rPr>
                <w:rStyle w:val="a6"/>
                <w:rFonts w:ascii="Times New Roman" w:eastAsia="宋体" w:hAnsi="Times New Roman"/>
                <w:noProof/>
              </w:rPr>
              <w:t>**</w:t>
            </w:r>
            <w:r w:rsidR="006C340A">
              <w:rPr>
                <w:noProof/>
                <w:webHidden/>
              </w:rPr>
              <w:tab/>
            </w:r>
            <w:r w:rsidR="006C340A">
              <w:rPr>
                <w:noProof/>
                <w:webHidden/>
              </w:rPr>
              <w:fldChar w:fldCharType="begin"/>
            </w:r>
            <w:r w:rsidR="006C340A">
              <w:rPr>
                <w:noProof/>
                <w:webHidden/>
              </w:rPr>
              <w:instrText xml:space="preserve"> PAGEREF _Toc446359354 \h </w:instrText>
            </w:r>
            <w:r w:rsidR="006C340A">
              <w:rPr>
                <w:noProof/>
                <w:webHidden/>
              </w:rPr>
            </w:r>
            <w:r w:rsidR="006C340A">
              <w:rPr>
                <w:noProof/>
                <w:webHidden/>
              </w:rPr>
              <w:fldChar w:fldCharType="separate"/>
            </w:r>
            <w:r w:rsidR="006C340A">
              <w:rPr>
                <w:noProof/>
                <w:webHidden/>
              </w:rPr>
              <w:t>35</w:t>
            </w:r>
            <w:r w:rsidR="006C340A">
              <w:rPr>
                <w:noProof/>
                <w:webHidden/>
              </w:rPr>
              <w:fldChar w:fldCharType="end"/>
            </w:r>
          </w:hyperlink>
        </w:p>
        <w:p w14:paraId="5C11D99C" w14:textId="77777777" w:rsidR="006C340A" w:rsidRDefault="00A02654">
          <w:pPr>
            <w:pStyle w:val="20"/>
            <w:tabs>
              <w:tab w:val="right" w:leader="dot" w:pos="8290"/>
            </w:tabs>
            <w:ind w:firstLine="440"/>
            <w:rPr>
              <w:smallCaps w:val="0"/>
              <w:noProof/>
              <w:kern w:val="2"/>
              <w:sz w:val="21"/>
            </w:rPr>
          </w:pPr>
          <w:hyperlink w:anchor="_Toc446359355" w:history="1">
            <w:r w:rsidR="006C340A" w:rsidRPr="00FC7628">
              <w:rPr>
                <w:rStyle w:val="a6"/>
                <w:noProof/>
              </w:rPr>
              <w:t xml:space="preserve">5.1 </w:t>
            </w:r>
            <w:r w:rsidR="006C340A" w:rsidRPr="00FC7628">
              <w:rPr>
                <w:rStyle w:val="a6"/>
                <w:rFonts w:hint="eastAsia"/>
                <w:noProof/>
              </w:rPr>
              <w:t>主要结论</w:t>
            </w:r>
            <w:r w:rsidR="006C340A">
              <w:rPr>
                <w:noProof/>
                <w:webHidden/>
              </w:rPr>
              <w:tab/>
            </w:r>
            <w:r w:rsidR="006C340A">
              <w:rPr>
                <w:noProof/>
                <w:webHidden/>
              </w:rPr>
              <w:fldChar w:fldCharType="begin"/>
            </w:r>
            <w:r w:rsidR="006C340A">
              <w:rPr>
                <w:noProof/>
                <w:webHidden/>
              </w:rPr>
              <w:instrText xml:space="preserve"> PAGEREF _Toc446359355 \h </w:instrText>
            </w:r>
            <w:r w:rsidR="006C340A">
              <w:rPr>
                <w:noProof/>
                <w:webHidden/>
              </w:rPr>
            </w:r>
            <w:r w:rsidR="006C340A">
              <w:rPr>
                <w:noProof/>
                <w:webHidden/>
              </w:rPr>
              <w:fldChar w:fldCharType="separate"/>
            </w:r>
            <w:r w:rsidR="006C340A">
              <w:rPr>
                <w:noProof/>
                <w:webHidden/>
              </w:rPr>
              <w:t>35</w:t>
            </w:r>
            <w:r w:rsidR="006C340A">
              <w:rPr>
                <w:noProof/>
                <w:webHidden/>
              </w:rPr>
              <w:fldChar w:fldCharType="end"/>
            </w:r>
          </w:hyperlink>
        </w:p>
        <w:p w14:paraId="33D628B0" w14:textId="77777777" w:rsidR="006C340A" w:rsidRDefault="00A02654">
          <w:pPr>
            <w:pStyle w:val="20"/>
            <w:tabs>
              <w:tab w:val="right" w:leader="dot" w:pos="8290"/>
            </w:tabs>
            <w:ind w:firstLine="440"/>
            <w:rPr>
              <w:smallCaps w:val="0"/>
              <w:noProof/>
              <w:kern w:val="2"/>
              <w:sz w:val="21"/>
            </w:rPr>
          </w:pPr>
          <w:hyperlink w:anchor="_Toc446359356" w:history="1">
            <w:r w:rsidR="006C340A" w:rsidRPr="00FC7628">
              <w:rPr>
                <w:rStyle w:val="a6"/>
                <w:noProof/>
              </w:rPr>
              <w:t xml:space="preserve">5.2 </w:t>
            </w:r>
            <w:r w:rsidR="006C340A" w:rsidRPr="00FC7628">
              <w:rPr>
                <w:rStyle w:val="a6"/>
                <w:rFonts w:hint="eastAsia"/>
                <w:noProof/>
              </w:rPr>
              <w:t>创新点</w:t>
            </w:r>
            <w:r w:rsidR="006C340A">
              <w:rPr>
                <w:noProof/>
                <w:webHidden/>
              </w:rPr>
              <w:tab/>
            </w:r>
            <w:r w:rsidR="006C340A">
              <w:rPr>
                <w:noProof/>
                <w:webHidden/>
              </w:rPr>
              <w:fldChar w:fldCharType="begin"/>
            </w:r>
            <w:r w:rsidR="006C340A">
              <w:rPr>
                <w:noProof/>
                <w:webHidden/>
              </w:rPr>
              <w:instrText xml:space="preserve"> PAGEREF _Toc446359356 \h </w:instrText>
            </w:r>
            <w:r w:rsidR="006C340A">
              <w:rPr>
                <w:noProof/>
                <w:webHidden/>
              </w:rPr>
            </w:r>
            <w:r w:rsidR="006C340A">
              <w:rPr>
                <w:noProof/>
                <w:webHidden/>
              </w:rPr>
              <w:fldChar w:fldCharType="separate"/>
            </w:r>
            <w:r w:rsidR="006C340A">
              <w:rPr>
                <w:noProof/>
                <w:webHidden/>
              </w:rPr>
              <w:t>35</w:t>
            </w:r>
            <w:r w:rsidR="006C340A">
              <w:rPr>
                <w:noProof/>
                <w:webHidden/>
              </w:rPr>
              <w:fldChar w:fldCharType="end"/>
            </w:r>
          </w:hyperlink>
        </w:p>
        <w:p w14:paraId="39E3BACF" w14:textId="77777777" w:rsidR="006C340A" w:rsidRDefault="00A02654">
          <w:pPr>
            <w:pStyle w:val="20"/>
            <w:tabs>
              <w:tab w:val="right" w:leader="dot" w:pos="8290"/>
            </w:tabs>
            <w:ind w:firstLine="440"/>
            <w:rPr>
              <w:smallCaps w:val="0"/>
              <w:noProof/>
              <w:kern w:val="2"/>
              <w:sz w:val="21"/>
            </w:rPr>
          </w:pPr>
          <w:hyperlink w:anchor="_Toc446359357" w:history="1">
            <w:r w:rsidR="006C340A" w:rsidRPr="00FC7628">
              <w:rPr>
                <w:rStyle w:val="a6"/>
                <w:noProof/>
              </w:rPr>
              <w:t xml:space="preserve">5.3 </w:t>
            </w:r>
            <w:r w:rsidR="006C340A" w:rsidRPr="00FC7628">
              <w:rPr>
                <w:rStyle w:val="a6"/>
                <w:rFonts w:hint="eastAsia"/>
                <w:noProof/>
              </w:rPr>
              <w:t>工作展望</w:t>
            </w:r>
            <w:r w:rsidR="006C340A">
              <w:rPr>
                <w:noProof/>
                <w:webHidden/>
              </w:rPr>
              <w:tab/>
            </w:r>
            <w:r w:rsidR="006C340A">
              <w:rPr>
                <w:noProof/>
                <w:webHidden/>
              </w:rPr>
              <w:fldChar w:fldCharType="begin"/>
            </w:r>
            <w:r w:rsidR="006C340A">
              <w:rPr>
                <w:noProof/>
                <w:webHidden/>
              </w:rPr>
              <w:instrText xml:space="preserve"> PAGEREF _Toc446359357 \h </w:instrText>
            </w:r>
            <w:r w:rsidR="006C340A">
              <w:rPr>
                <w:noProof/>
                <w:webHidden/>
              </w:rPr>
            </w:r>
            <w:r w:rsidR="006C340A">
              <w:rPr>
                <w:noProof/>
                <w:webHidden/>
              </w:rPr>
              <w:fldChar w:fldCharType="separate"/>
            </w:r>
            <w:r w:rsidR="006C340A">
              <w:rPr>
                <w:noProof/>
                <w:webHidden/>
              </w:rPr>
              <w:t>35</w:t>
            </w:r>
            <w:r w:rsidR="006C340A">
              <w:rPr>
                <w:noProof/>
                <w:webHidden/>
              </w:rPr>
              <w:fldChar w:fldCharType="end"/>
            </w:r>
          </w:hyperlink>
        </w:p>
        <w:p w14:paraId="70826CFD" w14:textId="77777777" w:rsidR="006C340A" w:rsidRDefault="00A02654">
          <w:pPr>
            <w:pStyle w:val="10"/>
            <w:tabs>
              <w:tab w:val="right" w:leader="dot" w:pos="8290"/>
            </w:tabs>
            <w:ind w:firstLine="442"/>
            <w:rPr>
              <w:b w:val="0"/>
              <w:caps w:val="0"/>
              <w:noProof/>
              <w:kern w:val="2"/>
              <w:sz w:val="21"/>
            </w:rPr>
          </w:pPr>
          <w:hyperlink w:anchor="_Toc446359358" w:history="1">
            <w:r w:rsidR="006C340A" w:rsidRPr="00FC7628">
              <w:rPr>
                <w:rStyle w:val="a6"/>
                <w:rFonts w:ascii="Times New Roman" w:eastAsia="宋体" w:hAnsi="Times New Roman" w:hint="eastAsia"/>
                <w:noProof/>
              </w:rPr>
              <w:t>致谢</w:t>
            </w:r>
            <w:r w:rsidR="006C340A" w:rsidRPr="00FC7628">
              <w:rPr>
                <w:rStyle w:val="a6"/>
                <w:rFonts w:ascii="Times New Roman" w:eastAsia="宋体" w:hAnsi="Times New Roman"/>
                <w:noProof/>
              </w:rPr>
              <w:t>**</w:t>
            </w:r>
            <w:r w:rsidR="006C340A">
              <w:rPr>
                <w:noProof/>
                <w:webHidden/>
              </w:rPr>
              <w:tab/>
            </w:r>
            <w:r w:rsidR="006C340A">
              <w:rPr>
                <w:noProof/>
                <w:webHidden/>
              </w:rPr>
              <w:fldChar w:fldCharType="begin"/>
            </w:r>
            <w:r w:rsidR="006C340A">
              <w:rPr>
                <w:noProof/>
                <w:webHidden/>
              </w:rPr>
              <w:instrText xml:space="preserve"> PAGEREF _Toc446359358 \h </w:instrText>
            </w:r>
            <w:r w:rsidR="006C340A">
              <w:rPr>
                <w:noProof/>
                <w:webHidden/>
              </w:rPr>
            </w:r>
            <w:r w:rsidR="006C340A">
              <w:rPr>
                <w:noProof/>
                <w:webHidden/>
              </w:rPr>
              <w:fldChar w:fldCharType="separate"/>
            </w:r>
            <w:r w:rsidR="006C340A">
              <w:rPr>
                <w:noProof/>
                <w:webHidden/>
              </w:rPr>
              <w:t>35</w:t>
            </w:r>
            <w:r w:rsidR="006C340A">
              <w:rPr>
                <w:noProof/>
                <w:webHidden/>
              </w:rPr>
              <w:fldChar w:fldCharType="end"/>
            </w:r>
          </w:hyperlink>
        </w:p>
        <w:p w14:paraId="569C254A" w14:textId="77777777" w:rsidR="006C340A" w:rsidRDefault="00A02654">
          <w:pPr>
            <w:pStyle w:val="10"/>
            <w:tabs>
              <w:tab w:val="right" w:leader="dot" w:pos="8290"/>
            </w:tabs>
            <w:ind w:firstLine="442"/>
            <w:rPr>
              <w:b w:val="0"/>
              <w:caps w:val="0"/>
              <w:noProof/>
              <w:kern w:val="2"/>
              <w:sz w:val="21"/>
            </w:rPr>
          </w:pPr>
          <w:hyperlink w:anchor="_Toc446359359" w:history="1">
            <w:r w:rsidR="006C340A" w:rsidRPr="00FC7628">
              <w:rPr>
                <w:rStyle w:val="a6"/>
                <w:rFonts w:ascii="Times New Roman" w:eastAsia="宋体" w:hAnsi="Times New Roman" w:hint="eastAsia"/>
                <w:noProof/>
              </w:rPr>
              <w:t>参考文献</w:t>
            </w:r>
            <w:r w:rsidR="006C340A">
              <w:rPr>
                <w:noProof/>
                <w:webHidden/>
              </w:rPr>
              <w:tab/>
            </w:r>
            <w:r w:rsidR="006C340A">
              <w:rPr>
                <w:noProof/>
                <w:webHidden/>
              </w:rPr>
              <w:fldChar w:fldCharType="begin"/>
            </w:r>
            <w:r w:rsidR="006C340A">
              <w:rPr>
                <w:noProof/>
                <w:webHidden/>
              </w:rPr>
              <w:instrText xml:space="preserve"> PAGEREF _Toc446359359 \h </w:instrText>
            </w:r>
            <w:r w:rsidR="006C340A">
              <w:rPr>
                <w:noProof/>
                <w:webHidden/>
              </w:rPr>
            </w:r>
            <w:r w:rsidR="006C340A">
              <w:rPr>
                <w:noProof/>
                <w:webHidden/>
              </w:rPr>
              <w:fldChar w:fldCharType="separate"/>
            </w:r>
            <w:r w:rsidR="006C340A">
              <w:rPr>
                <w:noProof/>
                <w:webHidden/>
              </w:rPr>
              <w:t>35</w:t>
            </w:r>
            <w:r w:rsidR="006C340A">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58070D1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359311"/>
      <w:r w:rsidRPr="00C63E69">
        <w:rPr>
          <w:rFonts w:ascii="Times New Roman" w:eastAsia="宋体" w:hAnsi="Times New Roman" w:hint="eastAsia"/>
          <w:sz w:val="32"/>
        </w:rPr>
        <w:t>摘要</w:t>
      </w:r>
      <w:r w:rsidR="0062511E">
        <w:rPr>
          <w:rFonts w:ascii="Times New Roman" w:eastAsia="宋体" w:hAnsi="Times New Roman" w:hint="eastAsia"/>
          <w:sz w:val="32"/>
        </w:rPr>
        <w:t>**</w:t>
      </w:r>
      <w:bookmarkEnd w:id="0"/>
    </w:p>
    <w:p w14:paraId="30E047AC" w14:textId="77777777" w:rsidR="00C001A1" w:rsidRPr="00C63E69" w:rsidRDefault="00C001A1" w:rsidP="00C001A1">
      <w:pPr>
        <w:ind w:firstLine="480"/>
        <w:rPr>
          <w:rFonts w:ascii="Times New Roman" w:eastAsia="宋体" w:hAnsi="Times New Roman"/>
        </w:rPr>
      </w:pPr>
    </w:p>
    <w:p w14:paraId="543B6EF9" w14:textId="4BFC1A7A" w:rsidR="00F21545" w:rsidRDefault="00C001A1" w:rsidP="00BA6067">
      <w:pPr>
        <w:pStyle w:val="1"/>
        <w:spacing w:line="360" w:lineRule="auto"/>
        <w:ind w:firstLine="643"/>
        <w:jc w:val="center"/>
        <w:rPr>
          <w:rFonts w:ascii="Times New Roman" w:eastAsia="宋体" w:hAnsi="Times New Roman"/>
          <w:sz w:val="32"/>
        </w:rPr>
      </w:pPr>
      <w:bookmarkStart w:id="1" w:name="_Toc446359312"/>
      <w:r w:rsidRPr="00C63E69">
        <w:rPr>
          <w:rFonts w:ascii="Times New Roman" w:eastAsia="宋体" w:hAnsi="Times New Roman" w:hint="eastAsia"/>
          <w:sz w:val="32"/>
        </w:rPr>
        <w:t>ABSTRACT</w:t>
      </w:r>
      <w:r w:rsidR="0062511E">
        <w:rPr>
          <w:rFonts w:ascii="Times New Roman" w:eastAsia="宋体" w:hAnsi="Times New Roman" w:hint="eastAsia"/>
          <w:sz w:val="32"/>
        </w:rPr>
        <w:t>**</w:t>
      </w:r>
      <w:bookmarkEnd w:id="1"/>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footerReference w:type="first" r:id="rId16"/>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359313"/>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_Toc446359314"/>
      <w:bookmarkStart w:id="4" w:name="OLE_LINK1"/>
      <w:bookmarkStart w:id="5" w:name="OLE_LINK2"/>
      <w:r w:rsidRPr="0068594B">
        <w:rPr>
          <w:rFonts w:hint="eastAsia"/>
        </w:rPr>
        <w:t xml:space="preserve">1.1 </w:t>
      </w:r>
      <w:r w:rsidRPr="0068594B">
        <w:rPr>
          <w:rFonts w:hint="eastAsia"/>
        </w:rPr>
        <w:t>引言</w:t>
      </w:r>
      <w:bookmarkEnd w:id="3"/>
    </w:p>
    <w:p w14:paraId="7CAD95C6" w14:textId="54912D36" w:rsidR="00A87B52" w:rsidRDefault="00BD3E29" w:rsidP="00D32421">
      <w:pPr>
        <w:ind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403389">
        <w:rPr>
          <w:rFonts w:ascii="Times New Roman" w:eastAsia="宋体" w:hAnsi="Times New Roman" w:hint="eastAsia"/>
        </w:rPr>
        <w:t>我们</w:t>
      </w:r>
      <w:r w:rsidR="00C56D7F">
        <w:rPr>
          <w:rFonts w:ascii="Times New Roman" w:eastAsia="宋体" w:hAnsi="Times New Roman" w:hint="eastAsia"/>
        </w:rPr>
        <w:t>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403389">
        <w:rPr>
          <w:rFonts w:ascii="Times New Roman" w:eastAsia="宋体" w:hAnsi="Times New Roman" w:hint="eastAsia"/>
        </w:rPr>
        <w:t>，我们</w:t>
      </w:r>
      <w:r w:rsidR="00C56D7F">
        <w:rPr>
          <w:rFonts w:ascii="Times New Roman" w:eastAsia="宋体" w:hAnsi="Times New Roman" w:hint="eastAsia"/>
        </w:rPr>
        <w:t>耳朵能够听见的声音</w:t>
      </w:r>
      <w:r w:rsidR="00C56D7F" w:rsidRPr="007673E3">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Starr, 2008 #60" w:history="1">
        <w:r w:rsidR="00F25306"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Howell, 2011 #59" w:history="1">
        <w:r w:rsidR="00F25306"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ind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622CD7BB" w:rsidR="00D57787" w:rsidRDefault="006C131A" w:rsidP="00D32421">
      <w:pPr>
        <w:ind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F25306"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F25306"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F25306"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ind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ind w:firstLine="643"/>
      </w:pPr>
      <w:bookmarkStart w:id="6" w:name="_Toc446359315"/>
      <w:r w:rsidRPr="00C63E69">
        <w:rPr>
          <w:rFonts w:hint="eastAsia"/>
        </w:rPr>
        <w:t xml:space="preserve">1.2 </w:t>
      </w:r>
      <w:r w:rsidRPr="00C63E69">
        <w:rPr>
          <w:rFonts w:hint="eastAsia"/>
        </w:rPr>
        <w:t>气体传感概述</w:t>
      </w:r>
      <w:bookmarkEnd w:id="6"/>
    </w:p>
    <w:p w14:paraId="40F9187B" w14:textId="19929D70" w:rsidR="00251BB8" w:rsidRDefault="00251BB8" w:rsidP="00D32421">
      <w:pPr>
        <w:ind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61BF75DE" w:rsidR="00045FD2" w:rsidRDefault="00045FD2" w:rsidP="00D32421">
      <w:pPr>
        <w:ind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F25306">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043ED8CD" w:rsidR="005A179F" w:rsidRDefault="005A179F" w:rsidP="00D32421">
      <w:pPr>
        <w:ind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F25306">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F25306"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F25306"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Gardiner, 2010 #80" w:history="1">
        <w:r w:rsidR="00F25306"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Mcdermitt, 2011 #79" w:history="1">
        <w:r w:rsidR="00F25306"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09E73B61" w:rsidR="00C001A1" w:rsidRDefault="003E374E" w:rsidP="00D32421">
      <w:pPr>
        <w:ind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F25306">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F25306">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3B284D7F"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F25306"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3A9E7A94" w:rsidR="000A7418" w:rsidRPr="00E0183B" w:rsidRDefault="00465B61" w:rsidP="000A7418">
      <w:pPr>
        <w:ind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ind w:firstLine="643"/>
      </w:pPr>
      <w:bookmarkStart w:id="7" w:name="_Toc446359316"/>
      <w:r w:rsidRPr="00C63E69">
        <w:rPr>
          <w:rFonts w:hint="eastAsia"/>
        </w:rPr>
        <w:t>1.3</w:t>
      </w:r>
      <w:r w:rsidR="004B139F">
        <w:t xml:space="preserve"> </w:t>
      </w:r>
      <w:r w:rsidRPr="00C63E69">
        <w:rPr>
          <w:rFonts w:hint="eastAsia"/>
        </w:rPr>
        <w:t>红外光谱吸收</w:t>
      </w:r>
      <w:bookmarkEnd w:id="7"/>
    </w:p>
    <w:p w14:paraId="29A354BE" w14:textId="4715AC49" w:rsidR="008B5C59" w:rsidRDefault="001A4FCD" w:rsidP="008B5C59">
      <w:pPr>
        <w:ind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F25306">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ind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426951E3" w:rsidR="001A4FCD" w:rsidRDefault="00C47ACC" w:rsidP="00085E48">
      <w:pPr>
        <w:ind w:firstLine="480"/>
      </w:pPr>
      <w:r>
        <w:t>根据波粒二象性</w:t>
      </w:r>
      <w:r>
        <w:rPr>
          <w:rFonts w:hint="eastAsia"/>
        </w:rPr>
        <w:t>，</w:t>
      </w:r>
      <w:r w:rsidR="008B5C59">
        <w:t>电磁波辐射</w:t>
      </w:r>
      <w:r>
        <w:t>不仅具有波动性还兼具量子性</w:t>
      </w:r>
      <w:r w:rsidR="008B5C59">
        <w:rPr>
          <w:rFonts w:hint="eastAsia"/>
        </w:rPr>
        <w:t>，</w:t>
      </w:r>
      <w:r>
        <w:t>因此</w:t>
      </w:r>
      <w:r w:rsidR="008B5C59">
        <w:t>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F25306">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36E20427"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F25306"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2F52AC6F" w:rsidR="002A75B1" w:rsidRPr="00F21777" w:rsidRDefault="002D4C90" w:rsidP="00F21777">
      <w:pPr>
        <w:ind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rsidR="00FC1856">
        <w:rPr>
          <w:rFonts w:hint="eastAsia"/>
        </w:rPr>
        <w:t>（近、中红外）</w:t>
      </w:r>
      <w:r>
        <w:t>和转动能量</w:t>
      </w:r>
      <w:r w:rsidR="00FC1856">
        <w:rPr>
          <w:rFonts w:hint="eastAsia"/>
        </w:rPr>
        <w:t>（远红外）</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F25306">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ind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ind w:firstLine="48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ind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ind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ind w:firstLine="643"/>
      </w:pPr>
      <w:bookmarkStart w:id="8" w:name="_Toc446359317"/>
      <w:r w:rsidRPr="00C63E69">
        <w:rPr>
          <w:rFonts w:hint="eastAsia"/>
        </w:rPr>
        <w:t xml:space="preserve">1.4 </w:t>
      </w:r>
      <w:r w:rsidR="004E69C2" w:rsidRPr="00C63E69">
        <w:rPr>
          <w:rFonts w:hint="eastAsia"/>
        </w:rPr>
        <w:t>光纤气体传感器</w:t>
      </w:r>
      <w:bookmarkEnd w:id="8"/>
    </w:p>
    <w:p w14:paraId="116CA524" w14:textId="3BE2493C" w:rsidR="001F5A64" w:rsidRPr="005E2797" w:rsidRDefault="001C109E" w:rsidP="00A511D5">
      <w:pPr>
        <w:ind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5802365D" w:rsidR="005E2797" w:rsidRPr="000D6429" w:rsidRDefault="005E2797" w:rsidP="000D6429">
      <w:pPr>
        <w:spacing w:line="480" w:lineRule="auto"/>
        <w:ind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F25306"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ind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439083B5" w:rsidR="000D2B4D" w:rsidRPr="000D2B4D" w:rsidRDefault="000D2B4D" w:rsidP="00A511D5">
      <w:pPr>
        <w:ind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F25306"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1BB497CF" w:rsidR="00C3363F" w:rsidRPr="00DE56FF" w:rsidRDefault="00C3363F" w:rsidP="0068594B">
      <w:pPr>
        <w:pStyle w:val="2"/>
        <w:ind w:firstLine="643"/>
        <w:rPr>
          <w:color w:val="FF0000"/>
        </w:rPr>
      </w:pPr>
      <w:bookmarkStart w:id="9" w:name="_Toc446359318"/>
      <w:r w:rsidRPr="00DE56FF">
        <w:rPr>
          <w:rFonts w:hint="eastAsia"/>
          <w:color w:val="FF0000"/>
        </w:rPr>
        <w:t xml:space="preserve">1.5 </w:t>
      </w:r>
      <w:r w:rsidRPr="00DE56FF">
        <w:rPr>
          <w:rFonts w:hint="eastAsia"/>
          <w:color w:val="FF0000"/>
        </w:rPr>
        <w:t>课题意义与创新性</w:t>
      </w:r>
      <w:r w:rsidR="0062511E">
        <w:rPr>
          <w:rFonts w:hint="eastAsia"/>
          <w:color w:val="FF0000"/>
        </w:rPr>
        <w:t>**</w:t>
      </w:r>
      <w:bookmarkEnd w:id="9"/>
    </w:p>
    <w:p w14:paraId="3850E21B" w14:textId="3E3A26EF" w:rsidR="0002397B" w:rsidRPr="00E0183B" w:rsidRDefault="0002397B" w:rsidP="0002397B">
      <w:pPr>
        <w:ind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4C7976">
        <w:rPr>
          <w:highlight w:val="yellow"/>
        </w:rPr>
        <w:t>传统的甲烷电子气敏传感器存在</w:t>
      </w:r>
      <w:r w:rsidRPr="004C7976">
        <w:rPr>
          <w:rFonts w:hint="eastAsia"/>
          <w:highlight w:val="yellow"/>
        </w:rPr>
        <w:t>着</w:t>
      </w:r>
      <w:r w:rsidRPr="004C7976">
        <w:rPr>
          <w:highlight w:val="yellow"/>
        </w:rPr>
        <w:t>容易中毒</w:t>
      </w:r>
      <w:r w:rsidRPr="004C7976">
        <w:rPr>
          <w:rFonts w:hint="eastAsia"/>
          <w:highlight w:val="yellow"/>
        </w:rPr>
        <w:t>、</w:t>
      </w:r>
      <w:r w:rsidRPr="004C7976">
        <w:rPr>
          <w:highlight w:val="yellow"/>
        </w:rPr>
        <w:t>气体选择性差</w:t>
      </w:r>
      <w:r w:rsidRPr="004C7976">
        <w:rPr>
          <w:rFonts w:hint="eastAsia"/>
          <w:highlight w:val="yellow"/>
        </w:rPr>
        <w:t>、</w:t>
      </w:r>
      <w:r w:rsidRPr="004C7976">
        <w:rPr>
          <w:highlight w:val="yellow"/>
        </w:rPr>
        <w:t>容易出现误报</w:t>
      </w:r>
      <w:r w:rsidRPr="004C7976">
        <w:rPr>
          <w:rFonts w:hint="eastAsia"/>
          <w:highlight w:val="yellow"/>
        </w:rPr>
        <w:t>、</w:t>
      </w:r>
      <w:r w:rsidRPr="004C7976">
        <w:rPr>
          <w:highlight w:val="yellow"/>
        </w:rPr>
        <w:t>系统需要频繁校准等缺点</w:t>
      </w:r>
      <w:r w:rsidRPr="004C7976">
        <w:rPr>
          <w:rFonts w:hint="eastAsia"/>
          <w:highlight w:val="yellow"/>
        </w:rPr>
        <w:t>，</w:t>
      </w:r>
      <w:r w:rsidRPr="004C7976">
        <w:rPr>
          <w:highlight w:val="yellow"/>
        </w:rPr>
        <w:t>需要电缆连接也增加了系统的不安全性</w:t>
      </w:r>
      <w:r w:rsidRPr="004C7976">
        <w:rPr>
          <w:highlight w:val="yellow"/>
          <w:vertAlign w:val="superscript"/>
        </w:rPr>
        <w:fldChar w:fldCharType="begin"/>
      </w:r>
      <w:r w:rsidRPr="004C7976">
        <w:rPr>
          <w:rFonts w:hint="eastAsia"/>
          <w:highlight w:val="yellow"/>
          <w:vertAlign w:val="superscript"/>
        </w:rPr>
        <w:instrText xml:space="preserve"> ADDIN EN.CITE &lt;EndNote&gt;&lt;Cite&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author&gt;</w:instrText>
      </w:r>
      <w:r w:rsidRPr="004C7976">
        <w:rPr>
          <w:rFonts w:hint="eastAsia"/>
          <w:highlight w:val="yellow"/>
          <w:vertAlign w:val="superscript"/>
        </w:rPr>
        <w:instrText>汤伟中</w:instrText>
      </w:r>
      <w:r w:rsidRPr="004C7976">
        <w:rPr>
          <w:rFonts w:hint="eastAsia"/>
          <w:highlight w:val="yellow"/>
          <w:vertAlign w:val="superscript"/>
        </w:rPr>
        <w:instrText>&lt;/author&gt;&lt;/authors&gt;&lt;/contributors&gt;&lt;titles&gt;&lt;title&gt;CH4</w:instrText>
      </w:r>
      <w:r w:rsidRPr="004C7976">
        <w:rPr>
          <w:rFonts w:hint="eastAsia"/>
          <w:highlight w:val="yellow"/>
          <w:vertAlign w:val="superscript"/>
        </w:rPr>
        <w:instrText>气体光纤传感器的研究</w:instrText>
      </w:r>
      <w:r w:rsidRPr="004C7976">
        <w:rPr>
          <w:rFonts w:hint="eastAsia"/>
          <w:highlight w:val="yellow"/>
          <w:vertAlign w:val="superscript"/>
        </w:rPr>
        <w:instrText>&lt;/title&gt;&lt;secondary-title&gt;</w:instrText>
      </w:r>
      <w:r w:rsidRPr="004C7976">
        <w:rPr>
          <w:rFonts w:hint="eastAsia"/>
          <w:highlight w:val="yellow"/>
          <w:vertAlign w:val="superscript"/>
        </w:rPr>
        <w:instrText>半导体光电</w:instrText>
      </w:r>
      <w:r w:rsidRPr="004C7976">
        <w:rPr>
          <w:rFonts w:hint="eastAsia"/>
          <w:highlight w:val="yellow"/>
          <w:vertAlign w:val="superscript"/>
        </w:rPr>
        <w:instrText>&lt;/secondary-title&gt;&lt;/titles&gt;&lt;periodical&gt;&lt;full-title&gt;</w:instrText>
      </w:r>
      <w:r w:rsidRPr="004C7976">
        <w:rPr>
          <w:rFonts w:hint="eastAsia"/>
          <w:highlight w:val="yellow"/>
          <w:vertAlign w:val="superscript"/>
        </w:rPr>
        <w:instrText>半导体光电</w:instrText>
      </w:r>
      <w:r w:rsidRPr="004C7976">
        <w:rPr>
          <w:rFonts w:hint="eastAsia"/>
          <w:highlight w:val="yellow"/>
          <w:vertAlign w:val="superscript"/>
        </w:rPr>
        <w:instrText>&lt;/full-title&gt;&lt;</w:instrText>
      </w:r>
      <w:r w:rsidRPr="004C7976">
        <w:rPr>
          <w:highlight w:val="yellow"/>
          <w:vertAlign w:val="superscript"/>
        </w:rPr>
        <w:instrText>/periodical&gt;&lt;pages&gt;218-220&lt;/pages&gt;&lt;volume&gt;21&lt;/volume&gt;&lt;number&gt;3&lt;/number&gt;&lt;dates&gt;&lt;year&gt;2000&lt;/year&gt;&lt;/dates&gt;&lt;urls&gt;&lt;/urls&gt;&lt;/record&gt;&lt;/Cite&gt;&lt;/EndNote&gt;</w:instrText>
      </w:r>
      <w:r w:rsidRPr="004C7976">
        <w:rPr>
          <w:highlight w:val="yellow"/>
          <w:vertAlign w:val="superscript"/>
        </w:rPr>
        <w:fldChar w:fldCharType="separate"/>
      </w:r>
      <w:r w:rsidRPr="004C7976">
        <w:rPr>
          <w:noProof/>
          <w:highlight w:val="yellow"/>
          <w:vertAlign w:val="superscript"/>
        </w:rPr>
        <w:t>[</w:t>
      </w:r>
      <w:hyperlink w:anchor="_ENREF_17" w:tooltip="叶险峰, 2000 #35" w:history="1">
        <w:r w:rsidR="00F25306" w:rsidRPr="004C7976">
          <w:rPr>
            <w:noProof/>
            <w:highlight w:val="yellow"/>
            <w:vertAlign w:val="superscript"/>
          </w:rPr>
          <w:t>17</w:t>
        </w:r>
      </w:hyperlink>
      <w:r w:rsidRPr="004C7976">
        <w:rPr>
          <w:noProof/>
          <w:highlight w:val="yellow"/>
          <w:vertAlign w:val="superscript"/>
        </w:rPr>
        <w:t>]</w:t>
      </w:r>
      <w:r w:rsidRPr="004C7976">
        <w:rPr>
          <w:highlight w:val="yellow"/>
          <w:vertAlign w:val="superscript"/>
        </w:rPr>
        <w:fldChar w:fldCharType="end"/>
      </w:r>
      <w:r w:rsidRPr="004C7976">
        <w:rPr>
          <w:rFonts w:hint="eastAsia"/>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0" w:name="_Toc446359319"/>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ind w:firstLine="643"/>
      </w:pPr>
      <w:bookmarkStart w:id="11" w:name="_Toc446359320"/>
      <w:r w:rsidRPr="00C63E69">
        <w:rPr>
          <w:rFonts w:hint="eastAsia"/>
        </w:rPr>
        <w:t xml:space="preserve">2.1 </w:t>
      </w:r>
      <w:r w:rsidRPr="00C63E69">
        <w:rPr>
          <w:rFonts w:hint="eastAsia"/>
        </w:rPr>
        <w:t>概述</w:t>
      </w:r>
      <w:bookmarkEnd w:id="11"/>
    </w:p>
    <w:p w14:paraId="7ACE667C" w14:textId="2FD48E71" w:rsidR="008A0A94" w:rsidRPr="008A0A94" w:rsidRDefault="00E402D2" w:rsidP="008A0A94">
      <w:pPr>
        <w:ind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ind w:firstLine="480"/>
        <w:jc w:val="center"/>
      </w:pPr>
      <w:r>
        <w:rPr>
          <w:noProof/>
        </w:rPr>
        <w:drawing>
          <wp:inline distT="0" distB="0" distL="0" distR="0" wp14:anchorId="696C7E25" wp14:editId="1F2675BF">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2D8B5B18" w:rsidR="008C4A71" w:rsidRPr="008C4A71" w:rsidRDefault="008C4A71" w:rsidP="008C4A71">
      <w:pPr>
        <w:spacing w:line="480" w:lineRule="auto"/>
        <w:ind w:firstLine="480"/>
        <w:jc w:val="center"/>
        <w:rPr>
          <w:rFonts w:ascii="Times New Roman" w:eastAsia="宋体" w:hAnsi="Times New Roman"/>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F25306"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ind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ind w:firstLine="643"/>
      </w:pPr>
      <w:bookmarkStart w:id="12" w:name="_Toc446359321"/>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0919FCF5" w:rsidR="008D6ECF" w:rsidRDefault="005017A5" w:rsidP="00E0183B">
      <w:pPr>
        <w:ind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F25306">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7663FA20" w:rsidR="008835C8" w:rsidRDefault="006A4AC6" w:rsidP="0069280C">
      <w:pPr>
        <w:ind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F25306">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ind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ind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ind w:firstLine="480"/>
        <w:jc w:val="cente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1441331F" w:rsidR="003E11E8" w:rsidRDefault="008323E6" w:rsidP="003E11E8">
      <w:pPr>
        <w:ind w:firstLine="480"/>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F25306"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ind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3FD738CB" w:rsidR="008835C8" w:rsidRDefault="00CD4FD1" w:rsidP="007C057F">
      <w:pPr>
        <w:ind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F25306"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F25306"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F25306">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ind w:firstLine="480"/>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ind w:firstLine="643"/>
      </w:pPr>
      <w:bookmarkStart w:id="13" w:name="_Toc446359322"/>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3"/>
    </w:p>
    <w:p w14:paraId="3FAA0373" w14:textId="0318728E" w:rsidR="00A53EB8" w:rsidRDefault="00A53EB8" w:rsidP="00A53EB8">
      <w:pPr>
        <w:ind w:firstLine="480"/>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ind w:firstLine="220"/>
        <w:jc w:val="center"/>
        <w:rPr>
          <w:noProof/>
          <w:sz w:val="11"/>
        </w:rPr>
      </w:pPr>
    </w:p>
    <w:p w14:paraId="00FA415B" w14:textId="7E776098" w:rsidR="007C057F" w:rsidRDefault="007C057F" w:rsidP="007C057F">
      <w:pPr>
        <w:ind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Pr="007C057F" w:rsidRDefault="007C057F" w:rsidP="007C057F">
      <w:pPr>
        <w:spacing w:line="480" w:lineRule="auto"/>
        <w:ind w:firstLine="480"/>
        <w:jc w:val="center"/>
        <w:rPr>
          <w:rFonts w:ascii="Times New Roman" w:eastAsia="宋体" w:hAnsi="Times New Roman"/>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3F819256" w:rsidR="003E11E8" w:rsidRDefault="00A53EB8" w:rsidP="0098015A">
      <w:pPr>
        <w:pStyle w:val="3"/>
      </w:pPr>
      <w:bookmarkStart w:id="14" w:name="_Toc446359323"/>
      <w:bookmarkStart w:id="15" w:name="OLE_LINK16"/>
      <w:r>
        <w:rPr>
          <w:rFonts w:hint="eastAsia"/>
        </w:rPr>
        <w:t>2.3</w:t>
      </w:r>
      <w:r>
        <w:t xml:space="preserve">.1 </w:t>
      </w:r>
      <w:r w:rsidR="0094385D">
        <w:t>电磁波理论</w:t>
      </w:r>
      <w:r w:rsidR="0062511E">
        <w:rPr>
          <w:rFonts w:hint="eastAsia"/>
        </w:rPr>
        <w:t>*</w:t>
      </w:r>
      <w:bookmarkEnd w:id="14"/>
    </w:p>
    <w:bookmarkEnd w:id="15"/>
    <w:p w14:paraId="4D4D67F1" w14:textId="68D1651D" w:rsidR="0094385D" w:rsidRDefault="00F86745" w:rsidP="000A4F91">
      <w:pPr>
        <w:ind w:firstLine="480"/>
      </w:pPr>
      <w:r>
        <w:t>电磁波理论主要基于光纤内部的传输模式推到其传输特性</w:t>
      </w:r>
      <w:r>
        <w:rPr>
          <w:rFonts w:hint="eastAsia"/>
        </w:rPr>
        <w:t>。</w:t>
      </w:r>
      <w:r>
        <w:t>在圆形截面空芯光纤中</w:t>
      </w:r>
      <w:r>
        <w:rPr>
          <w:rFonts w:hint="eastAsia"/>
        </w:rPr>
        <w:t>，</w:t>
      </w:r>
      <w:r w:rsidR="00371944">
        <w:rPr>
          <w:rFonts w:hint="eastAsia"/>
        </w:rPr>
        <w:t>高次模的损耗系数极大，因此其</w:t>
      </w:r>
      <w:r>
        <w:t>最主要的传输模式为</w:t>
      </w:r>
      <m:oMath>
        <m:sSub>
          <m:sSubPr>
            <m:ctrlPr>
              <w:rPr>
                <w:rFonts w:ascii="Cambria Math" w:hAnsi="Cambria Math"/>
              </w:rPr>
            </m:ctrlPr>
          </m:sSubPr>
          <m:e>
            <m:r>
              <m:rPr>
                <m:sty m:val="p"/>
              </m:rPr>
              <w:rPr>
                <w:rFonts w:ascii="Cambria Math" w:hAnsi="Cambria Math"/>
              </w:rPr>
              <m:t>HE</m:t>
            </m:r>
          </m:e>
          <m:sub>
            <m:r>
              <w:rPr>
                <w:rFonts w:ascii="Cambria Math" w:hAnsi="Cambria Math"/>
              </w:rPr>
              <m:t>1m</m:t>
            </m:r>
          </m:sub>
        </m:sSub>
      </m:oMath>
      <w:r>
        <w:t>模</w:t>
      </w:r>
      <w:r>
        <w:rPr>
          <w:rFonts w:hint="eastAsia"/>
        </w:rPr>
        <w:t>。</w:t>
      </w:r>
      <w:r>
        <w:t>1</w:t>
      </w:r>
      <w:r w:rsidR="00BF65D7">
        <w:t>984</w:t>
      </w:r>
      <w:r w:rsidR="00BF65D7">
        <w:t>年</w:t>
      </w:r>
      <w:r w:rsidR="00BF65D7">
        <w:rPr>
          <w:rFonts w:hint="eastAsia"/>
        </w:rPr>
        <w:t>，</w:t>
      </w:r>
      <w:r w:rsidR="00BF65D7">
        <w:rPr>
          <w:rFonts w:hint="eastAsia"/>
        </w:rPr>
        <w:t>Miyagi</w:t>
      </w:r>
      <w:r w:rsidR="00BF65D7">
        <w:rPr>
          <w:rFonts w:hint="eastAsia"/>
        </w:rPr>
        <w:t>和</w:t>
      </w:r>
      <w:r w:rsidR="00BF65D7">
        <w:rPr>
          <w:rFonts w:hint="eastAsia"/>
        </w:rPr>
        <w:t>Kawakami</w:t>
      </w:r>
      <w:r w:rsidR="00BF65D7">
        <w:rPr>
          <w:rFonts w:hint="eastAsia"/>
        </w:rPr>
        <w:t>教授</w:t>
      </w:r>
      <w:r>
        <w:rPr>
          <w:rFonts w:hint="eastAsia"/>
        </w:rPr>
        <w:t>在</w:t>
      </w:r>
      <w:r w:rsidR="00BF65D7">
        <w:rPr>
          <w:rFonts w:hint="eastAsia"/>
        </w:rPr>
        <w:t>总结</w:t>
      </w:r>
      <w:r>
        <w:rPr>
          <w:rFonts w:hint="eastAsia"/>
        </w:rPr>
        <w:t>如何获得介质</w:t>
      </w:r>
      <w:r>
        <w:rPr>
          <w:rFonts w:hint="eastAsia"/>
        </w:rPr>
        <w:t>-</w:t>
      </w:r>
      <w:r>
        <w:rPr>
          <w:rFonts w:hint="eastAsia"/>
        </w:rPr>
        <w:t>金属膜空芯光纤最低</w:t>
      </w:r>
      <m:oMath>
        <m:sSub>
          <m:sSubPr>
            <m:ctrlPr>
              <w:rPr>
                <w:rFonts w:ascii="Cambria Math" w:hAnsi="Cambria Math"/>
              </w:rPr>
            </m:ctrlPr>
          </m:sSubPr>
          <m:e>
            <m:r>
              <m:rPr>
                <m:sty m:val="p"/>
              </m:rPr>
              <w:rPr>
                <w:rFonts w:ascii="Cambria Math" w:hAnsi="Cambria Math"/>
              </w:rPr>
              <m:t>HE</m:t>
            </m:r>
          </m:e>
          <m:sub>
            <m:r>
              <w:rPr>
                <w:rFonts w:ascii="Cambria Math" w:hAnsi="Cambria Math"/>
              </w:rPr>
              <m:t>11</m:t>
            </m:r>
          </m:sub>
        </m:sSub>
      </m:oMath>
      <w:r>
        <w:t>模损耗时</w:t>
      </w:r>
      <w:r>
        <w:rPr>
          <w:rFonts w:hint="eastAsia"/>
        </w:rPr>
        <w:t>，</w:t>
      </w:r>
      <w:r>
        <w:t>给出了</w:t>
      </w:r>
      <w:r w:rsidR="00BF5083">
        <w:t>如公式</w:t>
      </w:r>
      <w:r w:rsidR="00BF5083">
        <w:rPr>
          <w:rFonts w:hint="eastAsia"/>
        </w:rPr>
        <w:t>（</w:t>
      </w:r>
      <w:r w:rsidR="00BF5083">
        <w:rPr>
          <w:rFonts w:hint="eastAsia"/>
        </w:rPr>
        <w:t>2-</w:t>
      </w:r>
      <w:r w:rsidR="00BF5083">
        <w:t>1</w:t>
      </w:r>
      <w:r w:rsidR="00BF5083">
        <w:rPr>
          <w:rFonts w:hint="eastAsia"/>
        </w:rPr>
        <w:t>）所示的</w:t>
      </w:r>
      <w:r>
        <w:t>电磁波理论下空芯光纤的</w:t>
      </w:r>
      <w:r>
        <w:rPr>
          <w:rFonts w:hint="eastAsia"/>
        </w:rPr>
        <w:t>红外传输损耗系数</w:t>
      </w:r>
      <w:r w:rsidR="00BF65D7" w:rsidRPr="004857BD">
        <w:rPr>
          <w:vertAlign w:val="superscript"/>
        </w:rPr>
        <w:fldChar w:fldCharType="begin"/>
      </w:r>
      <w:r w:rsidR="00BF65D7"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4857BD">
        <w:rPr>
          <w:vertAlign w:val="superscript"/>
        </w:rPr>
        <w:fldChar w:fldCharType="separate"/>
      </w:r>
      <w:r w:rsidR="00BF65D7" w:rsidRPr="004857BD">
        <w:rPr>
          <w:noProof/>
          <w:vertAlign w:val="superscript"/>
        </w:rPr>
        <w:t>[</w:t>
      </w:r>
      <w:hyperlink w:anchor="_ENREF_24" w:tooltip="Miyagi, 1984 #49" w:history="1">
        <w:r w:rsidR="00F25306" w:rsidRPr="004857BD">
          <w:rPr>
            <w:noProof/>
            <w:vertAlign w:val="superscript"/>
          </w:rPr>
          <w:t>24</w:t>
        </w:r>
      </w:hyperlink>
      <w:r w:rsidR="00BF65D7" w:rsidRPr="004857BD">
        <w:rPr>
          <w:noProof/>
          <w:vertAlign w:val="superscript"/>
        </w:rPr>
        <w:t>]</w:t>
      </w:r>
      <w:r w:rsidR="00BF65D7" w:rsidRPr="004857BD">
        <w:rPr>
          <w:vertAlign w:val="superscript"/>
        </w:rPr>
        <w:fldChar w:fldCharType="end"/>
      </w:r>
      <w:r w:rsidR="00BF65D7">
        <w:rPr>
          <w:rFonts w:hint="eastAsia"/>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BF5083" w:rsidRDefault="007A26C0" w:rsidP="007A26C0">
      <w:pPr>
        <w:ind w:firstLine="480"/>
      </w:pPr>
      <w:r>
        <w:rPr>
          <w:rFonts w:hint="eastAsia"/>
        </w:rPr>
        <w:t>其中</w:t>
      </w:r>
      <w:r w:rsidR="004F492E">
        <w:rPr>
          <w:rFonts w:hint="eastAsia"/>
        </w:rPr>
        <w:t>，</w:t>
      </w:r>
      <w:r w:rsidRPr="00871009">
        <w:rPr>
          <w:rFonts w:hint="eastAsia"/>
          <w:i/>
        </w:rPr>
        <w:t>T</w:t>
      </w:r>
      <w:r>
        <w:rPr>
          <w:rFonts w:hint="eastAsia"/>
        </w:rPr>
        <w:t>为空芯光纤内半径，</w:t>
      </w:r>
      <m:oMath>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1</m:t>
        </m:r>
      </m:oMath>
      <w:r w:rsidR="00BF5083">
        <w:rPr>
          <w:rFonts w:hint="eastAsia"/>
        </w:rPr>
        <w:t>。且当</w:t>
      </w:r>
      <w:r w:rsidR="00BF5083" w:rsidRPr="00BF5083">
        <w:rPr>
          <w:rFonts w:hint="eastAsia"/>
          <w:i/>
        </w:rPr>
        <w:t>F</w:t>
      </w:r>
      <w:r w:rsidR="00BF5083">
        <w:rPr>
          <w:rFonts w:hint="eastAsia"/>
        </w:rPr>
        <w:t>符合公式（</w:t>
      </w:r>
      <w:r w:rsidR="00BF5083">
        <w:rPr>
          <w:rFonts w:hint="eastAsia"/>
        </w:rPr>
        <w:t>2-</w:t>
      </w:r>
      <w:r w:rsidR="00BF5083">
        <w:t>2</w:t>
      </w:r>
      <w:r w:rsidR="00BF5083">
        <w:rPr>
          <w:rFonts w:hint="eastAsia"/>
        </w:rPr>
        <w:t>）时，损耗系数最小，传输特性最佳。</w:t>
      </w:r>
    </w:p>
    <w:p w14:paraId="5FCA4838" w14:textId="5BB9FE35" w:rsidR="009044C1" w:rsidRPr="00857D5A" w:rsidRDefault="00A02654"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74C04720" w:rsidR="004F492E" w:rsidRDefault="00BF5083" w:rsidP="004F492E">
      <w:pPr>
        <w:ind w:firstLine="480"/>
      </w:pPr>
      <w:r>
        <w:rPr>
          <w:rFonts w:hint="eastAsia"/>
        </w:rPr>
        <w:t>前文中说过，空芯光纤在弯曲时</w:t>
      </w:r>
      <w:r w:rsidR="004F492E">
        <w:rPr>
          <w:rFonts w:hint="eastAsia"/>
        </w:rPr>
        <w:t>满足</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oMath>
      <w:r w:rsidR="004F492E">
        <w:rPr>
          <w:rFonts w:hint="eastAsia"/>
        </w:rPr>
        <w:t>。</w:t>
      </w:r>
      <w:r w:rsidR="004F492E">
        <w:t>然而</w:t>
      </w:r>
      <w:r w:rsidR="004F492E">
        <w:t>Miyagi</w:t>
      </w:r>
      <w:r w:rsidR="004F492E">
        <w:t>教授经过实验验证得出</w:t>
      </w:r>
      <w:r w:rsidR="00271FBB" w:rsidRPr="00271FBB">
        <w:rPr>
          <w:vertAlign w:val="superscript"/>
        </w:rPr>
        <w:fldChar w:fldCharType="begin"/>
      </w:r>
      <w:r w:rsidR="00271FBB" w:rsidRPr="00271FBB">
        <w:rPr>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271FBB">
        <w:rPr>
          <w:vertAlign w:val="superscript"/>
        </w:rPr>
        <w:fldChar w:fldCharType="separate"/>
      </w:r>
      <w:r w:rsidR="00271FBB" w:rsidRPr="00271FBB">
        <w:rPr>
          <w:noProof/>
          <w:vertAlign w:val="superscript"/>
        </w:rPr>
        <w:t>[</w:t>
      </w:r>
      <w:hyperlink w:anchor="_ENREF_25" w:tooltip="Miyagi, 1984 #87" w:history="1">
        <w:r w:rsidR="00F25306" w:rsidRPr="00271FBB">
          <w:rPr>
            <w:noProof/>
            <w:vertAlign w:val="superscript"/>
          </w:rPr>
          <w:t>25</w:t>
        </w:r>
      </w:hyperlink>
      <w:r w:rsidR="00271FBB" w:rsidRPr="00271FBB">
        <w:rPr>
          <w:noProof/>
          <w:vertAlign w:val="superscript"/>
        </w:rPr>
        <w:t xml:space="preserve">, </w:t>
      </w:r>
      <w:hyperlink w:anchor="_ENREF_26" w:tooltip="Miyagi, 1981 #28" w:history="1">
        <w:r w:rsidR="00F25306" w:rsidRPr="00271FBB">
          <w:rPr>
            <w:noProof/>
            <w:vertAlign w:val="superscript"/>
          </w:rPr>
          <w:t>26</w:t>
        </w:r>
      </w:hyperlink>
      <w:r w:rsidR="00271FBB" w:rsidRPr="00271FBB">
        <w:rPr>
          <w:noProof/>
          <w:vertAlign w:val="superscript"/>
        </w:rPr>
        <w:t>]</w:t>
      </w:r>
      <w:r w:rsidR="00271FBB" w:rsidRPr="00271FBB">
        <w:rPr>
          <w:vertAlign w:val="superscript"/>
        </w:rPr>
        <w:fldChar w:fldCharType="end"/>
      </w:r>
      <w:r w:rsidR="004F492E">
        <w:rPr>
          <w:rFonts w:hint="eastAsia"/>
        </w:rPr>
        <w:t>，</w:t>
      </w:r>
      <w:r w:rsidR="004F492E">
        <w:t>仅当</w:t>
      </w:r>
      <m:oMath>
        <m:r>
          <w:rPr>
            <w:rFonts w:ascii="Cambria Math" w:hAnsi="Cambria Math" w:hint="eastAsia"/>
          </w:rPr>
          <m:t>R</m:t>
        </m:r>
        <m:r>
          <m:rPr>
            <m:sty m:val="p"/>
          </m:rPr>
          <w:rPr>
            <w:rFonts w:ascii="Cambria Math" w:hAnsi="Cambria Math" w:hint="eastAsia"/>
          </w:rPr>
          <m:t>&lt;</m:t>
        </m:r>
        <m:sSub>
          <m:sSubPr>
            <m:ctrlPr>
              <w:rPr>
                <w:rFonts w:ascii="Cambria Math" w:hAnsi="Cambria Math"/>
              </w:rPr>
            </m:ctrlPr>
          </m:sSubPr>
          <m:e>
            <m:r>
              <w:rPr>
                <w:rFonts w:ascii="Cambria Math" w:hAnsi="Cambria Math"/>
              </w:rPr>
              <m:t>R</m:t>
            </m:r>
          </m:e>
          <m:sub>
            <m:r>
              <w:rPr>
                <w:rFonts w:ascii="Cambria Math" w:hAnsi="Cambria Math"/>
              </w:rPr>
              <m:t>c</m:t>
            </m:r>
          </m:sub>
        </m:sSub>
      </m:oMath>
      <w:r w:rsidR="004F492E">
        <w:rPr>
          <w:rFonts w:hint="eastAsia"/>
        </w:rPr>
        <w:t>时该正比关系成立，否则</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w:r w:rsidR="004F492E">
        <w:rPr>
          <w:rFonts w:hint="eastAsia"/>
        </w:rPr>
        <w:t>。</w:t>
      </w:r>
    </w:p>
    <w:p w14:paraId="1230CEE7" w14:textId="306980F0" w:rsidR="00BF5083" w:rsidRDefault="00A02654"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Default="004F492E" w:rsidP="00510C1B">
      <w:pPr>
        <w:ind w:firstLine="480"/>
        <w:rPr>
          <w:rFonts w:ascii="Times New Roman" w:eastAsiaTheme="majorEastAsia" w:hAnsi="Times New Roman" w:cs="Times New Roman"/>
        </w:rPr>
      </w:pPr>
      <w:r>
        <w:rPr>
          <w:rFonts w:hint="eastAsia"/>
        </w:rPr>
        <w:t>其中，</w:t>
      </w:r>
      <w:r>
        <w:rPr>
          <w:rFonts w:hint="eastAsia"/>
        </w:rPr>
        <w:t>M</w:t>
      </w:r>
      <w:r>
        <w:rPr>
          <w:rFonts w:hint="eastAsia"/>
        </w:rPr>
        <w:t>为传输模式数。</w:t>
      </w:r>
      <w:r w:rsidR="00510C1B" w:rsidRPr="00454466">
        <w:rPr>
          <w:rFonts w:ascii="Times New Roman" w:eastAsiaTheme="majorEastAsia" w:hAnsi="Times New Roman" w:cs="Times New Roman"/>
        </w:rPr>
        <w:t>当弯曲半径大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510C1B" w:rsidRPr="00454466">
        <w:rPr>
          <w:rFonts w:ascii="Times New Roman" w:eastAsiaTheme="majorEastAsia" w:hAnsi="Times New Roman" w:cs="Times New Roman"/>
        </w:rPr>
        <w:t>时：</w:t>
      </w:r>
    </w:p>
    <w:p w14:paraId="4BB516E0" w14:textId="4D598D8E" w:rsidR="00036B86" w:rsidRPr="00454466" w:rsidRDefault="00A02654"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Default="00510C1B" w:rsidP="00036B86">
      <w:pPr>
        <w:ind w:firstLine="480"/>
        <w:rPr>
          <w:rFonts w:ascii="Times New Roman" w:eastAsiaTheme="majorEastAsia" w:hAnsi="Times New Roman" w:cs="Times New Roman"/>
        </w:rPr>
      </w:pPr>
      <w:r w:rsidRPr="00454466">
        <w:rPr>
          <w:rFonts w:ascii="Times New Roman" w:eastAsiaTheme="majorEastAsia" w:hAnsi="Times New Roman" w:cs="Times New Roman"/>
        </w:rPr>
        <w:t>当弯曲半径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36B86">
        <w:rPr>
          <w:rFonts w:ascii="Times New Roman" w:eastAsiaTheme="majorEastAsia" w:hAnsi="Times New Roman" w:cs="Times New Roman"/>
        </w:rPr>
        <w:t>时</w:t>
      </w:r>
    </w:p>
    <w:p w14:paraId="4599C150" w14:textId="148C855B" w:rsidR="00036B86" w:rsidRDefault="00A02654"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036B86" w:rsidRDefault="00036B86" w:rsidP="00036B86">
      <w:pPr>
        <w:ind w:firstLine="480"/>
      </w:pPr>
      <w:r w:rsidRPr="00036B86">
        <w:t>式</w:t>
      </w:r>
      <w:r>
        <w:rPr>
          <w:rFonts w:hint="eastAsia"/>
        </w:rPr>
        <w:t>（</w:t>
      </w:r>
      <w:r>
        <w:t>2-4</w:t>
      </w:r>
      <w:r>
        <w:rPr>
          <w:rFonts w:hint="eastAsia"/>
        </w:rPr>
        <w:t>）</w:t>
      </w:r>
      <w:r w:rsidRPr="00036B86">
        <w:t>、</w:t>
      </w:r>
      <w:r>
        <w:rPr>
          <w:rFonts w:hint="eastAsia"/>
        </w:rPr>
        <w:t>（</w:t>
      </w:r>
      <w:r>
        <w:t>2-5</w:t>
      </w:r>
      <w:r>
        <w:rPr>
          <w:rFonts w:hint="eastAsia"/>
        </w:rPr>
        <w:t>）</w:t>
      </w:r>
      <w:r w:rsidRPr="00036B86">
        <w:t>中，</w:t>
      </w:r>
      <w:r w:rsidRPr="00036B86">
        <w:t>n</w:t>
      </w:r>
      <w:r w:rsidRPr="00036B86">
        <w:t>和</w:t>
      </w:r>
      <w:r w:rsidRPr="00036B86">
        <w:t>k</w:t>
      </w:r>
      <w:r w:rsidRPr="00036B86">
        <w:t>表示了金属膜折射系数的实部和虚部，</w:t>
      </w:r>
      <w:r w:rsidRPr="00036B86">
        <w:t>T</w:t>
      </w:r>
      <w:r w:rsidRPr="00036B86">
        <w:t>为波导内径。当传输模式为</w:t>
      </w:r>
      <w:r w:rsidRPr="00036B86">
        <w:t>HE</w:t>
      </w:r>
      <w:r w:rsidRPr="007640E2">
        <w:rPr>
          <w:vertAlign w:val="subscript"/>
        </w:rPr>
        <w:t>11</w:t>
      </w:r>
      <w:r w:rsidRPr="00036B86">
        <w:t>模时，</w:t>
      </w:r>
      <w:r w:rsidRPr="00036B86">
        <w:t>u</w:t>
      </w:r>
      <w:r w:rsidRPr="00036B86">
        <w:t>为</w:t>
      </w:r>
      <w:r w:rsidRPr="00036B86">
        <w:t>2.405</w:t>
      </w:r>
      <w:r w:rsidR="007640E2">
        <w:rPr>
          <w:rFonts w:hint="eastAsia"/>
        </w:rPr>
        <w:t>。</w:t>
      </w:r>
    </w:p>
    <w:p w14:paraId="383FF7B9" w14:textId="77777777" w:rsidR="004F492E" w:rsidRPr="00371944" w:rsidRDefault="00E8259E" w:rsidP="004F492E">
      <w:pPr>
        <w:ind w:firstLine="480"/>
      </w:pPr>
      <w:r>
        <w:rPr>
          <w:rFonts w:hint="eastAsia"/>
        </w:rPr>
        <w:t>在本文考虑的参数范围内，弯曲半径始终满足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Pr>
          <w:rFonts w:hint="eastAsia"/>
        </w:rPr>
        <w:t>，</w:t>
      </w:r>
      <w:r>
        <w:t>因此弯曲损耗仍可以考虑为与</w:t>
      </w:r>
      <m:oMath>
        <m:f>
          <m:fPr>
            <m:ctrlPr>
              <w:rPr>
                <w:rFonts w:ascii="Cambria Math" w:hAnsi="Cambria Math"/>
                <w:i/>
              </w:rPr>
            </m:ctrlPr>
          </m:fPr>
          <m:num>
            <m:r>
              <w:rPr>
                <w:rFonts w:ascii="Cambria Math" w:hAnsi="Cambria Math"/>
              </w:rPr>
              <m:t>1</m:t>
            </m:r>
          </m:num>
          <m:den>
            <m:r>
              <w:rPr>
                <w:rFonts w:ascii="Cambria Math" w:hAnsi="Cambria Math"/>
              </w:rPr>
              <m:t>R</m:t>
            </m:r>
          </m:den>
        </m:f>
      </m:oMath>
      <w:r>
        <w:t>成正比</w:t>
      </w:r>
      <w:r>
        <w:rPr>
          <w:rFonts w:hint="eastAsia"/>
        </w:rPr>
        <w:t>。</w:t>
      </w:r>
    </w:p>
    <w:p w14:paraId="7A5DE382" w14:textId="5B5CE7DF" w:rsidR="0094385D" w:rsidRDefault="0094385D" w:rsidP="0098015A">
      <w:pPr>
        <w:pStyle w:val="3"/>
      </w:pPr>
      <w:bookmarkStart w:id="16" w:name="_Toc446359324"/>
      <w:r>
        <w:rPr>
          <w:rFonts w:hint="eastAsia"/>
        </w:rPr>
        <w:t>2.3</w:t>
      </w:r>
      <w:r>
        <w:t>.</w:t>
      </w:r>
      <w:r w:rsidR="00947EA0">
        <w:t>2</w:t>
      </w:r>
      <w:r>
        <w:t xml:space="preserve"> </w:t>
      </w:r>
      <w:r w:rsidR="004F492E">
        <w:rPr>
          <w:rFonts w:hint="eastAsia"/>
        </w:rPr>
        <w:t>几何光学</w:t>
      </w:r>
      <w:r>
        <w:t>理论</w:t>
      </w:r>
      <w:r w:rsidR="0062511E">
        <w:rPr>
          <w:rFonts w:hint="eastAsia"/>
        </w:rPr>
        <w:t>*</w:t>
      </w:r>
      <w:bookmarkEnd w:id="16"/>
    </w:p>
    <w:p w14:paraId="77A942C7" w14:textId="07AAF422" w:rsidR="008970F1" w:rsidRDefault="00063413" w:rsidP="001313FB">
      <w:pPr>
        <w:ind w:firstLine="480"/>
      </w:pPr>
      <w:r>
        <w:t>传统理论模型中对于</w:t>
      </w:r>
      <w:r>
        <w:rPr>
          <w:rFonts w:hint="eastAsia"/>
        </w:rPr>
        <w:t>传输损耗计算</w:t>
      </w:r>
      <w:r>
        <w:t>多利用电磁波理论进行模式分析</w:t>
      </w:r>
      <w:r>
        <w:rPr>
          <w:rFonts w:hint="eastAsia"/>
        </w:rPr>
        <w:t>。</w:t>
      </w:r>
      <w:r>
        <w:t>然而在实际情况中</w:t>
      </w:r>
      <w:r>
        <w:rPr>
          <w:rFonts w:hint="eastAsia"/>
        </w:rPr>
        <w:t>，当传输非相干光时光纤内部被激发的模式非常多，很难用普通的模式分析光学损耗。因此，利用几何光学分析能够更好的符合实际情况</w:t>
      </w:r>
      <w:r w:rsidR="006A6253">
        <w:rPr>
          <w:rFonts w:hint="eastAsia"/>
        </w:rPr>
        <w:t>。在几何光学模型中，我们主要讨论子午光纤的传输，因为非子午光线的损耗系数被证明与子午光线是一致的</w:t>
      </w:r>
      <w:r w:rsidR="006A6253" w:rsidRPr="006A6253">
        <w:rPr>
          <w:vertAlign w:val="superscript"/>
        </w:rPr>
        <w:fldChar w:fldCharType="begin"/>
      </w:r>
      <w:r w:rsidR="00271FBB">
        <w:rPr>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6A6253">
        <w:rPr>
          <w:vertAlign w:val="superscript"/>
        </w:rPr>
        <w:fldChar w:fldCharType="separate"/>
      </w:r>
      <w:r w:rsidR="00271FBB">
        <w:rPr>
          <w:noProof/>
          <w:vertAlign w:val="superscript"/>
        </w:rPr>
        <w:t>[</w:t>
      </w:r>
      <w:hyperlink w:anchor="_ENREF_27" w:tooltip="Miyagi, 1985 #50" w:history="1">
        <w:r w:rsidR="00F25306">
          <w:rPr>
            <w:noProof/>
            <w:vertAlign w:val="superscript"/>
          </w:rPr>
          <w:t>27</w:t>
        </w:r>
      </w:hyperlink>
      <w:r w:rsidR="00271FBB">
        <w:rPr>
          <w:noProof/>
          <w:vertAlign w:val="superscript"/>
        </w:rPr>
        <w:t>]</w:t>
      </w:r>
      <w:r w:rsidR="006A6253" w:rsidRPr="006A6253">
        <w:rPr>
          <w:vertAlign w:val="superscript"/>
        </w:rPr>
        <w:fldChar w:fldCharType="end"/>
      </w:r>
      <w:r w:rsidR="006A6253">
        <w:rPr>
          <w:rFonts w:hint="eastAsia"/>
        </w:rPr>
        <w:t>。</w:t>
      </w:r>
    </w:p>
    <w:p w14:paraId="7C4C568C" w14:textId="77777777" w:rsidR="006153FB" w:rsidRDefault="006153FB" w:rsidP="001313FB">
      <w:pPr>
        <w:ind w:firstLine="480"/>
      </w:pPr>
    </w:p>
    <w:p w14:paraId="6FF90431" w14:textId="1A628E5A" w:rsidR="008970F1" w:rsidRDefault="008970F1" w:rsidP="001313FB">
      <w:pPr>
        <w:ind w:firstLine="480"/>
      </w:pPr>
      <w:r>
        <w:rPr>
          <w:rFonts w:hint="eastAsia"/>
        </w:rPr>
        <w:t>1</w:t>
      </w:r>
      <w:r>
        <w:t>985</w:t>
      </w:r>
      <w:r>
        <w:t>年</w:t>
      </w:r>
      <w:r>
        <w:rPr>
          <w:rFonts w:hint="eastAsia"/>
        </w:rPr>
        <w:t>，</w:t>
      </w:r>
      <w:r>
        <w:t>Miyagi</w:t>
      </w:r>
      <w:r>
        <w:t>教授首先提出了几何光学理论下的损耗系数公式</w:t>
      </w:r>
      <w:r w:rsidRPr="00063413">
        <w:rPr>
          <w:vertAlign w:val="superscript"/>
        </w:rPr>
        <w:fldChar w:fldCharType="begin"/>
      </w:r>
      <w:r w:rsidR="00271FBB">
        <w:rPr>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063413">
        <w:rPr>
          <w:vertAlign w:val="superscript"/>
        </w:rPr>
        <w:fldChar w:fldCharType="separate"/>
      </w:r>
      <w:r w:rsidR="00271FBB">
        <w:rPr>
          <w:noProof/>
          <w:vertAlign w:val="superscript"/>
        </w:rPr>
        <w:t>[</w:t>
      </w:r>
      <w:hyperlink w:anchor="_ENREF_28" w:tooltip="Matsuura, 1989 #22" w:history="1">
        <w:r w:rsidR="00F25306">
          <w:rPr>
            <w:noProof/>
            <w:vertAlign w:val="superscript"/>
          </w:rPr>
          <w:t>28</w:t>
        </w:r>
      </w:hyperlink>
      <w:r w:rsidR="00271FBB">
        <w:rPr>
          <w:noProof/>
          <w:vertAlign w:val="superscript"/>
        </w:rPr>
        <w:t>]</w:t>
      </w:r>
      <w:r w:rsidRPr="00063413">
        <w:rPr>
          <w:vertAlign w:val="superscript"/>
        </w:rPr>
        <w:fldChar w:fldCharType="end"/>
      </w:r>
      <w:r>
        <w:rPr>
          <w:rFonts w:hint="eastAsia"/>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40FFA980" w:rsidR="0094385D" w:rsidRDefault="008970F1" w:rsidP="001313FB">
      <w:pPr>
        <w:ind w:firstLine="480"/>
      </w:pPr>
      <w:r>
        <w:rPr>
          <w:rFonts w:hint="eastAsia"/>
        </w:rPr>
        <w:t>其中</w:t>
      </w:r>
      <w:r w:rsidR="00FE48DC">
        <w:rPr>
          <w:rFonts w:hint="eastAsia"/>
        </w:rPr>
        <w:t>光的</w:t>
      </w:r>
      <w:r w:rsidR="00E8259E">
        <w:rPr>
          <w:rFonts w:hint="eastAsia"/>
        </w:rPr>
        <w:t>反射率</w:t>
      </w:r>
      <w:r w:rsidR="00FE48DC">
        <w:rPr>
          <w:rFonts w:hint="eastAsia"/>
        </w:rPr>
        <w:t>为</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e>
            </m:d>
          </m:e>
          <m:sup>
            <m:r>
              <w:rPr>
                <w:rFonts w:ascii="Cambria Math" w:hAnsi="Cambria Math"/>
              </w:rPr>
              <m:t>2</m:t>
            </m:r>
          </m:sup>
        </m:sSup>
      </m:oMath>
      <w:r w:rsidR="00FE48DC">
        <w:rPr>
          <w:rFonts w:hint="eastAsia"/>
        </w:rPr>
        <w:t>，光程</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hint="eastAsia"/>
          </w:rPr>
          <m:t>=</m:t>
        </m:r>
        <m:r>
          <w:rPr>
            <w:rFonts w:ascii="Cambria Math" w:hAnsi="Cambria Math"/>
          </w:rPr>
          <m:t>2T</m:t>
        </m:r>
        <m:func>
          <m:funcPr>
            <m:ctrlPr>
              <w:rPr>
                <w:rFonts w:ascii="Cambria Math" w:hAnsi="Cambria Math"/>
                <w:i/>
              </w:rPr>
            </m:ctrlPr>
          </m:funcPr>
          <m:fName>
            <m:r>
              <m:rPr>
                <m:sty m:val="p"/>
              </m:rP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oMath>
      <w:r w:rsidR="00FE48DC">
        <w:rPr>
          <w:rFonts w:hint="eastAsia"/>
        </w:rPr>
        <w:t>，古斯汉欣位移</w:t>
      </w: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hint="eastAsia"/>
          </w:rPr>
          <m:t>=</m:t>
        </m:r>
        <m:r>
          <w:rPr>
            <w:rFonts w:ascii="Cambria Math" w:hAnsi="Cambria Math"/>
          </w:rPr>
          <m:t>2T(1∓n)</m:t>
        </m:r>
        <m:func>
          <m:funcPr>
            <m:ctrlPr>
              <w:rPr>
                <w:rFonts w:ascii="Cambria Math" w:hAnsi="Cambria Math"/>
                <w:i/>
              </w:rPr>
            </m:ctrlPr>
          </m:funcPr>
          <m:fName>
            <m: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r>
          <m:rPr>
            <m:sty m:val="p"/>
          </m:rPr>
          <w:rPr>
            <w:rFonts w:ascii="Cambria Math" w:hAnsi="Cambria Math"/>
          </w:rPr>
          <m:t>Re</m:t>
        </m:r>
        <m:d>
          <m:dPr>
            <m:begChr m:val="["/>
            <m:endChr m:val="]"/>
            <m:ctrlPr>
              <w:rPr>
                <w:rFonts w:ascii="Cambria Math" w:hAnsi="Cambria Math"/>
              </w:rPr>
            </m:ctrlPr>
          </m:dPr>
          <m:e>
            <m:r>
              <w:rPr>
                <w:rFonts w:ascii="Cambria Math" w:hAnsi="Cambria Math"/>
              </w:rPr>
              <m:t>j</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m</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den>
            </m:f>
          </m:e>
        </m:d>
      </m:oMath>
      <w:r w:rsidR="006153FB">
        <w:rPr>
          <w:rFonts w:hint="eastAsia"/>
        </w:rPr>
        <w:t>，如图</w:t>
      </w:r>
      <w:r w:rsidR="000D2C9D">
        <w:rPr>
          <w:rFonts w:hint="eastAsia"/>
        </w:rPr>
        <w:t>2-4</w:t>
      </w:r>
      <w:r w:rsidR="002B75A4">
        <w:rPr>
          <w:rFonts w:hint="eastAsia"/>
        </w:rPr>
        <w:t>（</w:t>
      </w:r>
      <w:r w:rsidR="002B75A4">
        <w:t>a</w:t>
      </w:r>
      <w:r w:rsidR="002B75A4">
        <w:rPr>
          <w:rFonts w:hint="eastAsia"/>
        </w:rPr>
        <w:t>）</w:t>
      </w:r>
      <w:r w:rsidR="006153FB">
        <w:rPr>
          <w:rFonts w:hint="eastAsia"/>
        </w:rPr>
        <w:t>所示。</w:t>
      </w:r>
    </w:p>
    <w:p w14:paraId="2019A0EC" w14:textId="166A72B7" w:rsidR="006153FB" w:rsidRDefault="0035285D" w:rsidP="006153FB">
      <w:pPr>
        <w:ind w:firstLine="480"/>
        <w:jc w:val="center"/>
      </w:pPr>
      <w:r>
        <w:rPr>
          <w:noProof/>
        </w:rPr>
        <w:drawing>
          <wp:inline distT="0" distB="0" distL="0" distR="0" wp14:anchorId="53E0001B" wp14:editId="7B2E12EF">
            <wp:extent cx="4320000" cy="1533189"/>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1533189"/>
                    </a:xfrm>
                    <a:prstGeom prst="rect">
                      <a:avLst/>
                    </a:prstGeom>
                    <a:noFill/>
                  </pic:spPr>
                </pic:pic>
              </a:graphicData>
            </a:graphic>
          </wp:inline>
        </w:drawing>
      </w:r>
    </w:p>
    <w:p w14:paraId="44871C63" w14:textId="303BEE6E" w:rsidR="006153FB" w:rsidRPr="006153FB" w:rsidRDefault="006153FB" w:rsidP="006153FB">
      <w:pPr>
        <w:spacing w:line="480" w:lineRule="auto"/>
        <w:ind w:firstLine="480"/>
        <w:jc w:val="center"/>
        <w:rPr>
          <w:rFonts w:ascii="Times New Roman" w:eastAsia="宋体" w:hAnsi="Times New Roman"/>
        </w:rPr>
      </w:pPr>
      <w:r w:rsidRPr="006153FB">
        <w:rPr>
          <w:rFonts w:ascii="Times New Roman" w:eastAsia="宋体" w:hAnsi="Times New Roman"/>
        </w:rPr>
        <w:t>图</w:t>
      </w:r>
      <w:r w:rsidRPr="006153FB">
        <w:rPr>
          <w:rFonts w:ascii="Times New Roman" w:eastAsia="宋体" w:hAnsi="Times New Roman" w:hint="eastAsia"/>
        </w:rPr>
        <w:t>2-</w:t>
      </w:r>
      <w:r w:rsidRPr="006153FB">
        <w:rPr>
          <w:rFonts w:ascii="Times New Roman" w:eastAsia="宋体" w:hAnsi="Times New Roman"/>
        </w:rPr>
        <w:t xml:space="preserve">4 </w:t>
      </w:r>
      <w:r w:rsidRPr="006153FB">
        <w:rPr>
          <w:rFonts w:ascii="Times New Roman" w:eastAsia="宋体" w:hAnsi="Times New Roman"/>
        </w:rPr>
        <w:t>几何光学传输示意图</w:t>
      </w:r>
    </w:p>
    <w:p w14:paraId="50F696D1" w14:textId="507C798F" w:rsidR="001313FB" w:rsidRPr="001313FB" w:rsidRDefault="00FE48DC" w:rsidP="00FE48DC">
      <w:pPr>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F25306">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AE43C3">
      <w:pPr>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C67FBF"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5E46F85A" w:rsidR="001313FB" w:rsidRPr="001313FB" w:rsidRDefault="001313FB" w:rsidP="001313FB">
      <w:pPr>
        <w:ind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w:t>
      </w:r>
      <w:r w:rsidR="001F28C6">
        <w:rPr>
          <w:rFonts w:hint="eastAsia"/>
        </w:rPr>
        <w:t>。</w:t>
      </w:r>
      <w:r w:rsidRPr="001313FB">
        <w:rPr>
          <w:rFonts w:hint="eastAsia"/>
        </w:rPr>
        <w:t>半峰全宽</w:t>
      </w:r>
      <w:r w:rsidR="00023BD6">
        <w:rPr>
          <w:rFonts w:hint="eastAsia"/>
        </w:rPr>
        <w:t>的</w:t>
      </w:r>
      <w:r w:rsidRPr="001313FB">
        <w:rPr>
          <w:rFonts w:hint="eastAsia"/>
        </w:rPr>
        <w:t>发散角</w:t>
      </w:r>
      <w:r w:rsidR="00023BD6" w:rsidRPr="001313FB">
        <w:rPr>
          <w:rFonts w:hint="eastAsia"/>
        </w:rPr>
        <w:t>设</w:t>
      </w:r>
      <w:r w:rsidR="00023BD6">
        <w:rPr>
          <w:rFonts w:hint="eastAsia"/>
        </w:rPr>
        <w:t>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1313FB">
        <w:rPr>
          <w:rFonts w:hint="eastAsia"/>
        </w:rPr>
        <w:t>，则：</w:t>
      </w:r>
    </w:p>
    <w:p w14:paraId="079BE356" w14:textId="7FC93D65" w:rsidR="001313FB" w:rsidRPr="00A54EB5" w:rsidRDefault="00A02654"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1313FB">
      <w:pPr>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1313FB">
      <w:pPr>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66351B44" w:rsidR="001313FB" w:rsidRPr="001313FB" w:rsidRDefault="001313FB" w:rsidP="001313FB">
      <w:pPr>
        <w:ind w:firstLine="480"/>
      </w:pPr>
      <w:r w:rsidRPr="001313FB">
        <w:rPr>
          <w:rFonts w:hint="eastAsia"/>
        </w:rPr>
        <w:t>其中，</w:t>
      </w:r>
      <m:oMath>
        <m:r>
          <w:rPr>
            <w:rFonts w:ascii="Cambria Math" w:hAnsi="Cambria Math"/>
          </w:rPr>
          <m:t>ε</m:t>
        </m:r>
      </m:oMath>
      <w:r w:rsidRPr="001313FB">
        <w:rPr>
          <w:rFonts w:hint="eastAsia"/>
        </w:rPr>
        <w:t>为气体吸收系数，</w:t>
      </w:r>
      <m:oMath>
        <m:r>
          <w:rPr>
            <w:rFonts w:ascii="Cambria Math" w:hAnsi="Cambria Math" w:cs="Times New Roman"/>
          </w:rPr>
          <m:t>l</m:t>
        </m:r>
      </m:oMath>
      <w:r w:rsidRPr="001313FB">
        <w:rPr>
          <w:rFonts w:hint="eastAsia"/>
        </w:rPr>
        <w:t>为光程长度，</w:t>
      </w:r>
      <w:r w:rsidRPr="001313FB">
        <w:rPr>
          <w:rFonts w:hint="eastAsia"/>
        </w:rPr>
        <w:t>c</w:t>
      </w:r>
      <w:r w:rsidRPr="001313FB">
        <w:rPr>
          <w:rFonts w:hint="eastAsia"/>
        </w:rPr>
        <w:t>为气体浓度。</w:t>
      </w:r>
    </w:p>
    <w:p w14:paraId="39E3B061" w14:textId="05D5DB1D" w:rsidR="001313FB" w:rsidRPr="001313FB" w:rsidRDefault="001313FB" w:rsidP="001313FB">
      <w:pPr>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F25306">
          <w:rPr>
            <w:noProof/>
            <w:vertAlign w:val="superscript"/>
          </w:rPr>
          <w:t>26</w:t>
        </w:r>
      </w:hyperlink>
      <w:r w:rsidR="00271FBB">
        <w:rPr>
          <w:noProof/>
          <w:vertAlign w:val="superscript"/>
        </w:rPr>
        <w:t xml:space="preserve">, </w:t>
      </w:r>
      <w:hyperlink w:anchor="_ENREF_31" w:tooltip="Saito, 1990 #56" w:history="1">
        <w:r w:rsidR="00F25306">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A02654"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1313FB" w:rsidRDefault="001313FB" w:rsidP="001313FB">
      <w:pPr>
        <w:ind w:firstLine="480"/>
      </w:pPr>
      <w:r w:rsidRPr="001313FB">
        <w:rPr>
          <w:rFonts w:hint="eastAsia"/>
        </w:rPr>
        <w:t>其中，</w:t>
      </w:r>
      <w:r w:rsidR="00C20D0E" w:rsidRPr="00C20D0E">
        <w:rPr>
          <w:i/>
        </w:rPr>
        <w:t>R</w:t>
      </w:r>
      <w:r w:rsidRPr="001313FB">
        <w:rPr>
          <w:rFonts w:hint="eastAsia"/>
        </w:rPr>
        <w:t>为弯曲半径，</w:t>
      </w:r>
      <w:r w:rsidRPr="00C20D0E">
        <w:rPr>
          <w:rFonts w:hint="eastAsia"/>
          <w:i/>
        </w:rPr>
        <w:t>K</w:t>
      </w:r>
      <w:r w:rsidRPr="001313FB">
        <w:rPr>
          <w:rFonts w:hint="eastAsia"/>
        </w:rPr>
        <w:t>为因材料而异的常数。</w:t>
      </w:r>
    </w:p>
    <w:p w14:paraId="453F588A" w14:textId="049A0D2D" w:rsidR="001313FB" w:rsidRPr="001313FB" w:rsidRDefault="001313FB" w:rsidP="007563C0">
      <w:pPr>
        <w:ind w:firstLine="480"/>
      </w:pP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2" w:name="OLE_LINK17"/>
      <w:bookmarkStart w:id="23"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2"/>
      <w:bookmarkEnd w:id="23"/>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7E7799">
      <w:pPr>
        <w:ind w:firstLine="480"/>
      </w:pPr>
      <w:r w:rsidRPr="001313FB">
        <w:rPr>
          <w:rFonts w:hint="eastAsia"/>
        </w:rPr>
        <w:t>另外，考虑到实际系统噪声：</w:t>
      </w:r>
    </w:p>
    <w:p w14:paraId="2952AF0B" w14:textId="1FC7C63C" w:rsidR="001313FB" w:rsidRPr="007E7799" w:rsidRDefault="00A02654"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54473893" w:rsidR="00947EA0" w:rsidRDefault="00947EA0" w:rsidP="0098015A">
      <w:pPr>
        <w:pStyle w:val="3"/>
      </w:pPr>
      <w:bookmarkStart w:id="32" w:name="_Toc446359325"/>
      <w:r>
        <w:rPr>
          <w:rFonts w:hint="eastAsia"/>
        </w:rPr>
        <w:t>2.3</w:t>
      </w:r>
      <w:r>
        <w:t xml:space="preserve">.2 </w:t>
      </w:r>
      <w:r>
        <w:rPr>
          <w:rFonts w:hint="eastAsia"/>
        </w:rPr>
        <w:t>弯曲模型</w:t>
      </w:r>
      <w:r w:rsidR="0062511E">
        <w:rPr>
          <w:rFonts w:hint="eastAsia"/>
        </w:rPr>
        <w:t>*</w:t>
      </w:r>
      <w:bookmarkEnd w:id="32"/>
    </w:p>
    <w:p w14:paraId="5C5E445E" w14:textId="1F39EF96" w:rsidR="00947EA0" w:rsidRPr="00947EA0" w:rsidRDefault="00947EA0" w:rsidP="00947EA0">
      <w:pPr>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F25306">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655C9D07">
            <wp:extent cx="2880000" cy="2031014"/>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2031014"/>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31DF0DC5" w:rsidR="00317F50" w:rsidRDefault="001419B4" w:rsidP="00317F50">
      <w:pPr>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F25306">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F842B1">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F842B1">
      <w:pPr>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947EA0">
      <w:pPr>
        <w:ind w:firstLine="480"/>
        <w:jc w:val="center"/>
      </w:pPr>
      <w:r w:rsidRPr="001419B4">
        <w:rPr>
          <w:noProof/>
        </w:rPr>
        <mc:AlternateContent>
          <mc:Choice Requires="wpg">
            <w:drawing>
              <wp:anchor distT="0" distB="0" distL="114300" distR="114300" simplePos="0" relativeHeight="251657728"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733"/>
                <wp:effectExtent l="0" t="0" r="0" b="29210"/>
                <wp:wrapNone/>
                <wp:docPr id="2103" name="组合 26"/>
                <wp:cNvGraphicFramePr/>
                <a:graphic xmlns:a="http://schemas.openxmlformats.org/drawingml/2006/main">
                  <a:graphicData uri="http://schemas.microsoft.com/office/word/2010/wordprocessingGroup">
                    <wpg:wgp>
                      <wpg:cNvGrpSpPr/>
                      <wpg:grpSpPr>
                        <a:xfrm>
                          <a:off x="0" y="0"/>
                          <a:ext cx="6803257" cy="1818733"/>
                          <a:chOff x="0" y="0"/>
                          <a:chExt cx="6803257" cy="2175907"/>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200003"/>
                            <a:ext cx="3239428" cy="1909005"/>
                            <a:chOff x="0" y="162324"/>
                            <a:chExt cx="3989239" cy="1909005"/>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84" y="654323"/>
                              <a:ext cx="1064274" cy="584214"/>
                            </a:xfrm>
                            <a:prstGeom prst="rect">
                              <a:avLst/>
                            </a:prstGeom>
                            <a:noFill/>
                          </wps:spPr>
                          <wps:txbx>
                            <w:txbxContent>
                              <w:p w14:paraId="2BBA492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84" y="1158201"/>
                              <a:ext cx="1064274" cy="584214"/>
                            </a:xfrm>
                            <a:prstGeom prst="rect">
                              <a:avLst/>
                            </a:prstGeom>
                            <a:noFill/>
                          </wps:spPr>
                          <wps:txbx>
                            <w:txbxContent>
                              <w:p w14:paraId="249627E7"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324"/>
                              <a:ext cx="1063492" cy="584214"/>
                            </a:xfrm>
                            <a:prstGeom prst="rect">
                              <a:avLst/>
                            </a:prstGeom>
                            <a:noFill/>
                          </wps:spPr>
                          <wps:txbx>
                            <w:txbxContent>
                              <w:p w14:paraId="2F85999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5811" y="1296136"/>
                              <a:ext cx="387862" cy="510522"/>
                            </a:xfrm>
                            <a:prstGeom prst="rect">
                              <a:avLst/>
                            </a:prstGeom>
                            <a:noFill/>
                          </wps:spPr>
                          <wps:txbx>
                            <w:txbxContent>
                              <w:p w14:paraId="33630DED"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80002" y="1296136"/>
                              <a:ext cx="388644" cy="510522"/>
                            </a:xfrm>
                            <a:prstGeom prst="rect">
                              <a:avLst/>
                            </a:prstGeom>
                            <a:noFill/>
                          </wps:spPr>
                          <wps:txbx>
                            <w:txbxContent>
                              <w:p w14:paraId="7A1A1A88"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5747" y="1087817"/>
                              <a:ext cx="1063492" cy="910887"/>
                            </a:xfrm>
                            <a:prstGeom prst="rect">
                              <a:avLst/>
                            </a:prstGeom>
                            <a:noFill/>
                          </wps:spPr>
                          <wps:txbx>
                            <w:txbxContent>
                              <w:p w14:paraId="5678C0A7" w14:textId="77777777" w:rsidR="00F25306" w:rsidRDefault="00A02654"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sidR="00F25306">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7840" y="641754"/>
                              <a:ext cx="1064274" cy="510522"/>
                            </a:xfrm>
                            <a:prstGeom prst="rect">
                              <a:avLst/>
                            </a:prstGeom>
                            <a:noFill/>
                          </wps:spPr>
                          <wps:txbx>
                            <w:txbxContent>
                              <w:p w14:paraId="71839A36" w14:textId="77777777" w:rsidR="00F25306" w:rsidRDefault="00A02654"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60418" y="1454947"/>
                            <a:ext cx="382270" cy="720960"/>
                          </a:xfrm>
                          <a:prstGeom prst="rect">
                            <a:avLst/>
                          </a:prstGeom>
                          <a:solidFill>
                            <a:schemeClr val="bg1"/>
                          </a:solidFill>
                        </wps:spPr>
                        <wps:txbx>
                          <w:txbxContent>
                            <w:p w14:paraId="60BFF7C3"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8618" y="1454919"/>
                            <a:ext cx="382270" cy="720960"/>
                          </a:xfrm>
                          <a:prstGeom prst="rect">
                            <a:avLst/>
                          </a:prstGeom>
                          <a:solidFill>
                            <a:schemeClr val="bg1"/>
                          </a:solidFill>
                        </wps:spPr>
                        <wps:txbx>
                          <w:txbxContent>
                            <w:p w14:paraId="3F90CE47"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9883" y="1454919"/>
                            <a:ext cx="382270" cy="720960"/>
                          </a:xfrm>
                          <a:prstGeom prst="rect">
                            <a:avLst/>
                          </a:prstGeom>
                          <a:solidFill>
                            <a:schemeClr val="bg1"/>
                          </a:solidFill>
                        </wps:spPr>
                        <wps:txbx>
                          <w:txbxContent>
                            <w:p w14:paraId="31465CD9"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2pt;z-index:251657728" coordsize="68032,21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L/MvswkAAEc2AAAOAAAAZHJzL2Uyb0RvYy54bWzsW0mP48YVvgfIfyB0&#10;7xH3RZgeo62eGRgY2w2PHZ8pipKIoUiGZLfUCXIL7OQS5JSLgwQJsiCAk5Nv2X5Nz+Rn5Huviquk&#10;3tDpdA90GA2XKlbVW773vVfVTz9YL2PlLMyLKE0OB9oTdaCESZBOo2R+OPji8xcH7kApSj+Z+nGa&#10;hIeD87AYfPDs+997uspGoZ4u0nga5go+khSjVXY4WJRlNhoOi2ARLv3iSZqFCV7O0nzpl7jN58Np&#10;7q/w9WU81FXVHq7SfJrlaRAWBZ4ei5eDZ/z92SwMyk9nsyIslfhwgLmV/Jvz74R+h8+e+qN57meL&#10;KJDT8G8xi6UfJRi0/tSxX/rKaR5tfGoZBXlapLPySZAuh+lsFgUhrwGr0dTeal7m6WnGa5mPVvOs&#10;FhNE25PTrT8bfHJ2kivR9HCga6oxUBJ/CS29+/tPL375M0W3ST6rbD5Cs5d59jo7yeWDubijJa9n&#10;+ZL+x2KUNUv2vJZsuC6VAA9tVzV0yxkoAd5pruY6hiFkHyygoI1+weL5tp665lie6lDPYTXwkOZX&#10;TyeLghH+SVHhakNUV5sUepWneTiQH1le6xtLP39zmh1Aq5lfRpMojspztlDojyaVnJ1EwUkubjpS&#10;NyupX3zzr3c//1qBIkxaIfWihqKbT8t6lQZvCiVJxws/mYdHRQb7hjxZHt3mQ7rtjDmJo+xFFMek&#10;KrqWq4Mv9Gxpi4CEnR6nwekyTErheHkYY6FpUiyirBgo+ShcTkLYUf7RVGNXgO5fFSUNR1bAzvBj&#10;3T1SVU//8GBsqeMDU3WeHxx5pnPgqM8dUzVdbayNf0K9NXN0WoRYrx8fZ5GcK55uzHar5UuMED7F&#10;vqmc+YwAwnIwIbagaoowJhIJzbXIg88gVbTDdZmHZbCgyxkkJ5+jcf2CxdxIloRewEmUyerjdApH&#10;8k/LlIXRcxJDtTz2h01XMRzTVFVgFbuKY6uq5XYMHpaQF+XLMF0qdAGJY748iH8GgYsVVk1o7klK&#10;eqfn1fzkJW6Fe7P71J7eAIJVmWYFCJpq0Vy6kEBj8BcuM89+l47XVr7cAxEAvApQYl2QDRGSGLrh&#10;mTqiCovHUz3IR7ToIYlm64bOjuSPGjgxPNfDFza674CTVYawVFS+grvr2R8FpW2A/nrhZyFURZ/t&#10;YIBdC/qb797+4o//+fdv8Pvu2z8RGEgQ5h7jRCJwwXZGku9Zlq6ZpoX1wbBsTfc8th3hgiw+U7ON&#10;yro4/NUr37CrOEposv5oq10Bd6tJ8FV5HofUOE4+C2eIKNCVwAGO5eE4zoUPTt8IvJItqYtwLtlJ&#10;5SF3dpJtqVvI8b0e7YqOdWseMU3KuuMyStJ826jluprqTLSH37TWSpeTdHrOKuEXMBWh3PuwGURT&#10;Ga03bYZDJM0PVnYjmwEJsDR1bzQScd87owFwCqN5+6uv3/7627e/+0pp4wsxPKVcf5iy9zLSV06+&#10;gTTgYi64CwGNZQKWuzgN3DJ1B+8Jp9EQuCRlWgFWFaJuHMXYBTFR4WrlerKWExXOqKxA5w8HxQ9P&#10;fSJxeRmPU4795PhFdoSQ/CLiMNk4sHTse/VfgHRfFW23vZ0qNM1ykUn8H3XByQRPoBHvI1GJBtYl&#10;IfW3f7n45+8RffFIGheQtM5/dvpEK/pamue4lwGp69p2FV9u6RNINUridtKFVtMvsuPIn3Msm80R&#10;ctnkKZdu4m8rqFUtJtVFL+pO5tX8ZAtwhWpI+nKc0G9DL8WTaxADfVu09YMAyYXkDAt/Ggq+YBEJ&#10;lNBRzw/+uos/bCUd1behS3S8IYfodr5FSIixKjny5TxCyVPweVhhkQUvIpD7V35Rnvg5ShJ4iDIL&#10;3i7S/EeDnkPFHyVgph6oH5qVfGNajo6bvP1m0n6TnC4ZFzUeTUJkCy2VWZ4uvwSRPaJR8Sk/CTD2&#10;4SAo8+pmXIpSCuozQXh0xM1EBvwqeZ0hbxbKIKT/fP2ln2fSUEuw+U/Sig1vEEzRVtgWwfXsAcC1&#10;Bjn14drrYUMTOdnvssvzISZnBCkijhV8tRFlIXgE0HYyU2VCiLCG6en3E2FFiaha76MKtBpEJFGd&#10;ifK7v/314g/ftVMstGhAfgddVmYoEPygsmhZ69I91ZbJlqbquqmyRTTZlmZ6LhJ4oSLPNXSRju1O&#10;uYoy96P5ohynSYKsPs2FA21NwCr8Lf0ofp5MlfI8Q8WhzCPUhuJQAg5B9DUAeSto7jO1J1urSzfN&#10;7rWmrrrLAJk83yRfcy0qYhAyqJaDPJ/U3bI7wzMMgn8ukqiaiUqKNIgdTGNveHDKW4T2Fpu6PLRT&#10;/CcF32eKgZTrKuTjpKxleGxFyXS8TuSmAHFiLuYwRvISZE1hM2xtxUjNcTXDQN5JiaLqmmbfVk1N&#10;dxBcyVRNzdLF+z1EMoXoUvcGkN87S20qzbsgUhae65IWy6e8naFSXxnCNU/XbcTtXeap65ZnSCQ1&#10;bWxSVFR+D6SjOh3rV3bfO/O8pD6vtetnO8hj294c27UlHLrYCzMYV5vQLU3Ndl3LYZPfjYSX1+cr&#10;elikcTSlIsEWQGmiV6cV5WvHfrGQasXVHbDJbhbNuwQ0I5mLixiztYTf7XjfuXsjoge4B6BdsgeA&#10;d1cmNS27ROWq5pQI2LbBOLe3S+Y+e7u82X6mtmWboYOTNypuG5blUvmFsh3ds2Gc3WzHcB3Xruog&#10;yId0QVWbUsod7jQwK66ztcdVB9my4dABiZsoRdcQvFQIfbdSXNustn/uQyl1JvOolEJJuihOXfzj&#10;z2LLAY8a4CadyLt2gVAUirHZY6LmK6rpFZ81aa9N1gZ0XTfMnrfYuupa0ls0xzbFZu9uluHnAVfr&#10;t9ag9qWl1ibXvnjfFPqJWSTpQyne63XxvvEy5jey8nGpl4GwW5olKEBV98UpCddEzkropzpwqR5b&#10;2jsZHa9hfn+3J232O2R8+u8h7pCBdm3skG3EsmaLbEtUa6cjdDzSRHrDHgaCJ5hKk490dr88HFly&#10;u8eCN06zXf+UJIGCCLZ0RedLmPXVBajHRTDqzYfmxA/gsMswrq0V23Rc2mOGVmwTB4Dk+crWlmTr&#10;0M99sL66+HI3SgGfkYfJ7+0cH86obrpNe0OSgtN1FaSZtmpS9kVuY1omzlb3cyVdd2SNCQcEPPuK&#10;faGrvKZTN+rVA5vjI61WPcZYe1ddrbgbRZLnYqtFHhzH3f/m4K5e161b3lWnh/LI0HWVhyMbrt1W&#10;Hmg8/LTBPMN9oMrjY04k8selvLqq21JenUbeUHmAQ891AbaV5z0a5bGR3Z3yGELx10p80kr+ZRX9&#10;OVT7nvdCm7//evZ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gNw2eYAAAAQ&#10;AQAADwAAAGRycy9kb3ducmV2LnhtbEyPzW7CMBCE75X6DtZW6g0c81NCGgch1PaEKhUqVdxMvCQR&#10;8TqKTRLevs6pve3ujGa/STeDqVmHrassSRDTCBhSbnVFhYTv4/skBua8Iq1qSyjhjg422eNDqhJt&#10;e/rC7uALFkLIJUpC6X2TcO7yEo1yU9sgBe1iW6N8WNuC61b1IdzUfBZFL9yoisKHUjW4KzG/Hm5G&#10;wkev+u1cvHX762V3Px2Xnz97gVI+Pw3bV2AeB/9nhhE/oEMWmM72RtqxWsJExFEo48dpsYxXwIIp&#10;XosFsPN4E6vZHHiW8v9Fsl8AAAD//wMAUEsDBAoAAAAAAAAAIQBw0Wa5zvwAAM78AAAUAAAAZHJz&#10;L21lZGlhL2ltYWdlMS5wbmeJUE5HDQoaCgAAAA1JSERSAAAC4gAAAVsIBgAAAefJ24kAAAABc1JH&#10;QgCuzhzpAAAABGdBTUEAALGPC/xhBQAAAAlwSFlzAAAXEQAAFxEByibzPwAA/GNJREFUeF7snQe4&#10;E0XXgPmtnx2xgAUVRcEuIgICIoqgoIKCqChiAwsWsIu9gaJiBxFQUMGGFBtWiiAiVlCxYcXeBRH7&#10;/PtOZnI3uZtkN9lsNrnnfZ69d0uy2Uxmz545c0otpdSa//33X4u4Ld98803K9r333puyzVLLIX1f&#10;KZeFCxdW2zdr1qxq+7jolk7Dx45PPvnErGWGRjerseG0004zawmee+45s1ZFbBsdJk2aZNYSbLzx&#10;xmYtQRwb3Q+xbvR3333XrHkT10Y//PDDzVqCOnXqmLUEsW50Lw455BCzFt9G/+6778yaN7Fv9PR2&#10;PfHEE81afBvdi2nTppm1MuzpbuLc6OmX5t6WRi8Sb7/9tlmrTlk0+oQJE8xagpNPPln/j3OjZ6Ms&#10;Gj29be12uTT6OuusY9YSlEWjN2vWzKwl2GWXXfT/uDf6+PHj9f9rr71W/586dar+XxaN/vDDD5u1&#10;BPfdd5/+H/dG33nnnc1aggMPPFD/L4tG/+abb8xagoULF+r/cW90Lu+XX34xW0qtuuqq+r/vRp85&#10;c6ZZU2q99dYza9Hw448/mrUEn332mf6frdE55LVESfpn2nXfjX777bebtehZtGiRWUtgjUjOl8jZ&#10;iulf+osvvjBbxYfP+/vvv82WUnXr1tX/fTf6bbfdZtYSX/qZZ54xW8XnyCOPNGsJOnTooP/n0+h2&#10;u3Pnzvp/MbHXaUmquvk0usXHdw6F9M+x287/nBeQ7SVdu3Y1a8Xh+OOPN2sJ3nrrLf2/oEaPiv33&#10;39+sJdhiiy30/6CN/vnnn5u1VB5//HGzFi6bb765WUulLBo9nT///FP/D9roP/30k/4/d+5c/d+N&#10;j1OFRlmIl0wEbXQ35513nlmrwv3QKxQ7lrD8/PPPZq2ARufLnHPOOWareOy2225mLYFbfcy30e99&#10;Zor+//XXX+v/xSD9c93boYkXH98/L9zjA0i5eB8f6vWSgwaO0P//+ecf/d+LsWPHmrX8SP/cf//9&#10;16w5x/Jt9CWzhqh91ypOQ/sl30Z3s3z5crMWHldeeaV69NFHzVZ1fDf60KFDzVoC+zBzc+ihh5q1&#10;cFhxxRXNWoL111/frCUIo9GLQfpgLv0afDe6X4qlfsHll19u1hL4aXQ/DBs2zKxl59dffzVrmfnw&#10;ww/NWmZ8N3qtBh1UrVWbmK1UmjdvbtbCww6ZLbNmzTJrVfhp9EnOs3JRiBIk10cuXbrUrCXYfvvt&#10;zVoVgRo9EzfffLNZS1BoB/z000/NWoIHH3zQU1Py1ejfmhVDpp5Y6DXDuuuuq//nGunmLV7CuEi/&#10;vP/++2YtFT+Nns7IkSPNWvGwl5Xp8mLX6B07djRrCbbZZhuzVp18Gr1Ro0ZmLRz23ntv/d+tWKR7&#10;pqWTd6O3bt3arIWHVxtma9d8Gr0YtGnTxqxV8eKLL5q16vhudL9P+HwJ2uDgp9GPPvpos+aPbHeW&#10;F//3f/9n1qrIed1+G92PwcvLnSx9JtwLr4u84447zFpm/DS6j5fkjZ1+A/s5fj4v1EbP5wuuvPLK&#10;Zq0Kv+dxXpfzhekvSTcTe2Fn7bPRr18/s5Z4PZ/z7LPPmj3ZCbXRMzFnzhyzlkr6hDO4J3JzkU+j&#10;P/XUU2YtO7mcQMF97kwalheRNHo6Xr17v/32M2v+yafR/YwqM8G5nnjiCXXppZeaPQmsX4tfas2e&#10;PTuyRmeQ4/zIZquK//3vf6pPnz5myz/5NHoQrH29d+/eGc+Tz/l1T8fsmEvW+W10L0PYEUccoXvY&#10;5MmTzZ5U8m0Y53215s2bZ7a8yffcgLPQ4MGDzVZ18JX3EpG5qCZe1lprLfXOO++YrSqC9vSPP/5Y&#10;rb766marOlgM7fRZvtDoZjVj4wZtdGw8a6yxhtny5vzzz9f/r7nmGv0/KFllOg8HLhpXgmyNjk0a&#10;lwZeyw+WzRmJ17Rt21ZtttlmZk/+OOfybNGrr75af864ceP0/2z07dtXv8ZOWu+11176fybCGK9k&#10;bXQ3ttFHT/9MHdmrl+rlLJl47LHH9P8//vhD/we+2FdffeU5mPDD4T16qk+nnGq2EjjnzNmNfbxE&#10;k+t1Xn4yH/z4l1nLxFJ10/BHnHOndjDd6Pfcc0+1ULx0bKNf1rmt/g/Zev9ZZ52ltt56a71+ySWX&#10;qPo75daPs3Flhy3Uvz+/bLYS0OheJl837sas59Gwb7zxhv4/8JBUz2DYc889ky58XjzxUVWnSuff&#10;j5mHdRr95F1Vxzqpn1utp1944YWe/hojRoxw5Mhn+kv8993ras7iv1W7du3M0QQcW7x4sV7fbrvt&#10;dMNbXnDU3veqP2MLgkY3q2qPPfZQxx13nNmqgpfMuGGIWvzFj2qjtEZv2TLx1ZmhOufRj9SUL/5V&#10;K6ywgnrggQf0/nQ23XRT/f+3335TQy7pr0478zx1gnPHB/UhyClenOP6wlkIzTvssMP0g4TF7kdk&#10;tG/fXsvFW265RU/C2tcgUq6//npztsRDyC4WHqjZtIRMOJ9dvesa6KH2+og/RSXlM1jYt8EGG+j/&#10;PXr00KaKm28dpt0k7GvgrrvuSvb0o446Su9HA5s/f77eB/a1QfAt0+OI02gZGz3O0OjVYtdLvTi3&#10;t+d+90KDe+0v5TJ37tyU7U8++SRlmyW2vSTdcJTujVUuPTx94BTbi84ZbRzTBt9nn33MWoIrrrjC&#10;rCWIdS9J96x1t3G59PB0Yn3RjA4zEecGnzFjhllL4B4All0vCeISXSoOOuggs5ZgyZIlZq0MGtyt&#10;twOGN4hzg2cj9hedbiCz7Rz3BnebCDCUYU6BsuslZ599tv4f9wZ3X96+++5b1VH03zLipJNO0v/j&#10;3uAXX3yxWUtwwQUX6P9l1+A2eU7cG9wZVer/1snf/pcGLzLpl1kWF+0OqKLB6S3l0uCvv/66WUuQ&#10;10V/+eWXZi0afvjhB7OWaHDifrI1OIe8ljiQ11VEffFWHkIQkcKkgVs9i7rhX3vtNbNWRV6fvmzZ&#10;Mj1LUgrKSYZ7tVFeF53LV6SYlEuD0yndWHeR2PeSdE49NTGbH1aDp0fbhUW6i58NVMjroot1kV5c&#10;dtllZi2B9QzIp8GtK0eXLl30/2KSfnl2O5ReUkyq5Za1F55Hg7uxA5Fike7bYgPO8rroe++9V39x&#10;O1y1rgRRYB1D82lwEo09sjgRSp4rjqdY5NXgNo4xPctO2LjtyOnk0+C4U59670vqzOtyZ1Dacsst&#10;zVpwVlppJbOW4IUXXjBreTZ4ulyF9NRMYbDjjjuatQTuNs6nwb/9NjX48/fffzdrxWWHHXYwa3k2&#10;+Hvvvae+/7Z4qTUy4R5x5tPg+Kqn0717d7OWmUxu2F4w2Emf8XGTV4O7cSd3CZN0R9Bixe37xe/H&#10;vfzyyymvrVevnllLEPpFZ8tvki+k3EsPG/Tb4J8+McSsZcYrVCYf7rzzTv0/a0oQ8z8nc0ZUZc5P&#10;x23rCAObO9aSPmoDfw3+n6q1ZiJfLnz//fdmrTB8/taevvGh9PD0C/B7QV6kP+FxlXj11VfNVhX+&#10;Grx4pAdc+b1LSnrR6bid+i1NmzY1a6mUusEtAwYM0HOW6WQKRohVg6eTnmXITVwaHHFnXTeAQKz0&#10;HGBuQrtor9u+UMIe+BQT63ya67JCu+j07MuFkivKrFgNTgikH7zyKJIH+IMPPjBb3uR90enJFjOR&#10;rV28PGT/+uuvnL0EitXgfrA2JIu9FD9prUK96CBh3l7txT6/7ei8rmgNnk082o+dMmVKiityesLM&#10;TOR90X5SeViID3LjlYyAqLogbZhvg9uMyrlIv4MZa7B4fSxBaX7Ju8GDft9HHiGGsfp7bBhf+m2a&#10;i3wbPB+Ym0x3rM8XfdHu5CyF4pUvNlPbsD/fLBA0OO8vJtnOf8opp1QLofRDyhkJ9culHVh22mkn&#10;s5aKTQbDNFy2rJc80QtpMHdrE/+TK9DXkuszGbDkes1WW22Vd4LNrGdG9vLhiINsYKzhdX7mCq+7&#10;7rpQ5hSdz8t47QyzsUHnsp1Yy54tOZProZ/lI30T6AwPXZCYMcdyV92cVMXw4cPNWgKc6smgn14S&#10;wA9De9ZX/36fKGPjJluDZ2OjjTYya6lky+C22mqrmbUqcn38qWNfUfUPvs5sVaHfFfTa69SqbshP&#10;h3Na/xXWp13WQ68HhfeyvP/Xv2q6a8LG2QdmKzv/fVZlLk2PqLDnePnu6iIp1/n/+uh+tWf9RCmG&#10;dOY4N9eGHaun/qh2Rj4kkx5qL6DWCtUNM8TYE2vP/N2CBQtyXmyhOOdPfgBGLzaDzMSTyMDNcucc&#10;udKAWDM03/GMM87Q67n45+/ULBQ5W4UZCy6CZdddd9URCDZm3u5nsXlsmX4799xzk6+xXDv4ap1U&#10;172f/N02AZn7tX5wPjPrtaPK2WvDZYFEM8TH85+HHvuZcjv44IP16/9y2tLG25OHxcLIF1Msr7Px&#10;9SRU4NphzJgx+r9fitsNi0iuBo8rZZ3goBT4+Z3TJ1HSobOA2RQy4KeJfL1GOnlw/DRsJg0U6OBg&#10;NoUs2PTu2cjVlNLJ88RPHx00aJBZS0X3cAezKeTAjwdrthyC0skLIFc/dSv2bhJdXDp5EHI1Fw6j&#10;mew00skLxJ2D3AuvH0f3cAezKfgkV5PtvvvuZi0V6eQFkmt602nfZH4GS6KLSycPCm1JusxseDWr&#10;dPIQyNVf04/TwcFsCgEgC3wmmPPzis2RTh4CzKZni07ASE/Ge4vp49LJ8yQ9YaTFNml6lJx08pAg&#10;w3Mm8G2pXbu22ZJOXiheEfJ4Nds8B/Xr19f/LdLJQyJbnyU5hjuaMdHFpZPnC7mT0gNp3M1J6RL0&#10;d4t08pAgEigTdHJ3aalEF5dOXgjuIFOv+YghQ6qCSaWThwQOO27p4YZO7k7/Zvq4dPICcDdfejg4&#10;uPcV1MkprDRhwgRfy/Tp0827KhMCzzIFn9HJyUBnB6eJLi6dvBBs83Xq1En/T8fdvKFLck6+4YYb&#10;mq1UoqimXiqoweEVcQh08rfffrsqTa1BbxRIptOwn7Q0N954o9lTWdjv3a1bN/0/nZTKzGF38kyV&#10;3dhPcqdddqnKA1FJZLuB6eTutAl0cDCbBZHpNOynBpfNI9qkSRP9v1IgTd0mm2xitqrjDp6KrJMz&#10;IrZ55wiYJNqrkiD+JhN08oYNG5qtaDp5gwYNzFplgjN/tlr/FN+zRNbJgegCpAuRE0QiZMsuUW5k&#10;67Mnn3xyynE6OJjNgsh0mvTJqUyTVfwW5ca0adOytvfTTz9t1hJE2skt7lDRkH7rkoIH3Jtvvmm2&#10;qkMkvDvcnw4OZrMggpxm7733NmvVmTNnju846lLDd7ZZBrxYZZVVzFqCknTydGz563IlV0dLP+5s&#10;a8xmQWQ7DYmvqKtLMWOrHh5wwAH6fzmTq+n23z+1inekndzW1YJcBenLBVSu9BIo6aT7Wuge7mA2&#10;CyLbaTJF/Qb5aG6Ol156yWyVHm5cO33vhQ3YdRNpJ6e6uJv0xj799NMzTqjElVwdpnHjxtp86MZ5&#10;j8ZsFkS202y77bbqv58Tj/WxvRvr/5Z8Pp7I8IULqyepiAoMF7muOz3JPkTaye1jpHMbRzdcnDo4&#10;sCA5suXajRPu/JJeEBn05JNPmq0q6OBgNgsi22lC+ghPOLdXSuFigvk527jCK9s5RNrJSXz07+JE&#10;B65Va201770fUrzzygk8C7OBOpYphTAdHMxmQYR0moIYMWKEWSsefE8Gx5km3EaPHq0tdl6E3snz&#10;IVcO0rjBjZwtow4SPlvno4OD2RRyYJsqU5PR8W+99VazVZ1QO/nyX79RP//4vfp8ceYykjgylTPH&#10;HHOMWfOGH2L11Vc3W97QwcFsFo3rr7/erOUm7CpglILLplr4xd1Me+yxh1lLJVNqSEvokrzW5nur&#10;RbNHqicXeBdSyZQ9Ndtv3qJFC7NWWtLtr+nwHdZcc02zlRk6OJjNAvhPjV/0j/pz0VNqwZLqA3bs&#10;98uXLzdbucFltRjV17JlO8yG224/e/ZszwmtTMUY3ITayf/5c7mqtUJjp+mVWtv5DX9f/mfigE96&#10;9epl1qrDYLSUak2mChEW+qzffqt7uIPZLIgHPqG1l6qLJi1I7EiDzhGEzz//3KyVDvxt0o0PXu2f&#10;rb+4iVwnz/bbvvLKK2bNmyBSKSzIi/3hhx+aLW9wFArSZ3UPdzCbRQW/maB88sknkVhOSKqZTqZm&#10;adWqlVlLTOunm2WzEXknz2VN8fPbp8fwFQs/19KmTZucaRLSoYOD2YwtftOOFwr+MzRHetUzC1aV&#10;P/9MaAVeyZxzEXkn97Ib50OmiO0w8NP/eKrk20/p4GA2i0p6LcKgRGEoWHvttc1aAiS1G9tUdevW&#10;1f+DEnonz2Ynh/fffz+jrbPU+O131H/xetT6RfdwB7NZELlOk80d1S+ZgmAKxUvPRhe3Qcp4rfqt&#10;GJWNyDu5X9z+19nArzjTJIBf/DYi0SZh9E3nHBqzWRAhnSYnTOmHAeMb3A28oIATIYRUuGL2koT3&#10;JLovlNh2csoPWD0sF9R9vvvuu82WPyh1c9RRR5mtzPTv31+XhAyzM+ke7mA2CyLXacIqKFUopGDm&#10;KZ4OJkD0bLdfOyoW38vv75+LknRyyjz44cwzzzRr4UA9Dj99ixL79nUh9cUUnHNqzGZB5DoNJsGw&#10;OktQqMbZunVrs5UIwWOiLJOVjMI7+RQYy0VJOnmQ3/fSSy81a/lBsk2/NxXXRYf46KOPtB92saCD&#10;g9ksiFyncX7fSD0HsXzxlCSImokxPzcY1U5z1VwrhFqODtSShgorqjvsTh4UzFCcP5vPsZvtt98+&#10;OTjDV/mLL77Q68XEuT6N2SwIP6cZO3asWQsPO/uLmwPXwOwkM6x+YWaV91100UVmT/HwlOT4MXAB&#10;+eRKCUsn9wMhZ3TMtm3bmj1VkBkgE0gNW5mASl/4WUSJ07Ya1kkEyqpXHX4/mNNEglX3kND5Tszx&#10;fsZQuHdg/44C3+oKJdqoT8dFEkLlNYiAsDv54sWLVffu3fXnNmvWLFD1eBrRXTfQdggGOqXMR+Jc&#10;h8ZsenL77bfr6yUTFLVlM5HjNIH57bffdOAB56V2IuoG67ZQZVAoQMz7Oa/loIMOMmvREIpOjhQi&#10;IIKFhqHmK+tISWysmJ+QuHxZ/rPNzCdO8NSFpW4t1ZuzOQdZmyomKCweuWDal0yzfGbfvn1DM4Fl&#10;4syTDjVrCb7I8uR2rkljNgPDpIhdOI1d5+ZlO9PCcXRlpOjcuXOrJc208ITk9fmCXt61a1ezVYXf&#10;sVFu/lTvPH67OnhAwqL28sPZ5yxqbb755i358mH5hVRJ8sT53hpFnGHCQ86Wt/37n3+1f4Rf7ODF&#10;bW156KGHdPZSqqzxg1x11VXmCOaq2mqbbbYxW8XHdohflyxTLTdeS2lPl98WqiEveBeCdl6vMZsF&#10;YU9Tr876qtbq2+n1BydNUf/n7J88ebL6zJEbHTt21PuzgVBy+4f4BaHDNVxyySVmT3XciZV++CYh&#10;0TdYLRFQ8sGCN5X6x3/f+2b2beotXfd1qarb4Qo14bJD1WdO9+i2Rebm9JTkhx9+uL7wXKVCvHCr&#10;K//8keo16K7hTClhPzCtbB2g0rOXDhs2TO93m51GvUWD/a4iTV30a3XvyG6bZk7v4FyzhvXvvvtO&#10;36gM3HIFRHthTqM5uF1Vvet6rv1EzSC5cXllOfbYY/V+3osa4j7HQcMSGbdmfpfquougYZzDa2l3&#10;P/D0JdMVZsMnnnjC7FXqqOsS699PS1jO1qq1sVr+h38X39WaVo/K2v3Y1ILrbgKpK5SrYJDGo5/Z&#10;vx49euhkQW5oBD8DOXfWUVQL25GtpYPZLyYFmPliP3q5n6xbbc+crP79YqrZiifO99GYzYzQAbEt&#10;81Ie9aQjxobvRp/mv2Vq3ssvq5edRfPHT/q9n/6cOhOMqzKvHzhwoNmTwE6dM4Dnf90N11XXDrk2&#10;b/cLnNboK+kcemiqShcVoejkxabSUso5HUljNoUiQydvIYu/xemXnvvdi4/XbK97uIPHMVnM4jSP&#10;53734us1pqMLPpg1a1ZKcSsvmOnLhtPoc3TvdjC7BA9Qydxp9bzg98g1cSeNHBA//dKdEzsd6eD+&#10;yZTKw02uZpRGDggTGZgss+GVnswiHTwYufI1MjmWzeQtjZwHfvpmJlu0dPBg+JkwWmmllcxadaSR&#10;8wA/iylTppgtbzI1unTw4OTK1cIMeSakkfMkV//Enu8VzS8dPDjrrbeeWctM7969zVoq0sh58vDD&#10;D+ecEPGKU5QOHhwSBxHulo1MzSmNXADrrLOOWfOmUaNGZq0K6eD5kau5cI/2EjjSyAVATGI2CMrA&#10;DdiNdPD8ePDBBzN6RFrcYXQWaeQCoMHRtbOBG68b6eD5kyszg1eTSiMXSK7k+umTPtLB8yfXxA8O&#10;e+kJQ6WRCyRXB08vkCodPH8Ip8sWKNOvX7+UepwgjVwgM2bMoNOarerQwbG4WKSDF4ZXfR8LTZoe&#10;zSWNHALZAjno4G49XDp4YWRrNnzo002z0sghkK3RbUCHRTp4YXhlVwDifAm2ICbXjTRyCGTrq3Rw&#10;grMt0sELg0rK7sh9CwHWQF1Ud0YGaeQQyFbFjQ4+ePBgsyUdPAy86hi5m5PBpkUaOQRIn0Y+GS/o&#10;4N98803yuHTwwnHH9Vrc46DNN9/crEkHD42nn/YumEsHh3vvvVf/lw5eOOlNxzS9065mK/W4NHJI&#10;kADJC9vBycgK0sELh4RSbtK33U0rjRwSW265pVlLxXbwnXfeWf+XDl44dkBpIZGVG3cpFWnkkMgU&#10;4GA7uK3PLh28cE4++WSzloCMXm7I2mWRRg6JTP3VdnB7XDp44bjzjduMXW7caeWkkUMiU3+VDh4+&#10;pKSzeDWjuw5+QY08YcIE30ulk6m/SgcPnwULqipDe9W8x3fcEnojb7311mYtlVz14sudTP01rA4+&#10;cuRIfQ6/S/qUdSVhO/iiRYs8EzE98MADZi3kDs6JaVwv/CRxKWcyfe9iSvAbbrghxQ3AQsQ/Tkch&#10;fEQsYboeGjRooP+n4852HHoLZOrIZED1U7SoXMnUmYrZwYnad7viWpBsJMQhXI6I9LCqUseFl156&#10;Sf/P1IRFHWRm6uDkiya/hf3BK41MAcj2+9oKw2Hr4MnUyS6IQv/ss8+SHcA9KKsEhg9P5AU/8cQT&#10;9f90+vTpY9Yi7OA0NgtVuyoRO5GTju3gNiA2ig4OU6dO1e6jbhcC57M983eXGxTxRR3OFN1DZT1L&#10;pB3cEtJvGysy1RKyHdyWY4mqgw8dOtSsVR7UOc2Wrs09dV+SDo7u6C5vUe4gGTNVo7Md/LXXEmVC&#10;ourgbrzyhbgf4+UGTZet0Ji7aSPr4Pausn4E6f4E5QyDuExZrujglDm0A+yoOrg7b3a2UopuX/Vy&#10;gT6WbW7F3bSRdfBKhrqimaCDn3DCCWYrug7ut6odNe9DupTI8EqJ58b9e5Skg1vT1oABA/T/cidb&#10;B6GDu9ukFCoK5EpDzDVSFKwcyNV099xzj1mLsIMfd9xxZq3yyJYbhQ7u/kGi6uDpaeX8fBwlQyjx&#10;HmcoZ+g1PW959tlnU6wrkXXwbORTKzIuoHtPnDjRbFWHDu7uNFF1cHyiGYgRvnXSSSfpfemlCLMR&#10;VqHgsKF/ZfsezZs3N2sJStLBscWmp9gqVy677DKz5g0d3O0vUSoVxeK3zPnzzz9v1uJFrmZLPx5Z&#10;B2d2zfL4449XjPNVrgang7uJqoNjK/aC/H2//56luH4aIV1mKDhtVy08LZ2mTZuatQSRdXDYYost&#10;dIOR6alu3bpmb4L0CysXqO6bjfQOElUH32OPPfT/03aqp/5c/IxadaMmehvy+Wi3gCoVVMDed999&#10;zVZ1yF5AGXg3kXbwMWPGmLVEiY/0VAt+H59xYfz48Tl11fTOFFUHt7lBVq67q/4/8Kkv9X/ALv/u&#10;u++aLX/MnDlT+xOVEposPTzNjdfgM9IOftRRR5m1BOn+G48++qj69NNPzVb8ydVHr7zySvXdd9+Z&#10;rQRRdXArTB45dz816epD1Z6Nw5lY47IpwlUK0vtPOl5NGmkHb9asmfrjhzfUaeNfVK0O9Z5BC+l3&#10;jwSveEA3Xt8lqg6eaX8Y4FfTvn17sxUNeKIeeuihZssb62XoJtIOXrfuRqrWvhc7a/+pwZO9JTW6&#10;XrYc0HFh9913N2ve4DXpVRA2qg5OOzqfZba8yVWeL07QXNlmMPfZZx+zlkqkHZyLrNXweKV+/0BZ&#10;zbVc3Wdz6aOZxhNRdfCoyFVWJAxw+SXhZrYmy3Qs9A7u5yKW/qHUn38s0+uZiPOAE9t3tqdM48aN&#10;M7ZDlB183LhxZi0zmcyJQSnm2Mk2VaanJhM/r7zyitlKJZRGLgRmAstBJXGTq2/ikD9t2jSzlUrY&#10;HbzS+eijj3QIHjzzzDP6fzrZmrLkjZytc1900UVmLT5ceumlWW3CPHmyOePHsYP/9ddfZq1w5s2b&#10;lzGNXT7YZkJgZIrp7datm1mrTqiN/OXX32n3y98z/P6PPfaYWStf0vPguaGsIFlkswUTRNnBe/bs&#10;adZyk6uobVDC+HrY3q1fe6ZO7JVVwE24Hfy5O/T/1+4doIIoHS1atDBr8SbdkScdflR34kcvwuzg&#10;u5hT1KqVeWDvl9NOO82shQeWjULys7ibKFNz5QqcCbWDf/HsMPXjT7+oOrW8f+Tbb7/drKWC5Hvq&#10;qafMVnXCGggVgtMx1WGHHWa2qsMgh4FWLqkZZgffI9nB19T/0wkaFpgrkCAfqPacD+nV1LyaK5fA&#10;gdA7OKxYP+EHEYRseut5550Xqp6YD7n6I8f9dJCwO/ird56gvIPlcl9zOrgeeNW/CQNcotNndbPR&#10;oUMHs5agXbt2Zq2Kli1bmrXMhNrBp43op75ftkypPz9Rexx/i9nrD3fZCS9C6A95Q7BGpphLIK6R&#10;joGnXi7C7OBtzCk2/z/vU4XwESUh/boxRLgzyoJNR52LSFvgnXfeyXgXUwbOHSibDrbOsWPHmq3o&#10;oHGzFR8FynX77UxhdvBcZBsQl5KlS5eatep06tRJq4NubEYCC8LEqxCVF5F28F9//VW9+uqrZis4&#10;N910k1mLjlz9kOlucgT6TUsXZQffYYcdzFowcg2Uw6Jjx45mLQHurqij6bgT2kOQpou0g0P6oybO&#10;+JlNZaCTHtSQjSg7ONIwziCp3c2QKZjBvZ+SjUF80yPv4FdffbVZq8706dPVMnT4LEQVFEtF3WyP&#10;UiCwN6hLQZQdvBC8BnXFIptrA7iPZQt48CLyRs7l8hgHcLskrC4bSB8mR3LdBOmUSwePEoQEcauz&#10;Zs0ye1LZdddE0EY+TRZ5I4elouTqgPkyY8YMdeqpp5qtzNDY2ezimYiyg2OXZ44hzmy22WbVTMAU&#10;1nXDHEmuvC6ZCL2R11zTe9LBL+7s/FFDzsT99tvPbGUGi06+/TPsDl7sCCgrPYsBdmx3XXm4++67&#10;zVoCBA5CMd8o/9A7eDZ/cOjVq5dZK5wvv6yKMywUqgb4HZQV0jfD7uC5/MG5aQuhWJE7xE96mYXd&#10;zcI6BXTztQZB5B3cD36tEulmpny5//77k5WIc0Gjo3/nS9QdPAzCdsRCLfGq7U+uHEzJlm233bYg&#10;YQKx7OBBBqKFNgBVAtIfi16Qt4/PoixIIZRjB7/gggsKuqndZPvaHJs0aZL+TynAMJoo8g7u56Jp&#10;TL+lB2fPnl1tUOIXJJOfLKw8TvFay+YQ5peoO3imyhNBCaMyRLavvM022+jjDz30kN4OqXniKcEh&#10;yBfMpzH8vofXka00rIoJUXfwevXqmbXSgRuGV7/A25FmGDJkiNmjdNYt9l1xxRVmT2HEtoPncmR3&#10;EyTkjWT16ZlXveB1uOni83DNNdeYvYUTdQcP6WM0+Zxrr732UhdeeKHZSkDED9XfvCb1+Aye4Nmc&#10;24IQeQd3J4PPBoMQvmiYMOVLcqFcUBENO/tZZ52VUhY6DMq5gwfF/dlEc7GdzUmqGNcaeQcPu8O4&#10;yTS9TGfN5m/uxjbybrvtljFSuxDKvYMz4MwFFilrXqTyNc5buRJ+cp1BkoL6JfIO/sILL/j2vMtn&#10;pjAdGu6DDz4wW5nhxrPhT9wMuXxi8iXqDh6WLusHBvt8LfKY8N+v92dITeFJ5B18yZIlnjbQsKhT&#10;p47+T2Kec845R6/ngmueP3++Xi9mY0PUHTwKmGrn62CVotqFX/2ZSPlCJnH8UIuZxVydMgi5zsWA&#10;kNQCxYIO7tfjEClt+xnqSNgTGl5E3cEzxcEWygEHHKAz6/I1WIJamchT+eCDD5qt4pFsZCwFXGim&#10;eo9+CfNmgY022sisZcb6huArDH6sKpT1sLkDST9GuococHfwMKbBSyHB8fpzLl9bQoJYsCy81/2/&#10;mFT7BJx3+OD0oE+/hN3Bs0F2V671zTffNHuqWGONNcxadXgPKYBRl6JoZDfpEpxZW1bTw7L8EmUH&#10;x+THteY7J0DKO5sUyHz9opP1U8hvzYUceeSRZk9u/HTwoNUcBg0aZNaUzrPBNZ199tlmjzcEAqeP&#10;yr/66qtkwzI7aYszRUkmFYWbDWsD8Z04fvklVwfPlELOL71799ZtRsYA9+8QFM7xww8/JNejwvcn&#10;3XbbbfrCGLxlc2kNW4Jb3wSWiy8m9bJ/3A1JJMi5556rJ3CibOB0/Ojg3Ij4P/OSww8/PKv5LGwJ&#10;PmXKFD1Q5LNR28gUUEiMZqtWrVI8Em+++WazFg15/9Lk0KCz0xD8GASL4pqZTwdHj0M1uuSSS7Q+&#10;zDmJCLdR9H4CELzAWjNq1Ch9PkyT/A9auiNs8hlkLliwIKkeMFl18sknJ1UaL/XMD0yf077YqTlv&#10;7dq1U8x6dso8X3PpyJEj9ftLTcFXgAQh6tkuPMr4zw9CsSm+JCFJ/LfrvIZpcO5uOi9ZQ3M1JA0G&#10;vN5PEiAep3weAQzYtf3kLMmfX5Q7cG3QJZkrP+TTwd3gwkABLxb8TLAasU6gCZ2f03otVLXjdbQH&#10;T+DPPvvMnLE666+/ft7qCM5vfF56KB/bYThswZ1Dzld7tK0q1/3RT5nnVUK/xdwS/JBDElaK4Scc&#10;rXr1OkoddVQv1aNnfgnvaTSLV2clza6VRjfeeKPex3oUqSYOv3Kq/t/ryJ5q7peJzFDrND1a/0+n&#10;0A6ejh8VZeDAgWYtO0x25auOoM7wlUj9kI2bzzhI1Vo3/4p6l+yfsKpt43zWjJEmudSSV1UmJU63&#10;87XXXms2C8d28FffSoRS1drrLPXnX5iSvlGLdHjgP1qfDwKPy3STGgMWRuVcP1LNVr+1DZ0pl3TY&#10;LFv0qHr8k4Sp7PXnHnI+u7ZeX825Bi+K0cF/XzxL1VlndbVo6X/quK0aqskTx6kb7nlE7bl1ogpF&#10;rjA8a8/Op7gUeWEYGDNIzsSIESPMmmW5+so8hL9brtTir1LD1rJhm40ODjbxaJOTvV1Ako1cv359&#10;3TmD5I/zIl0Hfzt5a9kO7j/tVjpMuWNm4kv279/f7E08/vAQXG/dNRTtduPL/husYH57T41863f1&#10;/bwx6vJJXyY7+AoZ+q+7g5Mov1DcEnyFnaxqtFTN/7nKUS1bhBRqi9vb781vl6nT73vHbHlj3Vy9&#10;ahD5YfrVh+v/tXbop9TfX6lz7vU/juBzwXbw9dslZqt7XOXtRFftVyCbPnckRvx84vncHbzXDe58&#10;4FUdnIKwbrJF1DB45UuRO8P9+MPSwA/Hsblz5+p9pzZNfPZ6tTLbwIvBiutXf+RO/MA7nUS6BEeF&#10;YpXOks+kSVUHd9frTO3gjHkIB7MLv++wYcO03o76YgOLp17UTP/fu1719kO3Zvy06aabVgsU9gKJ&#10;bgv/YsGy0f3//Z7oU38uWaZW63ils/aT8ueZlODnN6rPfr57T2YjhLeYMdDZmUnkIikd5wfbweut&#10;bgaW9RO1DY/u3l7t2SVhT0+XXO7yb+Qv5GnCe61rJeuApGGdASohZOl03TDxum1rxbe+TzYVxZpi&#10;GRBirvODtZnPT8lSvFQtcHVwN/iJ8Bnu2EfbzrcfvJn6bdlv6rgt11FLnQ7avXt3/Vqm5YPefNYn&#10;yGK/7plnDlBnnHGGWuZc3n+/f6ouv+VJNeiC7HMa1fjX/y2RtYOnQwi/DQQlG+xdd92VMjJGvbFf&#10;JBvpI3S8BnlfkyZNdD5p7n4CgRs0aKD3s/jx4/5iWiIypNnRxfG/CAO/Ojh6MRNtSFleimUqfQKI&#10;okxYTqbPnKUl+bz3P9f7H39iqnp2avW8MQgO5hLSB5JkJ6DI6mab1tWfteq6m+dtfgSvr9a6dWuz&#10;Fi2BOrgXEydOTHZC94JFo0ePHno5//zzUxYmLzBFpb+Hxx8lqN3puXDI4Rg/YPp5mLixMCEE7h8G&#10;9Sb9PTYpvHuGzz0rymt4fBeLQgeZ1h5uFzo4ARrsZ5aXIA1mcd2Lfe3222+v1RW7TbwmNYcefvhh&#10;PV/w0ksvqT8cCQ6k2Es/Dzm+wS1sbCo+JLz1Z+I/r3cLMivRMQfbGU3amdcVk4I7eBTkmpYvJwrt&#10;4EIwpJEjxungL5n+LW0fAbWcBs9dB0IQ8oDxAwPUQiBVMrKgEFXGLVQs5pAgBAY7BEOwQsETIV+v&#10;bTcixIWiwlg23+SwFszoyF3GwvngHvpYzCFByAvmmrHxOH3L7MkPZmIKTccvQlwoOgceeKB2yi0E&#10;6/TsdxrMjQhxoRhYh/xs3lh+wC+ja9euZis4IsSFSCCQNlvArB+IjOemoe5JEESIC8UCJy+6U7Za&#10;qH4gtcfpp59utoIhQlyIDBy5Con1hHHjxumbJkiiThHiQjEhxTpdCm/nfKHQMee47777zB7/iBAX&#10;IoVypDimFkLPnj21B7VfRIgLxYaaaXSrXBGc2Xjvvff0OYLmSRAhLkQOgXOFBvARCDlgwACzlR0R&#10;4kIUjB49WgvhQiBinnMEKmAvQlyIGqfP6aDPQlI8EElBZ3dHYmdChLgQFURxkcmsEKjIQUpmv4gQ&#10;F0qCHToWUqGZfDlkDsiFCHEhSnbZZRfVpk0bs5UfuC8y/+MHEeJCySCWmewZhUBcey6zighxIWro&#10;YtkSdOeCmH+/3VSEuFBSCAQKUn4hHVKy0tn79Olj9lRHhLgQNbYeIV4n+ULWKCqs5UKEuFBSyNRP&#10;Zy/EPYuMUtkyhYoQF0oBaZ9tYtB8eO655/S9kSsNnQhxoeSQO7GQ0HybiThTZlwR4kIpsEWUH3nk&#10;EbMnGLae1p57VlU88UKEuFByyPhMZ50+fbrZEwwrxDMNPUWIC6WC4oP5dDebm5gk3/zPFhEqQlyI&#10;BdTZI9N5PiDESTZNZ3f6s9lbhQhxoZTQ3fx6mlgo5jpkSKIyAknkunXrpte9ECEuxAJK6tHZyY8S&#10;FIT4BRdcoN/vVTZEhLhQSm644QYtlP1yxRVXaFOKhYokVLnIVHNIhLgQG9A4SJQVFIQ4yYMopUOu&#10;53REiAulhi5HQT4/8NqpUxPFqMHpv9pvnNJEXogQF2IDQ858cjQjxE8++eRkIqL05FgixIVSQ85w&#10;asvlArOiV9pmipBnyjsuQlyIDbaKz6effmr2+AMhfuKJJ+p13k+heDcixIVSg2ZNt8umoFBZmNfY&#10;eu9uKK6KScULEeJCrNh44411OH0Q3EKcwvrYx92IEBdKzdKlS7WAzpZmAk2dsudeWC8VrwyHIsSF&#10;WNGlSxfVtGlTs+UPtxBv3759tWGnCHEhDqy33nrq/PPPN1upfPLJJ1pIZ0tli6nx7rvvNltViBAX&#10;YgUz+XT2ILiFOPlY0ObdiBAX4gBFw/fdd1+zlcr222+vOnXqZLa84TWnnXaa2apChLgQKwgxDipj&#10;3ULcJud3I0JciAPXXHNNNQUDZs+erfvs8uXLzR5vTjrpJO3BlY4IcSFWWH/xIOXX3EJ8wYIF+v1u&#10;n1oR4kIceOKJJzwVFEaeeKXk4sYbb1T16tUzW1WIEBdiBflP6OjM1PvFLcQ///xz/X53ZRQR4kIc&#10;eOmll6oJ8XvvvVfv86O03HHHHbqiVTolE+JUPufiw144byEVY4TSYoV4pmRWXriF+GeffabfX0oh&#10;jgfBsGHD1PDhw0NfGKkI5YkdJbph+5ZbbjFb2SE/uVfXjb0mTil/LvyVV14xe7JjGyqTq44Qb2zZ&#10;tT///NPsyY1biL/99tv6/eViTqGU1+LFi81Wdu655x793VjIFVNI+l4heqxscvqj3sZGvvLKK+t1&#10;P9ikWOnEWojPmTNHnXHGGdq1ZtasWTq1ox8OPfRQteWWW5otoZywNvFMeSK8cAvxadOmVevocRTi&#10;NrDJLq+99po5khnuB+4F8mp0795djRgxQr+XcmC5JsWE0uM2p/B7sf7QQw/pbT/cfvvtnuUIY6+J&#10;33bbbYGeVldddZVuHMp2jR07Vu2www66nqNQHpCO1nZ0v7iF+P33369WWmklvW6JsybOpfgp9gy/&#10;/PKLfv2SJUvUNttsk+JPT4FejuHGJsSTJ598Mtm3yaFPMZMgXHLJJapu3bpmq4qKE+I82Wgo22A2&#10;0ilT8hghXlx44YVq8803N1v+cAtxcqhst912et1SKULc+R769W+88Ybebt68eeC2EkrH2WefrXbc&#10;cUc9yuR3fOutt8wRf+BH7uVLXnFCfP78+bqBKDRAeSRbaICCvCeccIJeF+LLHnvsoZP9BMEtxJs1&#10;a1Yt93KlCHEgpeno0aPNltKZG7GtevHHH39oIS8j0XhAqTZk0IEHHqgaN25s9vpn7bXXVoMHDzZb&#10;VVScELe2Jq+0j5tttpl+Egrxhd8ak0gQ3EKcDHC4YrmpJCFeKPfdd5/O9ihEC6MozHwXXXSR/s0X&#10;LVpkjviD9/M+fM3TqTghDnxZiowCQ0+GnRY0FyYH/E6SCtFh3QMxgQXBCnEqi/P+dB/zmiDEn332&#10;WX2un3/+2ewR4oSdsG/UqJHq2rWr2esfiqXwfrfrrKUihTiN5E6qLpQHZB/0yqWcC4T4Kaecov1t&#10;11xzTbO3ikoS4oReM2kfFuPHj9fXwFAf84tQHIhdoZ1Z8mnnyy+/PGP5wooU4kFYtmyZWRNKDcNN&#10;gmSCghA/66yzVMuWLdVhhx1m9lZREzRxN/iPM6oJCvZarueQQw4xe4SwQADTtngR5UODBg1U3759&#10;zVYqFSnEGXqk2/24wY855hizlYBhd9AZYqE42CRA5F0OCkIcly3ev3DhQrO3ipomxEkChjtivjjt&#10;pVq3bq2vbeDAgWavkC/0Sdoyn6pV8Pvvv+v3f/3112ZPKhUpxIMEigjxAL/n9IesXxDidHJ3cVk3&#10;lSTEGYrjvUP0Ju60pO69+OKLdR52zCyc7+CDDzavLhxy0chotTBwC+R3uf76682eYAwYMEA7ZWSi&#10;RplT6IyjRo0yW6k0adJEa3NC9FhNJd+oQyvE77zzTrMnlUoS4kFAg6OkVyYXxHzANhuj5os9NiEb&#10;OZ3yBUcMonMzUZFCnOoYNJzXkBK/2eOOO85sCXEAIVzIb8L7V1hhBbNVnUoT4ripvfDCC2YrN3zG&#10;OeecY7bCRzy9MkMRCNp/ypQpZk8wiAnI1V0rUogzycUXJ7/E008/rQN+HnvsMbXuuusmtbZMEz+4&#10;qeHh8PHHH5s9QjGh3BS2wkLAjEKkZiYqTYgzyXX00UebrQQ3nnKiOn3YY87acnXm2ZerdLGKJlis&#10;CUvyXAvVef311/Xvm8nM5wdkHzIwGzXKnGJB69too43MVnVs1WnsjkJxoZ15wOaLzZWTbbhZaUKc&#10;iFQm6jXLP1G11txK2emyq/drrHbq6t0WeEgQEVtsKCOWjy90pUGEJb8vOU/yweYaz0XFCnGqnpOr&#10;IBOE4d98881myxtsUWJ6KR4kJ2vTpo3ZCg6J9Onke+65p9njTaUJ8UGDBulUtJp/vlO1Vt5I2ZIC&#10;zer8n5q1RKkvvvQeSW699dbqyCOPNFvFw2lz/dvy/fD/r2kgNxjR8/3zcfe0kecTJ040ezJTsUK8&#10;RYsWuvJ5Jojo9DOM33bbbXWUlRAuQ4YM0Z20EMgjwu+Ti0oT4s8880y1tvts4QL1zgeJ/OK//fip&#10;ipN/1nfffacz9nHN5MSudGydV7yGvLIO+gFbulc9TS8qVogff/zxjvDdxllbomrXSuQW/3L63WrE&#10;zWeqHU+tSiDkB87FNcgETjiQCoFO/sknn5g9waBgBO9n8VPWqtKEOLENvI/5m3yhIDVua0GKb4QB&#10;CeoYBZNOtxKxPt1EjFMUuX///uaIf+gPnMNvZGfFCnHczVZbbU21+PFLVKMTbjV7/1N7rVtLLXC5&#10;vVIJ5oMPPjBbQrGxObHzTcJEbhDez+LXQ6PShHilgcb64Ycfmq3yBlmF+cjm8aFSVRBsmlpSaful&#10;YoW4nRmG0w/cRd3+yLOqx3Ybqidff0OtvsLKauqiX/WxoHkMaOSPPvrIbAlBKcRvmdqV/Ka4E5JD&#10;xC8ixHMjlYEKZ6uttkqacJm32GCDDfR6EDgHqWqDEHshjj1t3rx5Zqv0MFySCLb8IDdKvkWsrR2Y&#10;Ts6EaBDiLMTxYPBTmi0dSnXxUAsDzDOFhOmHDQ/ociuvSE1fAgYt9NNzzz3XbPmDiGVqCgcl9kI8&#10;CvAJ574OUmFdCAajKeql5oMNeDjttNO0PTUocRbigj+8iiHEBdw9EdoWa0r58ssvzZ7c2D7u9FWz&#10;xz8VLcRplFxuhIWAa1t6AQIhFSaDMaFcffXVZk8wCNz63//+p4sZ8HvmkyCrEoU4Nz225DAh+yFN&#10;Q27yuEEUdr169fT1PfDAA2Zv6UF4U03KDX3dKyVyJphk5nvxHfMhtkL858UL1E1n7q9qrbOTmjV7&#10;tnp+4nC16v+tpkbNWWxeURziNKwsd+wkZL43HRG3mBsIWeY8+XpjxE6I//GtOrLbAarnkUep7t26&#10;Od+zm+p42Cnq17+Ca2FhQ1lDmmfMmDFmT/xgDoERGcvcuXPN3ughAtzLfk1qD7/ZH60A98q+6ZdY&#10;a+JfPDtM1WrQwWwp9cb9Z6laq++aDGwIm0ceeUQ3qB+3NTfY7Xkfni5CAtId0Cb5pvrF7k1mQ25S&#10;zlNIwYJ4auL/qT2cyxi78Hez/a/axdkeeF84du5CcNpLtznRsHHHFrVwmzOKDX2RzzzvvPPMnipI&#10;F8sxP942OEjw2kIEOMRfiNdrpp6ePEJ/2QUJhxLfkHFtr732Mlv+IGS4c+fOZss/NlQfb5qaDrZr&#10;JjERBvnAsJl0q2iDtGkh/tAQVyHeeoVaarf2XdRBnTqojqdeq9780L+pyHrqZMoxHQaYsco1YrlY&#10;MR02xiHTCIAJZ9otF9QA5jxhTE7HWoh/+exwVWvLjmZLqcN2r6P2vuRhs1UcCEKgcfPVqldbbbVq&#10;1dZrErhVNW3a1GwFhxuACjPnn3++tqXn+yBwE1ch7tbET9txPdX6xPv0uh9sygGG48UEk0GPHj3M&#10;VnlAAFO+XlDZOP3003WbZ3tAkNP9wgsvNFveEErPecIKeIqtEP/+gxfU4089r+bMeUFNmfKYsoPp&#10;7z59U82a+Zx68pn5Zk9mGPbwxPMqLpoNcq4Ukv+XUHDsYjWJl156SXfMfFNuWqFEOD4joUIyv6UT&#10;OyH+57fqqC5tVe06ddTWO7ZRo19IBJt9+8Jwtdr/VlPN9jpUfeLDesTXePTRR82WkA1SNGTKN+8H&#10;lIv99tvPbHljzarZIpFtrc1CzIPpxFoTLxRcfGiwfKLB+NH69OljtoLDe/nsfLwpyo0dd9wx0Gx8&#10;Orh2WoGEn2yHDlXzIGEQT028cEirjMkwCvBcqYlFU6zN/dVXXzV7MkPlnmxFrMkgmUxcFiIVLcRt&#10;COu0adPMHiFM7KQj7m75wgOWc5Brgv/5FErORaUKcbIEHnTQQWZLCMKcOXN07ALK2oIFC8zeVPCM&#10;Yo7ML4y+Tz31VLOVCiP7MMvmualoIQ7YVUeOHGm2ghNGgqBvv/1WzZw502xVBmRnYwKyEGy2N1vE&#10;I0hwRBAqVYi/8soreaU5FVIhsyJdgv6Mg8IVV1yht4PMi9nEV5hU3JDwi/14vhWLihfiuKnhLZEP&#10;2K1I1BTU5bCS6devn+6UhSYNQ3snBwrFOfykky2EShXipYJiBWiylYZ1D2TB9BEkvQZzOeutt57Z&#10;SkAlJXzZg87JBaXihThVwKOoZlLpTJo0SXfufCMv3eBfa2+WyZMnm73Fo1KF+HvvvadzjESdTrbS&#10;wNukdu3auvJRvjRs2DBZhMb6kR977LF6u9iUhRB3rtGslYaOHTsG9jfPxKGHHlpWphXrz3rEEUeY&#10;PYVB2S7ORy7rqBBNvDhYn+lyTuXMSJ0KXrmyOLZq1Sqjd4o7Vwq1B1gvNLYhCLEX4vmmohUKw96g&#10;bdu2NXsKhyxvnDNIpfYwiLMQ51JKGTpeKDbqEPt8OdG8eXN93YsX507jgfxJT32M04StUnTdddfp&#10;17AwvxM1FS/EybPArHHcXP1s5kQ/rktRYquKBM1pnA3rgVJs23cm4i7EC8knTnBZqQt62xw55eCz&#10;jjss18oEph8Idso2CkWu8Bvgh14qRBMPADU58y1o4AUdgA5FqG6pIdUn15Ir2swvTr/SWjznJAQ/&#10;zOCGoFSyEI8LtmReMbOG5gtJvXDxY+IxyGQl8w2tW7c2W4nUGkQS8z1ZEN78L/VDtEYI8U8//TSU&#10;Qg4UV+ZHC1urZ1KlWD6kuSCdLt9pxowZZk9hUNGE8zErz/84DLMrWYjTF+MyyuTBzfc555xzzJ7S&#10;YpOwtWvXzuzxz2677aaFNMKfc2ATt8VpbAAQThNxoEYIcZ6gYbkJMsFZSG6QTNBpGjRoYLaKCxOr&#10;dMKwPBuw6eIuiJ/tRRddpM999913m6Olp5KF+Mknn6wn54QqCIKiXe+//36zJzvIBzxLeA8LQh8X&#10;Sh6ORx55pN7HaPKGG27Q65hk4oSYUwJih42zZs0ye8LDdiQCB8KG2fJGjRrp848aNcrszR86OMKD&#10;8z300EPJgIk4VmCpZCFOpkc/WfOihvskyuINBPTRlvTxbArb999/r6Mq7UgR5SnXxDKTn7wWJQUX&#10;W9aDFDIuNjVCiDMxEaavOI79haRajQquz7r0oVGEwdFHH63PZ/No0BZs8zvFlUoW4kQVxujrpFDs&#10;IBeEL8KYuSoKo6dDpfn+/fvr9mEhJ08QTyCb7hfNPs7UCCFOlQ0iA8uJ2bNn+x4OpkMqXDoffq1h&#10;PGiYuOF8W2yxRTJ9JjZ89uV7jVFSyULcZs5DYNUEENbYqUmn4c6YSWkzTEv4fNMeLVq0yHs+hpEl&#10;52Aph7QGNUKIP/zww1pzxrezEmHidrvtttOdjlFHGN8Tt0AyE2LrtkKGgAhypvB7kNWuXKhkIc5v&#10;wjmYdI8r+FgXkt8b8x/fEbMRKY9xaXTbsDt16qRefPFF8+r8oQAG54tzaTovaoQQX7Rokf5xwo6i&#10;wrGfPBKlwOYlZgnrGtDa0WA4p7s0F+dnX1hRq1FTyUK8EiFhHJWdaBsm+3v27KlTFLONyx+BaGGB&#10;jbxOnTpau99pp51CjY+ICvpzS1xp4uRN4CYMIU5uBDoAGms5ctlll2lBSmfje6Bthzn5SdV0zpse&#10;nUkaTvaTBKycESEeD2zhkPSKNigPbv9ru5DuIgwN2wvb5zHBlDtJTZwZXfw7bQNecMEFRZ+Y8EMY&#10;QhwwAxRjyInWQE7nsH11hw4dqk0Z/BZMSjKEDBP8wjk3FXQ+//xzszcxumD/AQccYPaUP15CPC6+&#10;1c6lFCzEeagfdthhZivecL9gx7dzKnYhXiHfotp+wc+bSVCUIQqR7Lrrrno7jBiSUpLVnMLEAZm9&#10;aGTca5jEKlYB0kyEJcTjzPTp01Xjxo11OxNVdtNNN3m2s81nkm/uETSgTTfdVJ+DyRuLnbjksxle&#10;VhpeQpxCIbbNqcZCMQo0wqjh8ytZE2d+hihnG93IwoQ7WnkUfPHFF0kZxtwY9O7dW2+///77ervc&#10;CWwTxx+TtIv2B8GFJ4yKzZkIS4gzex+2NhsUJgMvvfRSnWeBtqOoMCWdggQiWT91TCx+odAt73FX&#10;LreCG02cTIWVjJcQN4eSYJ4iEo/8LhxmUpfc6cXO0MdnFSrE0SQXLlxotkoH7o6MCmz/ZkH5i/oh&#10;hV/3xhtvrD//xhtvNHsTlejZZxNXVQqhTGzSaNT6sw2H7ybDI+y4uP4UQlhCnCFcetWNMLnkkkv0&#10;jU/0F1U8iPqyIbtoejzsyPgWFpSO2nfffc1WdeyM/tZbb50cLg4YMEDvQ+OudMHtxo8QzwSJyq68&#10;8kqdCIm3sfTq1UuPZMLIB8P5ChVymD2jGkFhhmLUgrnNtgeRv5j/bAoHbNlR58phZIVCwuejGLnB&#10;1ZD9+RaHiTtF905BS0drZObX/ugshK4ymfHEE09kLcsVJ3MK5gg6C1FbLVu2TPk+pFnl4RVlR2Gm&#10;3l2YFcHMsBUfWuoG8tBq1qyZvj58x6M2hcWFQoR4JmhL+jYPZxu5ysLDlTa/5ZZb1GuvvVZtEi8d&#10;3hMXcwojVfywSa2Ky6pVQli4f0mOhiJiXVj5fvQ/jru9maLCpnhAeSy2PT3OFF2I5wI/13HjxiU7&#10;S6aFYRk3C2Gy+Sy77LKLTknL5C02OtyWmFwhDwqhukx8Ivzs5zGpSAdl8gMN9vHHH9c2tGyTIHRq&#10;3uulFVH6KWzIznb44Ycnr5mb78wzz9TraI7l7lUSFsUQ4n7ApZWgLUY+fGSmhf6HZov5hpDwoAvv&#10;Q9HBH5u6pZS+4yGCQsG+zp07a/s/k3jpn73zzjvrc/Ae0iLnijGgj/E+Rp18tyhhhGsfLPTzTPCA&#10;JV+433Sz5U7JhXguRowYUVYTm3gJWBMGWhplzYDhZRA7toWhMhPK7tl8ApeOOeYYnb/ZXeoMt6my&#10;5Z/vVd3V11bfZMvH9d9ytdMaG6lFAZ0JSiXE/cClZNIimf9AO0YY2QWvCqIIWey+X375RUcqYtLg&#10;PWFCP8Y8wnViLkFxiAr694Ybbpj87GKaQ4vLL6rhhhuoD3XT/aW2cb5P3X0v10fcnNy0nnpiUfAH&#10;T6099tijZdSVVoLgZU65vc/e6uZHp6s5z09UqzoNMmTKImfvEnX+IBuGu0ytV+t/ylrjXx53pnq7&#10;yA9lhDRmlvvuu093uqlTp5ojqXjl6+YmfOyxx3SAg53FJ7gB10XMN9YnnOE7tnZ7nM+qCP5erFZx&#10;vtPQl83E8y+v6+84xblnnz6L4KN6zm2Q4O+vpznbK6rXAsiSuAvxVHPKf9XMXv/+/Zf61ekjv/zy&#10;q/rTObbkV9Z/Ucv/qHodI0Ye7GFAhXZGplwbld+jgPsHJcSOFihzFsQRgdGEl5L0xn3HqDGvJ4T/&#10;kzc4o9aVd3HEaIT8tkD9n/N9Jn9oH65LtRBfbYsO6kdn68Smq6tN97d1a/9UOznHzr7Pf5V90Jo4&#10;kxU4vdN4LN27dy+ak31QctnEv585SO3cNz0r3zeqjiPEF7nmVpzvqb/b2LFjzZ5o4cYkqxs5iG07&#10;oz2RSIp5gXSffGb6+/btmzTx1GtxkPruq9ylpMqRnxfcr7/jYx/Zofw/6si9G6hDBz+unj6fMlq1&#10;FY9pzW9vq9Wc157zZJVvey7KRYgPvfJ0/R9GndFK1W4/wFn7S0152Zrilqp6zuvf/Nm4Qi5doD74&#10;OrFOYjJMhvmC+YVrIbd9upnkqQfHqcfezDxvFRQENt5R1p6OOSmKgtnq369UnU32cx6TCU5vua2a&#10;/Nq76pLzjlBfzLhE/V+rS8yR8Hj/wcv1d3wz+TxKCHGriT9xZU99/CMjqw7erJZa8+BgI/aM5hTr&#10;cWKjBEl+xCw9zvpRkk2I/zR/jLpyglcIbnUhDtiJMXXsv//+nkuh2crQjhgCEp7ONdNuaMy2OLJ7&#10;xt5qOAyPMRntsMMO+vVo4mghCxe+q94cfZI65xEjvpZ/oFbZvHNivQI5ZfeVVb/bTMKiv79RTepv&#10;pPY79nL1wZv3q0033ESNmvahPvTzvFvUShu3St6IfvAS4oyUrJ84C+6XpfAb5rO9JjbfHddf9bnr&#10;TbNlSQjx+VaIu8Ajw36XTIs7JwhurYSYsx/tl0nCdH5/f4Laoedws/WX2ni9zVTQrPxMlGJitNfA&#10;BOnEiRPN0fzht+J8zHHhC56Lv796QZ11X9XD6b0HzlAbHVblxXLEDs7o+ZNi6Oh/qWa1a6mRM61d&#10;4BfVZsdO6vKjd1Q9e/dU2zQ93PlVLT+r9ZzvNPO7YEGWgW3i+M2iITKxQSPikcEwjsCgsAovuPEW&#10;4r+oG86rquf3+6ePqpcXuYdePzqNsZr6PG2OBo8SfKYzMXy47bCZwbSBjRo7oY2oxCOBhwOBNJna&#10;gIAeOhyaDu9Bw0YLJ+iBUYIXPTZbQZ1wwdXaTHPNkEFqU+d9r2d3dihr/v7sOXVInzOcQaU3g45v&#10;rx55LXi2Pr+aOPZeKhNZ4c5vtMcee2h3wmJMTAOfky7Erx80QP3o2SUyC/Fnn31W573JBEIa/+2t&#10;ttpKfyYR2W74fuw/99xzzR7nfuixlTrg3NvU+HHj1P3OKLLDhqur0fOr5x8i4hd34t13312fgwXz&#10;DvdT2PmKsPnzPdDeLShPzAfwmXw2ilCSf75QBzY5Xr0w4zmdA/zx++9U1zw23znwq9OW6zpjPqVm&#10;X9tbtT+4m7p42Hj1wOu5Hwj58NFT16g+V4/OqHx8NO0G1fXI68xWMAIL8UwwAYK2eeyxxyaT1bBs&#10;ttlm2r2NQAq0+EwCyws0Uuv7iXeKW5PNh1NOOSVrVQ40YsAtjJlwWyOShesg/J2hZvoMPt4o1i+b&#10;EYt9DzPpfHdusFyuZl5c0bmOuuk1+74f1UqrbKey+w4IXvgV4tnA8wibq43+Y6Gfk0Hv1ltvDZyX&#10;h4lJkjtxHh7+w4aNUPcNPVY1arKPOqRrV50Hfq+dm6sv7RPtv7/VT1+/ql9//6uL1R9/+7uPEKT2&#10;elEgsoEw5HV28vKVWzurDjfNU+++85a66qor1YZrrKpWcUVe8rAjmCaqEQxujyiNuZRFcv7gfVZT&#10;CE2I+4FOctddd+mhK25/eFnYDoHWQ9AArlZ4XJCQi+o5JHLnWBhgD+czAaGKjZrzW42aVJeYQtB8&#10;J0yYoH1fEcJcl32NXXgY0FHuuOMOPZwjYo79YTN8YDd1xQ23qeOPPUaFX++nZhCGEM8FIzTc+3Dp&#10;QyO1Zki74GXRvn17nZsGswbOBGiGHKPsVxgwt4IAtvnk6dtWacI0iiLCw4bJcvot82CMNKyiZBdG&#10;lniD9D/zHDXy8l7q/BvGqEFn9VSvlyhlOcFVXBfZSP1A+zOvV1OIVIhnAn9mzDNoCn4WNKD0hY6X&#10;a+F13Fxe50xf0PzdMNJAs7bFUi3cBH369NEz+nQ04AHE9/G6BvfC+dLdyxgS4proBpNS+vXgbuXn&#10;M7hBKYrhBl/f9HqePIgYhqYnwWfYas+F90w5EoUQzwaaNgqC34UJ7/QFDTTXQn/yOl/6giKTnk4A&#10;pQRTCgLQhqWjzBBI4+aTTz7RNnSvz3cvvIYHhRvMrpzfDaN3rsedlRNNG5MJ5+G7c81ebYCZ1VaY&#10;spAWhNcSQW1hpMxPnp6aABOoPRem1nIlFkJcEIpJqYW4IBQTOvOaTidvIYssFbxsb2R3Eo/XyCJL&#10;WS7SmWUpyuLIyRatWrXyPBZkWW211Vr07t3b85jfJSG2q3AUly28XieLLLmWzTffvEWdOnU8jwVZ&#10;OE/Dhg09jwVZUMJlWCkUBeYFkJeFhkpTSxGbZSEkRHcVTuePb2l+IdaQX8bpQmrOnDlmT37gtMF5&#10;siX/8wOCXIS4UDRwt2SithCIZKWzk7QsXxDcbkSIC4VAQjEm+guF1AZ4LBWCCHGhqOB548hM9eab&#10;6ZGHwcDltBBtPCG6qxAhLhQCKTScblRwXhk8czhPIbV/RYgLRQcXzI022shs5YetZkRUYD4guN2I&#10;EBcKhchepysVHKWO+ykBY/kiQlwoOtjE6ewEVhUC0bYp4dQB0JLbhQhxIQzwXyfxWCEQeOV0SR0I&#10;mQ8ixIVIIEK3UBsiebPp7PkU2NWS24UIcSEMSB/tdKeCJycJqCLKNh9EiAuRQIoDOru7wn4+UIWJ&#10;SjRB0ZLbhQhxISw22WSTrLVu/WBrEKSno/aDCHEhMtA0SBNQCPkOPbXkdiFCXAgLRoZOl9KZHPOF&#10;hHqkKRgyZIjZ4x8R4kJk/PDDD7qzk2+9EMgFQ66aIGjJ7UKEuBAm5DWi4lYhkLGV3E5BESEuRMoh&#10;hxyiC3MUAv7iZJQMgpHdSUSIC2HyzDPPaAXFq0C6X0jTzTlmzJhh9vhDhLgQKdZTZe7cuWZPcGzO&#10;6yAavfP6FESIC2GDq2ChWT4pr8e8TxBEiAuRQyEBfMcLgXOQ79ovRnYnESEuhA253J2upahXnC+U&#10;DOQcQQpEixAXIodiCHTUfCodWSiqyzn8VnpyXpuCCHGhGJAXnRKMheB0T10pyi8ixIWSQML/fv36&#10;ma38oLOPHj3abGVHS24XIsSFYkAlsKDzNelQLYwqUH4RIS6UhJtuukkL4UKg/BY+un5IiO4qRIgL&#10;xWD58uW6XxcSD0HFJc7htzC3CHGhJGA3pKNiR8wX65+L62IunNelIEJcKBZ4YKWXUgzK+uuvr2u1&#10;+kGEuFAymjdvrpdCcOSxjnbLRUJ0VyFCXCgWttYutUjz5YILLvCdpkKEuFAycBGkszMEzRdcunba&#10;aSezlRktuV2IEBeKCQFpZ511ltkKDqYUp5v6MqmIEBdKyv/93/+pMWPGmK3g8CDgHLlIiO4qRIgL&#10;xeSiiy4qOMUEk/9o5LkQIS6UlB49eqgtt9zSbAWHXM6OTFaPPPKI2eNNQnRXIUJcKCZ2zuedd94x&#10;e4JDaokGDRqYrcyIEBdKCpGbdPbffvvN7AnOjjvuqM+RDQS3GxHiQrHZdtttVZcuXcxWcKiG5XTV&#10;nOZGEeJCSSF7G+aQcePGmT3Buf7660WIC7Fj2LBhBRf4JrNho0aNzJY3IsSFkrP77rurNm3amK3g&#10;WG+AX3/91eypTkJ0VyFCXCg2NmtnISYVPFQYaWZDhLhQciZOnJhTk86GHXbec889Zk91ENxuRIgL&#10;UUDGztNOO81sBQMTo9NVc0aAihAXSo6dBKLydz5YIX7YYYeZPdVBcLsRIS5EwcCBA/P2UrHpbVk+&#10;/vhjs7c6IsSFWIDG0r9/f7MVDCvEccnKBILbjQhxIQref/993TfzqcHJpGjLli3VqquuqsaOHWv2&#10;VkeEuBALjjnmGLX55pubrWBYIc5CMWUvENxuRIgLUeF0t6xCOBOrrbaauvLKK/V8UatWrcze6ogQ&#10;F2LB9OnTdWfHWyUobiE+e/ZsszcV51gKIsSFqGDivmPHjmbLH1QIcrqp+vTTT9V1112n1lhjDXOk&#10;OiLEhVjw+++/604btDQVWCFO0qFMhWYR3G5EiAtRQW5wP1HFbm677Tadmxzefvtt3b+5R7wQIS7E&#10;htq1a6tLL73UbPnHPbGZqdqPltwuRIgLUUEiLKfLqcWLF5s9uaHylXW7dfqqfv8bb7yht9MRIS7E&#10;BlJ47rrrrmbLP1aI33777WrllVc2e1NBcLsRIS5EidPl1MMPP2y2coNb4V133WW2lKpbt25GBUeE&#10;uBAbbrnllrwi3KwQf+utt/R/r6AfBLcbEeJClJBpk4o9frD9mYLgFkaYrVu3NlupiBAXYsNrr72W&#10;UQhnw3Z6mwyLyijpOPtTECEuREnfvn3VFltsYbayM2DAALXOOuuYrQSDBg3SbrheiBAXYgOeKY58&#10;1WH0QbBCHPj/9NNP63U3CG43IsSFKHnwwQe1qc/pd2ZPZurXr6969eplthK8+uqrum97vV+EuBAr&#10;0EAwqwTBLcQz2Q615HYhQlyIkh9//FH30VyjzD/++EO/Lt1L65tvvtH7OU86IsSFWIFP7ZFHHmm2&#10;/OEW4i1atPD0yXWOpyBCXIga3AwJpc/G448/rvtyevpZW4D52WefNXuqECEuxIojjjhCbb/99mbL&#10;H24h3rt3b9W4cWO97gbB7UaEuBA1xDFcddVVZssb+n+mIimYYwj8SUeEuBArCDNOn9TJhVuIDx8+&#10;XPubp5MQ3VWIEBeipkmTJqp79+5myxsCfC6//HKzlQpVfk488USzVYUIcSFWMCnpyFjtaeIXtxAn&#10;7J51p2PrbQuC240IcSFqjjrqqKxFvQkGcrqmjtD0Ai3dK+++CHEhVnz77be6IwdxM3QLcRsdxwSR&#10;G2dfCiLEhahhlJhtlDly5MisucOvueYatfHGG5utKkSIC7HCJsJHmPvFLcRtDpYlS5bobQuC240I&#10;cSFqXnnllWQ/9YIKPu3btzdb1Rk/frynkBchLsSKP//8U3d0Cij7xS3E//rrL71OHmc3zr4URIgL&#10;UWNHiU7fM3uq+Oeff7SARhvPxAsvvJDs525EiAuxgoAfOvNDDz1k9uTGLcS5QSgu++STT+ptC4Lb&#10;jQhxIWqsqfCLL74we6r48MMP9bH0EaQbm80wfb5IhLgQO7AbUsHeL24hDrz/jjvuMFsJnOMpiBAX&#10;ogYB7XQ9NW/ePLOnijPOOENtsMEGZssbO/GZXiVIhLgQO3ClOumkk8xWbtKF+EYbbaQuueQSs5UA&#10;we1GhLgQNZhMnK6nHn30UbOnioYNG6pu3bqZLW9sLVr6uxsR4kLs2GabbdTRRx9ttnKTLsQp83bZ&#10;ZZeZrQQIbjcixIVSQL1MikS4scI9U1Uqi9Nn9evSQ/JFiAuxY+edd1Zdu3Y1W7lJF+JeQREIbjci&#10;xIVSQDHvdFPhpEmTdP/NVLnHDa8TIS7EHgIiChHihC2ffPLJZisBgtuNCHGhFKy99trq4osvNlsJ&#10;evTooTMX+sHpumry5MlmK4EIcSF27L333ln9ZdNJF+LkXuHGcKMltwsR4kIpQIinZ9n83//+p66+&#10;+mqzlR2n66opU6aYrQQlE+Kff/65zrE7YcKEUBfOmR6tJ5QX++yzT8FC/NBDDzVbCbTkdiFCXCgF&#10;zNecfvrpZqvK42TBggVmT3Z47b333mu2EpRMiI8ePVpfUDGWrbbaSgd9COVJJQhx6iMSZh3mMmzY&#10;MM9UpEL5kC7E6SdOdzRbueG1sRHiQahTp452hvfDnDlz9Bc94YQTzB6h3AhDiKdni3OOp1BsIb7W&#10;Wmvpawp7IR0pdUjfffdd80lCOZEuxJs2baratWtntnJDHyg7IY79hwv3W58OaBje8/HHH5s9Qjmx&#10;1157qYMOOshs5cZrYrNcvFPuvPNO3V/9gneDc/l6yVT9XIgvCPHTTjtNr1vXQndV+1zw+nvuucds&#10;JYi1EHcuTmsettPOmjXLHMnObbfdllfVdCEeFOqdUi4uhvRvqr04l6Pee+89szc7ZLHj9QgD/vNd&#10;3VXRhXizySabJL1TbBj9zz//rLf9wOtjM7Hph2XLliXzQw8ePFgXC/WDzWT31ltvmT1COYGfeM+e&#10;Pc1WbtKFOBGbF110kdlK4BxPIQ5CnCovzqXoJVM1l3SI7Ntzzz31e3AOaNSokV5P186EeIKZzUYT&#10;n3nmmWq99dbT637hty4rIW7hwp944gmz5Q86e9BajUI8oLwaZdb84iXEyyHsHu37uOOO05WIFi1a&#10;pDXzXDRr1kynJNhss8303AHwXZ2vpF0zhXiDEL/22mv1Or9hEGWF/sHvPH36dLMnQdkIcQqI+oXX&#10;t2zZUq277rra7TDIxIFQeqhFGMTemy7EEYo333yz2UrgHE8hDkIczj77bLX++uubrdxQBLpVq1bq&#10;nXfe0d/5gw8+0PuZ+EdAENb90ksv6X1C/FhttdXU0KFDdSZCfr90gZyNGifEccfi/8SJE/X/mTNn&#10;mqNC3EEQpc/AZyNdiDOPQiizG+d4CuUqxA877DDtfQPMHaSbYQ488EBxQ4wxzIGQZnnq1Km6zwZx&#10;habaFe954403zJ4EFSnESUWKEEcjIxHSvvvuq7UUIf5YDYUE+H5xC3H7/vnz5+tti7MvhXIV4rin&#10;MakJNge1KCjlgZ2re+2117QLrN95EIsNDOK/m4oU4szYYyfs16+fng22N/YVV1xhXiHEFdvRvRLn&#10;Z8ItxJkMZ/3HH3/U2xZnXwrlKsQJz95www3NltIKCh4rzvcxe1J58cUX9QSqUHq+++473TfRqNdc&#10;c81qOVRyYb1Z0iPSK1KI77777royNCW67OSm9QTwkylMKB0//fST/p2CuF25hfjXX3/t2dGdfSmU&#10;qxAfNWqUFgAWBAIaHQ8vL5hEkwnPePDZZ5/pvmmFud8ARktZl2fjwoMI8f3228+z466xxhqqQ4cO&#10;ZkuIIzbiNkj+G7cQf/nll/U6gRRunH0plKsQ5z5AE8+keQvxBVu20/XU2LFjtW086G/48MMPl2+h&#10;ZL54ECGO2862225rtqqwPufp9lIhPtxyyy16Bj8IbiE+btw4/bBOxzmeQrkK8ULh4cboNP0hJxQf&#10;8kXhF46Sia9/UK677jpVt25ds1VFRQpxJn/cdkM3zZs3z1nLTigdxxxzTHLizi9uIU6tQq8JIy25&#10;XdRUIU4qCh6S6XMGQvHp27ev9vN3up/WxoNCTEGLFi3MVhUVKcSvvPLKFG8Uvrytfk6IMue78cYb&#10;9bYQL9q2bas6d+5stvzhFuIEwHCOdJzjKVSiECfALUiQlBAtu+22mw5Ec7qfnrsJCq6lxx9/vNmq&#10;oiKFOEmF8BW2MIM/ZMgQs6XUBRdcUK0GoxAPNt1008BeRG4hTqI0BGM6CG435SzEqXb+559/mq0q&#10;CMfOJ+kbCs33339vtoRiQd+mf5LELB8oHuGWY5aKFOLUoCMowvlyZo9QLvBbB/V7dgtxJoweeeQR&#10;ve4Gwe2mXIX4v//+m1cbZQLbOKXBOGeQACshOAhhAtnySZNNUBC/0dNPP232VFGRQlwoTwgh57f+&#10;5ptvzB5/uIU4/wlJT8fZn0K5CnEUEybmM7kU5st5552n2w6vLh4UQrgsX75cty/LU089Zfb6h5ES&#10;7/W6N2q8EP/tt9/MmlBqxowZ4+lClQsrxDEz8N/LNODsT6FchbgfEPTpFdH9QKEJhvorrriidtUU&#10;wsPWRWDh9wkKydJ4r9cDtsYIcWbjSf3obgQbHTh+/HizRyglxx57bGDPFLBCnN8Rc4oXzvEUKlmI&#10;v/7667o9PvnkE7MnGORy5/0nn3yy2SMUCoUgaFMv12c/4Hrr5ToLFSvEKZjsjs4kjBuPlaVLl5o9&#10;CR577DEZPsYEXANJsxoUK8RPPfVUteOOO5q9qTjHU6hkIQ7k3y8E7gunmfS1BUmBIHhDFDntef75&#10;55s9wcC3HPdoLypWiPMeSclZPtgJu0cffdTs8Y8V4tttt13Gm8Q5nkI5C/Fu3bqpww8/3GylQqTr&#10;AQccoNvj22+/NXvzA1MjD0XOJd4rhcGEJu2Y7+iI3OPnnnuu2UqlIoW486XMmlAuvPLKK/p3JhdI&#10;UKwQZ/GavQfnWArlLMRvuOEGHXVJGPYDDzygBg4cqE2FVERyvppaaaWVdHuGRZCMkkJ1bD4fvFPy&#10;hfeTksKLitXEg7JkyRJ9IwilgQRla6+9ttkKhluIM7nphXMshXIW4iNHjtS2fyYgWcjauc0222hb&#10;9n333ZeixFCEl9eHST4P2poM7e90OW1SyYdPP/1Uvz+TE0aNE+Jz58719LH96KOP9I1B3UIherCH&#10;9+rVy2wFwwrxTJOa4BxPoZyFeBD69Omjh/JhgbnGaT516623mj1CLqx5K18HCoIXs2nxNU6Ik4yd&#10;yCkhPhBwkilIxw9WiBOZmwnneAo1RYjTtrhtpheOLgQqB5GjX/AH5i2ny6mvvvrK7AkGD4FddtnF&#10;bFWnYoU4M7nkKkhn1qxZ+nwyJIwP1h6eb2Y9K8TT62q6cY6nUM5CHJ/hs846y2zlBhu685WLJnid&#10;tjRrQjo2diFoZk43aOFUKstExQrxm266qdrsPIKb5FhofUwKCfGA0ZGtG5kPRDDSR0i6nwnneArl&#10;LMRtznS/IGQxqWBaKQYHH3yw9p4QqkNRZOSNV+IqP9gCEhS4yURFCnHrrka1+9tvv13NmzdP+72S&#10;9Ir95OTdddddzaurwwSnV8pHoTigaRRSOo/JvFxCzTmeQjkLca/ovZ/nP6369D1JvbtMqfefG65G&#10;PJtaNYbUp7yHyklhwzySuPN6w8ONds/XHEw+G96fjYrVxMktYSPP7IJtCjML9TexE2YaXpJ7g9dj&#10;ehGKi515L8QPmdSznCMbzvEUylmI2zJf1iS4dNHTasNtj9XrN158gRrcub666LnqPuJ8TseOHc1W&#10;cZEAuoTHG78TSz7ZJaFLly4Zg3wsFSvE3Xi55nDObJngDjzwwLxd3gT/YNstpJ2dDqxNBbnC9Z3f&#10;O4VyFuJ2iE3CMBjXd2t1wOgFel399qpaudZqapHH9AITkrwv3wk2v2DuwYRQ07Xzhx56SLc3S77g&#10;Qnrbbdm7asUK8WeeeUb7ZXKTe7HDDjtk1Ups1jHJO15cateurQYMGGC2gmPt4dlm78F5TQrlLMSt&#10;hmeDP67eeyN11fMmu91fn6u16jVOrHuAK+dOO+1ktooDaVOJKuUai2WHLweo4oMQpiRbPlizWa6H&#10;bsUK8RdffFG/L5PJhAkHzCvZ4AnIOSTTYXGwiZoK0QyPOOIIfY7FixebPd44r0mhnIU4XjzOV1CT&#10;J0/W208MbKo6Dp2r13968TpVe4fTnLVf1ec/6F0pLFy4UL83Cu8sUijwWZRDzBSEVakgd/jupILI&#10;5vqaDdID+3kAVKwQX7RokX5fpqrpP/zwgz7ulXvaDY3oVe5LKBxCx+vVq2e28oMHsZ+is85vnUI5&#10;C3FwvoIaNWpUYmP5F2rNBq3Uu+8uUNvVrqOefGio2qVhO/VdDDz/SDjHqJfrvf76683eyge3TmRH&#10;nTp1tDDOB95L9sNcVKwQt0nUs2nReK8wyZkNqy2+8cYbZo8QBtaDKJtvdy5Iz8k5iLbNhfO6FMpd&#10;iOPRc+2115oth79+1X10mRbc/6ivf/xZ744LgwYN0r9VkyZNUrKLViqbbLKJdp3ld5o0aZLZ6x+8&#10;iGivbK6FlooV4rYgsk2jeccJR6p2h/RU3/2l1IXHtlfTP/JfGYXhUL52LcEbfk9+n/TUwH5xOq7W&#10;wtdcc02zJzvOZ6VQ7kIcE0W+Gl6pIIMf2qXT/LpIQqViPa5ee+01/T9opSogziVbqL2bihXiuBjy&#10;vtfnL1QPndpRnTr+Lb3/lttvUa1Wr6XeC6AM2HwRJGkSwgH/2ULMVKTl5DfJNZKyOK9NodyFeKNG&#10;jdTRRx9ttvKDXDUM+6OG+renn3662ao8TjnlFC2AP/zwQ91HUTiCstVWW+n5Hj9UrBC3EwszXnxR&#10;7Vm3lnrq80RDfvqoM6xbZR+9HgTsefnUxhOqYzUVwuXzARMZ72fxmzPbeW0K5S7EGWnmO4qx9O/f&#10;X02YMMFsCWFgJ51xiqAyPSOPoFgXUr++5RUrxGGVVVZRDzxyj2q2Ri311pLEvs8eu0Y17n1NYsMB&#10;dyii2YTowAd/4403NlvBOeSQQ3SfwF3OL87rUyh3IV5JYP/FlTcfjTVuUCfW6V56vX379mqPPfbQ&#10;60HA5TZI7ERFC/F11llHXX/LHerwJiuriQsTNvDbjttKHTJorqPOva5+/VOpJ598Up+/GOHIQnWs&#10;pkKe63ywCYVYsiUFSsd5fQoixOPDxIkTtfkh3wRocQKZY1MqYxIJkqjMQlsEMd1WtBDHfe20005X&#10;/37yvKq/98lq6r1Xq8adBqgxZ+yjGux2prLP/T//dKR5APBYEfKD8mkEQOQblk1Qjy11FeSm15Lb&#10;hQjxVAggEgrDerJRyQdI7fHEE0/odb8Q5eo+hx/KRojbwIYg4ObD0Bv+/X2J+uZbG/3wt8r3mU/V&#10;fK4nH7chIfFbprjGBcBm76Pqd9AcIM77Uih3IU5ZttVXX91sFcaMGTN0u/78c3zcEpm4LjdXxMaN&#10;G2sXSrDOEEFzAu2///6qYcOGZssfZSHECS9mIicuEA4rBOfGG2/UHTvfYTN2dFtHMuhv4LwnhbgI&#10;cWzB2267rdnyD0mwcEMLi+eeey42NmkmrtFiZ8+ebfbEH9wnnW6VnIy0D8YgOdyZqOY9QYuFl4UQ&#10;jwK0kFyh20Jh4NdNPvd8oOoPHXzvvffWqYSD4rw3hbgIcaEyINOg1cLh6quvDhxbcumll+ZVSk+E&#10;uIFJiNatW5stIWyGDx+uhXDQ+QcLnbtv3746O14+3kQJ0V2FCPHygtq4ca1/SzZJp0ulzJVRKKNp&#10;06Zmyx9U/8knGZwIcQPeKbgbBoGhU4cOHcyWkAkmMRG++UYYDh48WN8kNiFZ0N8JENxuRIh7Q1ZI&#10;Ig3jhs2/QqqFuIEWnu7uSmrkCy64wGzlZurUqfr75ZNsr6KF+B133KEbpliQ12DrrbcuOOii0iGJ&#10;Tz7DRMB+jn0U+y8TmieccII5EgwEt5tyF+JM+h1++OGhmwDxay40KVmxwNzg/HRawyVVdByw9V3T&#10;52jYxzyDX8h2mG81sRgL8X/VF4s/17bqb75crD7/7HP17Y/B0mcS+SQRaaXF5mWnTF4+HHPMMXqY&#10;ye/IefJNC+y8N4VyF+JMmG2zzTZ5V4zJhE0ch/dLHEFYEgjDNVLkotQwP8M8jRubIdUW7ciFzYnv&#10;9/XpxFeI//e3em32E2oV58sdfcvjavacF9Ux22+iGrc/PG/3QD8g+IXwwMWTAIh8IOc1nZsYARJd&#10;IdDzxTlPCqUW4nPG9lcHde2ujuzRXXXv1l0d3KWzGjLJVOcpMUcddVTsq1oxCnF+RnXooYeaPdGD&#10;mzHXgNB28/zzz+v9fs1+mIp23HFHsxWcGGviCQ7+v1rq8hnW1/IvtZmz3f/uRDKrsLE5PfJ9IsZl&#10;iBcX7IRPkGGlm3bt2mm3QmsvLMRv2Hl/CnHQxD+acKGqtcepZus/dcBmtdQ+55Y+BYTNO4Q5Ms5Q&#10;vYvr5AGf7z1bCJj3evfubbaqwPRHyg8/WHPM22+/bfYEJ/ZC/EBHaF+RFOJ/q/rO9ul3Zy/kUAg0&#10;/oUXXmi2/IOTfiFP00qEYCu321UQ3nrrLd25Kdqx4YYbJkOZ88U5VwpxEOIfPHixqrX78WbLGVaP&#10;JTPj7slI4lJy0UUX6faPe8FjvJ0ow8i1ZquZGzaE0/OZXjEPlKbzm6GTayf2oRBiL8QPWqGWGjj1&#10;I7Xst1/ViQc3VY2anWuO5IYJRyreExjhlzPOOEMXiwiK1eLzSQ9QiViXwnyDtBo0aKAfAI899pg+&#10;D6mFC8E5RwqxEeLNTzRbSvVvUU/t2Hek2coN2htRrMUChebUU+1IId5EmcSO/OBOF1L33HOP2ZMK&#10;E8N+FEEbIJSrulgu4i/EV6yljhs+VfXaeR21TadgVWAwbzD5E6Sjv/rqq7phg+QusJAn2e8wqpKx&#10;k5mXX3652ROMadOm6ffzACAZUCG2cItzvhTiIcQvVbXW3kx1P6SratF0BzXuwWfMEX+gxR1wwAFm&#10;K3xuvfVW/TtkKnEYZ4o5giDClnzumaDN/KTlIEy/UC0cYi/EMackbOK/qYbO+tCn/eWPLgRc2oJk&#10;yLNY4UU+jJoMQ0mq2OcL72VClBzutGcYcw3OeVKIjSaubeL/qK3WqKX6TQg218OkXj6pToOw1lpr&#10;+S5OECfw0+7Zs6fZCg8bOZyp8DP57Tmeq2TgrFmz9OvCcBGNvRDvgk38hR/1+vcL7ne++Drqs/yC&#10;/nxDbTyG8/lgfdNramrbBx98UH//fIeI1gxjH4jXXFOV+70QnHOlEBshbmzifywiJfIa6oMAffvk&#10;k0/WkcbFxE4eFmrOipoXXnghkBnVD9jfaQtMrpmYN2+efk0uKK8X1igqxkL8P/XH0q9VPadBThg6&#10;R/3xZyKRzISz2qla/9tQTXv3G/XPv8WZAsKbgh8i3yAebGL5TuiVM7auaSG1HwkKGjhwoA7qyTdA&#10;yAvnulKIgxD/fNIVqlaLk8yWUtNuOUyttFlLZ8zpDyYf0ZSLidNOer5HUGr77bfXwjcbeKbkmlO7&#10;88479X0SVvrf+Arx//5STz02Sc1+cY56/pnH1Ssf2mKjf+vsZk9OmaK+WZo7QxhP43w6IY2cb8DD&#10;ggUL9PvJZFaTIHo1VyfPBmYoco3bYIn777/fHCkc53wplFqIvzj2DLXLNpuoOrU3VF2OPFZZq3PX&#10;JhupNeo0UP0vyV1I+LrrrpM5GJ8wCUnKXx5K+TB06FDdJ7/66iuzx5suXbqoffbJXP6Rz8dcm0+x&#10;iEzEV4iHBOGsNGxQmDTabbfdzFZwqJCfb5BLOULWNjp5JlthLmzdzHHjxulJI363MEFwuym1EA+D&#10;u+++W7eZkBscFah5mQ/YrWlnHpq5wB2W2qWZOP7449XKK69stsKh4oU49RwJGgmKte3m++S21faz&#10;/aCVAgmT+K7Ys/MF31qCNqxLIW5cYeKcM4VKEOK4szpfJa+EYPnAfM+LL75otmoOpJT1k/Mdn3F+&#10;j0ypPqwbctB84bmoeCHep08fbcsKCpMYuWaYc3HvvfdWfI5yXLnQLPbcc0+zJzi2bialrMg5fvrp&#10;p5sj4eGcP4VKEOKkZ3W+SmQFU/baay91zjnnmK3yhvkucvLkChBi8hHzh58HJc4M/B6Z3JPr16+v&#10;ywuGTcULcSZ/CrHTCtnB7FGo2WjXXXfV/rIMNfELLwZacruoBCGOkuF8ldBHLTUBUjj06NFDtx+5&#10;YrwYMWKEPv7KK6+YPdmxNTa9ojit11oxHrgVL8QJWEC7E8KHosd0zEK8F2xw1fjx4/X/fPOs5MI5&#10;dwqVIMTxbnC+SsEjxpoMmRBpwzp16qT0Y2sHv/jii82e3GAz94qP4IER9FxBqHghzkQZDVgIYUSs&#10;YVqpJB5++GHdroWmLN1ss82SwUHMXxQL51pTqAQhjimLoJGobOKVCgm/yFHudAs9Qe/0DV3EJKhj&#10;Q6dOnVSzZs3MVhWMNPMphu2XihfidvInX3hCE1RRCDZHc6W4HL777rv6+xQ6afvQQw/pmwV7eliV&#10;2zPhXG8KlSDES8Ubb7yhf/9yCwDKha0cRZ9EuQgKKT7SA4GsGaWYc2MVL8SZTacR8y0m8NJLL4US&#10;7FApEZwM4Zno8ZulLRsE8+y0007693HXJywGzmekIEI8f9BUmeAsx5wquWDy1ukeum8y2gwCMQ5T&#10;plT591vljfKCxaTihfjChQt1Q+aT0EpIhQkbRibkpSiUG264QT8MmK+gAHKxQXC7ESEupEOksdM1&#10;dHZIsjem183Mhg3Jd08y8/6GDRuareJR8ULcuq9RD1MoDIaYeI8UmpAKGyRDVoQ4RR+iAMHtplKE&#10;OB4Wl112mdkS8uXmm2/WcoIEV/lArhbejzAHm288ivq7FS/EERiDBg2KzJc2F/hC+wkciBu4ACJ4&#10;qXlaKMcdd5zu4CxkfYsC57NSqBQhjg12zJgxZit6EFrlXtKQyXmnS+jQ+mxcddVVGVPcXnvttUlX&#10;W+a+OJ/btFJMykKIOxdp1krDhx9+qAVYGJ2VCQ4CCMrJo4CIVzplGCYpNBPOxRJlAQ3n81KoFCFe&#10;akj21rJlS7NVflgXw1xFHGypwUxpJUgLTNI75gl4XRQmQktZCHGS/Dz55JNmK3p4+pJ3oRIncnKB&#10;2x+dMixf5Pbt2+vzkaUwSpzPTCEuQnzy5Mnq3HP9V6uKG2HUiCwVFIvh2v0IXIR0NueILbbYQrsn&#10;UpIwiC09DMpCiNPQUvYsesjGRtvPnz/f7CkM65pItsOocT43hbgI8TPPPDOvcoBxonnz5qFMdkeJ&#10;tWFTjSsXNtFYun0b7xVrA+c4c0Z4qNh9UVEjhPgll1yifZLjSFQ24aDsvffeut3DrCJet25dbZYK&#10;o1JPUJzvkkJchDjpdwsJBGGExKRcKbHRjcWKtg0bWy/A72iQnO39+vUzW1Wwn1iJX3/9VZ+PxW+I&#10;fpjUCCHeunVrPdSJG0R3kXY1buADTpuHKcD3339/fU4qn5QC57NTqBQhjgAn/WmpYZ6nmFGJYWEF&#10;OInx/EDGQV5P6HwmbBlBgoVKQY0Q4mHRu3dvnTI1LKz7I3bRuICpA235888/N3sKAy2Fc/I98Q0v&#10;Fc7np1ApQryYBYGDYPOD3HfffWZP/Ljrrrv0NQbJxLjpppuqrl27mq0quHeZy1hjjTX0Oak/UCpE&#10;iAdg5MiR+lrChCEdAS/OD2H2lAYmbbDNrr322qFFlz799NO6vViKlfzHL841pFApQjxOYHIgvWsc&#10;IZup87MHqtlqo73dHik4WOy44456P/nv+V/q30+EeABsJeuwE+MjxL1sblGBTZNrQOsIS7M75phj&#10;dFuxHHzwwWZv6XCuIwUR4uGD2yyjuLiZLg8//HDdD4MG8hAb0aFDB63gkD+Jc7AwX0QhFPKDk0s/&#10;35QeYVEjhDizxWG5QJGb/KSTqorbhgH1//iOpQhIstXMyeIWBtTHxHeYWXrOi+dCHHCuJYVKEeLO&#10;99BtHhezCnlCnOaNTRwEZg6uh5THQSDCm/fhOsh/tG4CemxxY34z9odldiyEGiHEL730Un2OMLj8&#10;8suLUpwWF61iVP3IBl47tIvfSZ5c2LS/+MrS6cnqFhec60qhUoS4tUVTEDwukHbZqzBClBCYh/cI&#10;NusgQWqYTnD7tLZuljZt2qRUpscPnP34yMeBGiHE6ehMsIXBJ598oq/n448/NnvCwUaETZs2zewp&#10;LqR/5fOY7AkDJn84H2HgW221lXYnjBPOtaVQKUKctBLO19GBK0ICG4XZuHFj3w8TQuR32GEH/T4y&#10;GJKPhrYlJJ8am+zHA4foVNbjVGu0RgjxsOEpPXDgQLMVHt27d9cabDHB/s0EJsmnyPBYKDzMmAzl&#10;N0KQoIXTPnEZ3luc60uhUoS48z30bxlVno64Q/i88/OqY4891uzJDOZLTKO0H+9p1aqVDgLygv3W&#10;RIgtPE4RqiLE84BJu0JuvExgu+e75srjkC826T0aShgBN8OGDdPno84mkJEQAR7H9ATOdaZQKUIc&#10;MBtQfCBuvPfee6Hk4vcDBSpILOf8tNqslw2KI1sPEypKXXHFFTnno3r27Klfj5ssn4PiEhdEiOeB&#10;zRdRjEIPBMMwjAsTtDXselxzWCMIO6y0aVDJ4MYoIuxrDwvnWlOoJCGO6SqO6WiZ4D7kkEPMVvGY&#10;OnWq7os4HWSyfzMBefrpp+v5LF5LSgm/2jSxIbyHz7HEKYFdjRDiPKXRVsKsCs7QitnquIPWgY0P&#10;F8IwJmLIo0JOcRZuAjozAhxBFHXOiCA4fSiFShLiDRo0UCeeeKLZig9RCLojjjhCywf+e4Fb4fbb&#10;b69fgw87jglBrgs7OO8tRTi9X2qMJs453nnnHbNVOHi8TJ8+3WzFE6tBUHIKbbxQrJcPWj3g2saN&#10;gY291N4IuXCuO4VKEuJMyIUZSVwO4DJIXVbnp9Q5+t0wQiaIjmMs9P98JiJtAri4eKFkokYJ8ag8&#10;P8IAoZhvANDs2bP1sJHAC/cQMF/QsHF/pA1vvfVWvc+dkTBuk5heONeaQiUJcR6qBKDUFKx9GuHs&#10;ntvh/rZaN4oF0Zn5eqXZVBFxiXPIRo0R4pgU8F8tF4gOJRosSBpYJhRtoimGgWFox5hjOB/mqEWL&#10;Ful9NkBo33331dvlgHO9KVSSED/yyCN1wem4QqZFJhILfdgz8sWM5/bGwQZOKTTMhc7PqgU70ZT5&#10;QvQlk51M0FPouByoMUKcTG/lYMN2E6TTM2tOOzFrPmfOHLO3ME477TR9TgpDWKyHS9hRq8XGueYU&#10;KkmII8SiqlWaD8xJERGcb2k/3rfHHnvofmfzf0+YMEE/uNiHgkGof6FzMrjLMtdFlGY5jC4tNUaI&#10;U3Wa3L9hgkmh1EEtL730ktYcaKMLLrjA7C0MhqD4wnJOgh0sxx9/vN5H6s1yw7nuFCpJiM+dO1dd&#10;d911ZquyIHrS+bl0RDPfEw8TtlkoGxhWamM7uoxDWt+g1Bghvttuu+lgmjBhKIcLVTFcDXOB/y3f&#10;ibZBSwkr78rEiRP1OXk42eEkZhlra6QIbDniXHsKlSTEKxFS2jJxycQ5NnDb12krSiWGFYENNsPh&#10;QQcdpP/HtVBLJrQQD9P1rhjQsIUKcSZ+rFdFuXHjjTeqOnXq6HWEdceOHXWbkHUwzCILDFU5L3nT&#10;LeTkYD6BIWu5dW43zvdKQYR46chm9iB9MS6rzk+k+5yNpqQ2azG8RKyZxlb+KiczikULcb4EEwLk&#10;BYkjXF+hQrxLly6xnvzJBjZFojhteleCGsJ0b2REYfNDMKy0YEphX1gZDkuJ8z1SECFeGkiK5lYS&#10;LJhK8Hd3fprkwiTmoEGDiuK+ikKCBwuaflhFwEuFFuK4pKHV0XCkblywYIE5HA+4rkKF+CmnnKIn&#10;LMoNcp1gsqENmLQMu3IKHjucm1B8d15kG0SBTbIScL5LCpUkxH/88Ued77oUtUuDYvsbMQaAeS5d&#10;eJPDpJhl/KzJEKVuzJgxsVVe/aKFuFnXfpY2zSJfkEmzOMD1FCrEb7rpJm3XLQaYO8L2fCEwyRYr&#10;RmNgNj5s9ttvP31+t6AmPNkOZ2fNmmX2lj/O90nhrbfeqhgh/tVXX+kQ9y+++MLsiTdovrgIbrTR&#10;RrqfsTAHM3To0FBt3V4wIufzaHcChlgn82Y5kyLELXw5myCGxsVpvpRJjbiOQoV4McHdzmuIGBTs&#10;cQ8++KBO5cp3ppNjI3SD1kVioULA3xs/WHxr3SlMedDxuSS0imsOlHxxvlc6t2HrJ3iplNGmNcmc&#10;glmQqF9r52ahco7zQDWvKB48OGyEJ37kbLNO1Z9yx1OIW7CVEkhgG5zQ3lIMPfjsOAvxQiGBPT7Z&#10;NtUlGjiVRbzA7IFwzxdc0fiMJk2aJIUXZhT70CajWyXifLcUnH58Gy6nzqpemNQthW20JghxAtZs&#10;DhIWFAgUw6genjZdRLNmzbSixP3GNvOAlUBWIW5BK0NLY8jGl2e4jQkhX+f9oPCZlSbE6cBjx45V&#10;m222WbJj4+dNAYts2Ar52PKCwG/YokUL/V5KaFmwsbMP75dCNfw443zHFNw2cXfif/o4gSNR1U2s&#10;VCFOJRxc95iEp11ZKEQStExaIaCEkt+ez7755pv1PkYDREKjxFQKvoS4GwJcbNAHy6677qprRBYT&#10;PqdQIc4TmElC5wubPaVh8uTJOlzdth++60HnHshYR0f06w5FBja0fMwHthAEnRnNhGsoZZHmqHC+&#10;ZwpuIW758MMP9YSuTVdK3miqmxdzwjAsIU5lqKiUqkzg/vrwww/rwDrazy59+/Ytuq07HR7EfDY5&#10;UGy8A/c+Cmico1vzIbAQd4O91mp3LLiiYWNcunSpeUU4cO5ChThPZc6DTbkYkN6SWpXptmQ067vv&#10;vlu1bds22U5knXv00UfNK4JDZ8Se7ad6Cdo9n+keOtrQebxd4uaJVCyc75uClxB38/zzz+uIQOel&#10;ekFZGT9+fOhzQ2EJcZKdEX4fNQjIO++8M1lQmOuweUwaNWqkJ12jhPke2pPPT48sxmkDl8I45QIP&#10;g4KEuAXnfTwZEBR20oIfFTsv9rBCcxpwvjA0cXIj+NVeg4Lw5rvTodGKuKGspw8LD7jHHntMa8Bh&#10;wAQo583kkcDn4JPLa0aOHKn3YWdHC2EfLmk1Cec7p5BLiLtBu7SePCzMH1BkOgzzU1hCHC04lyku&#10;DFAg8OkeMGBA0i2ZBW2b+50AHUZ9NngmKriv7fwdDw/s3m4oYsL9WerRSjEIRYi7oTFff/11dfTR&#10;R+t8B/ZHJhcHEwxkxQuqqfP+uNrEsW3j4YHNjeAE+32xMTMRjEZX6EMsE7QvE53pPPfcc/oasPMy&#10;AuHzra85GmV6B68JON89hSBC3A21FgkDR6NzTqMXzFLMMzBfEXSyLu42cZQTJnwZ0dnJbxaENWZV&#10;lDQUBpuqGGEeNcwP8dk8PPABT4fRE152/D6VSOhCPB06AZoMrjyU77KdgJsAezBDe4b0POEzwevj&#10;IsSxmzIZeNxxxyUTT7FgR7UhvFG5YzKy4POws1sw6bDPZnuzphOuLz15fk3CaYMU8hXiboj6Y1IU&#10;s4u7b6OwUJSA6FfSFmQb/cVNiON9Rj+h/9hRGwsTlKQ5Jj+9DdQB5mc4zvxB1H7qzO/YRG0E82WT&#10;IZVM0YV4OmjhaONo5fzw2NBsR0GwY3Y46qij1IgRI7TWw6QSx9L9pYsF9jKukYgxnvDcjNj90Tzs&#10;dbIweUMo/LPPPpuctOG9HHOHrhcbbjYENDeW7dB8PjciHi9sF6vwcjnhtEMKYQjxdNBIMSMQM5A+&#10;ucfIjNEQQWFPPfWUVgbQ2i+++GItIKMEswumNcx7lCtjot39EGIh2I8Jb+47LxsywTr23r3//vvN&#10;3mhAo27durX+bBJjlSIBXZyIXIh7weSIdbXLtOCoj/kAcwA/XNCFIS9BNNjG8JXGRxgbGgKaBwfn&#10;tkLPLjxUuC7MIrfffrt2j8o1UYN5wytbYrG0c6uNs/DZmG9sW3IduHoJ0QhxLxDW2M+dj8y4YAZA&#10;m8czBrvyqaeeGmjhPcxH4bHEA4IHOC7BKEocox/Q793ufnZhFEC+ePy2Ecy5TA4ky7NmFcwpUcJD&#10;0poFiZXIVnINJZDvXxOIhRAHbOgM19IXOhg/GoLWvR9hjpcHPybClkkLu9igGRa0BfcxtFY6M5N+&#10;O++8s56w6tGjh56IxG/7jTfe0JNE+dqxhw8frj/TDROL2BTDCM1nlMBN2qlTJ+0yyHdkEhnzjrVL&#10;4o9bLlVJ0nnt8WHqzue8a6H+8Prd6tq7Z5qtYDjtkkJUQhwQjthk0xd80lFO6Jf0Y7ufNAt2gtA9&#10;Ug2ycE+g/fMZZO+kf9xyyy165IgZIp/+QWQy5ybXCWaiqEB4289mxODHtIqiRu7xOPHF61PU9A+/&#10;UUe131O12XNvteAHlyfbH9+r68flZzKOjRDPBj9elCaKQkDz5XrxUMF2jiZkA0dwecrHO4Y8KkRS&#10;um2UPIAIuMLtzXqhMOLIFOlZDjw7tIva97LsrpdvjumrOp0dPAmY0z4pRCnEs4GpK1MhAkZvmBNx&#10;i8VkYBdszwhRJq3tPnLrOF9Lmz7S3VwLhYcQCgMPm7ATsGUDE6FNj8xDCc+vcmXmLd3Vvhcn8h/N&#10;Hcy81f+p2V+lmql+eetB1ahN8MI1ZSPE05++/y39QB3Rpas65Lgqe+9vH72oDutxhOrVq5fqddTR&#10;6mj+O8uRRxymRjxb/PwMFrQqRgle+bfPPfdcs5YZbKXYVt2hytxAdGjMJcBDzQp1sr7ZIJ5y5b+f&#10;X3a+y7rKHRLy0M1nqaOO6qlOOvN2swf+Uw3WqKWe+CyYr6/TTinERYiHNbHJ/JHztUJ1ocW0Qj/m&#10;vMxTRQWfe/DBB+vPJZbBusjmyx9fv6Y2/7/EfXTcZVWVqiLjxxnOZ9dTdmw/43JSSq+g5n72obpm&#10;8LVq7sKqXj+4W1117Ihgiee0EEdbdM84xw0a3y3E/3Vu+AbtTlZz5s5Vlx6xk1ppvb0Vt/Rr00er&#10;xcZ78ZkL2qjGfe0P9pvqe+ODZr14oDEzEYqtkCGxF2jPXv682La5oa1WzYKfObUzrXaNiQdXNobJ&#10;HKc4RLmn0bQ8MLCNqrVt1VzCTUfWUSu3GOCsLVd1nO964FXPJQ44nLfLxmrrTleaLX847ZVCnIX4&#10;P442/dffqcL4999+1Wa+pcv+UH8uX6bXf/l1qfrXeGSQRMr5WqH5QWNr53yY6myB7GJDbVhMgXwu&#10;7rFur6tcMFphzot2SeHPn9Txpw4061+p+o4CcNFj0Y5Whx7bRK3QtipTaEKI11Ln3fyC+uudx/T6&#10;C0Yrf33kWarWKjtreeYXLcRtdi9c5PDxjhtcm1uIL3iu6oZGM2uySi015ZN/1b///OlsJZh0Zku1&#10;Te+7zJbSNwX27qA5R4JgJz35j20TW54XTLggkPEOwDPARrjxO6B9473jtsljmrETOiy4dUUdxlxs&#10;zmiyltpgnxPNllJ///WH+uPnT9WNfY9WKzvfucXBI8wRpYb13FqtsE07s+UPp91SiKsQP//YfdX6&#10;6yYe0kddkPD6+Gn+A+rAfkPVpEmT1aXdGqpVGx+lHp08ST006mLV+qyx+jWYV3hPobZq5lus6SQK&#10;rxNMRkR50wZcP5Om1DcICnNF1EJIj0H55+8/nXu/yvXw5cGd1ObnVD0c/vnxS/Xmux/r9R+/+0L9&#10;/lf4wYA9tqyldulzk9myQvz/1ItacH+jlZR9BiYUzq9m3azb4e0A/ghaiLOCk7wdOqFFMgkSlyTz&#10;XFO2yYwOG/6fWpR2qelCHJixp4OWirffflu7dNG+fCcWEvFg7/YyvYwePTolKu7ue4ubo6aUHLfF&#10;Go4QrwoUWTyfiNR11FL1i9rA+e4tulUNqYcdsbWqtVkrs+UPp/1SWLx4ceyE+BezhqmnPjGjtD8X&#10;qdWc7/30F/+pbz6brZYbM/dzV+6jNj1waGLD4elZiZJlaKDO19KjwXxA8SAFMefAS8YdtLT8y3fU&#10;feMfSpoDwoAgoa5du+rPY8FTrFgpMdyMOW4nNfr1hLb+29uPqs3bDFDvzZ+qBk54R+2xTi01/auw&#10;hfh/qu2qzsPphKrfzArxhE38e7Wx8/1bn5N4GH8540bdHs9/6d/nPSnELQzr8XO1jYtrklcUVJRw&#10;HRmF+G+vq50OG242qvAS4raiR1RwIzARZD1sWPA2IOcJeZS9INqSY/b129ReWV07kQRZv6jttzw0&#10;8aIKZOQpjdTKzarsrkfUXVHVqtNe/fHTG2olpx1aHDIiOcoa1HZztVmbU82WP5y2TOc2HqYUIsg0&#10;YooCtxBPj1UZ0LyWGvduquh8/iqE+I1mKxXnO+WVmxvPLN6L+S7ddLLss+dU25OHqt9/+1G1qben&#10;KiSwH/fEyy67LBnZzNwRwWjR8Ytq2+4cs+70sab/U098lGjf5x+4SK1Xa7tAZgy/9G+/htqkZ1Xm&#10;0BlXHKu//6u4t//9gV5/7ovEdXzy+GBn+3+OaPdPNSHuhko/CHE+hAUbLHarqBPI8NmZhPhZvfb3&#10;7FheQpxr51yYLNzuiu6FoV0h8BAkr4Q72IN1Ois+wxZqZDKUdH4APSmJL691jeT1kyZNcl61VNWv&#10;2ywpvG7vtaka+kplmVEsv737sPPdt1LWr+LZW05UdTdqqO5/YaE6u01jtV2rY9USoyS1qreSumF2&#10;sNQBTrum8Morr9xGMIt14WNENGrUqMj7tpdNPME/quF6jatpv7mEeLaF+Ra3uYEMjTZjIxOI1ezJ&#10;Dj22Xk99Yn6U1+44SB151/zEhk+Y/+FBaQud4Mt+zjnnhDKXQ+wHQT8oZ348ci6+8Hj1k+tBudv/&#10;aqmXzVTgH/NHqNX3DO4Z4odFEweqWmsdZLaUeub8Q9XAW4arZu32Ve223UrdPL1q9PTkkCPUpp2D&#10;BedlFeIWfgjSzRJhaTsEwp1OEEWIOZ/nJcTvGn61ejdDGhYvIW4nf7IRtEIPHR/bNhMydm6BG+Kg&#10;gw7SScEymaSICO3cubPu1LwHs8lVV12l3cUsfyyaqP5vxyrtdNbw49S+/cMv0xYXbjuxubrosU/N&#10;ljfLF96jNm4aPMjEaeMUnI6fVAF5uO+zzz5JgU4/52HuZeIKm0xCfOF9Z6jRL1WPRMwmxLn+K6+8&#10;UgfBpC8kreK70e9wYuChxTbpMEjRbKN9aYsk//6o1ly7gdlwHrRvjFb1muf2vcb1EbOhVWR4UKA4&#10;kRI5LAiz59yUXOQ/C8Fu5513nvr00+p96K4brlDv/lRlKmGt3SaYTxJSfergbuqE615wJOIfKkQH&#10;nySH7LKOevrzXHl1/lUNV1w1kD0cfAlxN0y43XHHHcmwVxZsaTxti1VUgM9IF+Kvjh2nFrmUseG3&#10;prohPXl+a9W4zzizlcBGN7oFZTpUlM8FE6RMTtpCAiw2NzcRc17gNoWfqzu9Kb7eBCVkKkDw4ysj&#10;1apbtFTXDB6krr56kDqrZwe1U8/LzNHK5MrTu6on53tHDS79aIrqfODZZisYTnun4BbiFtzziMrF&#10;/MXEnvMyPX+BW2iYAsiNpxD/ab469q4ZZiOVbEIcxYo8RZng+9gak0Qop1cyIrEXx5L28OXvqdVW&#10;31iNf+BBNW7cOHXv8AtV7W2rV8Ph9Qh/RqA2PQXRz9i587XRZ2PIkCH6M+y9xuiJ34egPZvPyD2i&#10;nnzjeeq6kVPU1KlPqqlPPaMuP+UQtcyR3bOuOkIdchsPrd/Vliutpjr1v17df/1gfSx8/lFdO7VR&#10;C3/IMNL79w91/B57qJe/C17tKLAQTwd/ZneaThaiCRmahpUak3MSaWaZcEOVzd4uY9+osmvec9O5&#10;qtG6q6lV1txC9b+myqsBzYrXZivD5SXE6aREc7q/Jzc5r2U0YkGo25zOjFCwh+NV4o4gbd++vT6X&#10;H3/eH14ZoWq3r8oRvfDBgWr3Ywsz99RUnLZPwUuIp/Pmm29ql1FGVs5b9EJOEdw+3aaxQiCSNyV3&#10;yn/fqhOuwJSW4Ov3P0qa02Da1Y4QP6jK08Ev9FP7HbL5XTPxj91as/xdtcq626tly37X8wbLPn9C&#10;1dnpEH2Ihx2vs2YSFtI9UHS7mNGcJBzjs+66K3WU7QZhTlQpLFs8W53Y73TV/4wzdEHkM04/XV07&#10;tUrZnHz9ReroXn3UF45s/WX+ODV6ZnHdKf/+J8N9/99/Kb9zEAoW4m5whSPHCF4uVpOhU+D6Q6If&#10;boogZa+Yrbb5HnjCFprICXsg58qmVZEFEBD0/Og22T0LVUIYhaTb83hYMQph+MgN706WxfvRtvMK&#10;xvl+jqrVsJvZcDrclZ1V31E1o4hD2Di/RQp+hLgbGxWJJusOhWc4bxNFBTUtImyoNMO90njbbdV/&#10;yz5VWzia76E9D9WeG10POkCdeOMj5tX0syVqaPft1BqNj1a/+LyP8BsnZYW93lwuxBQvwe01wb9q&#10;/XU3VUscIf6w8917dmmj/m/FdZLnwhRIugw04ijmEmxAU646sDxgeV3U8xulIlQh7gZNk5luJvTQ&#10;Pt3Jdxg+ItgZphKBiFDM1OA2coulUM3e+bL6PF4ZEcklgckGIWxnz7lm3K0wn1gIecbWzQMFOzgh&#10;0/b68PdGG6c0FEI9DBfN9uvWVl+b9VN3X0stiibLbcXh/D4pBBXi6WB3ZUINE4S1J7NgfsHeTNEN&#10;qjdhwkv3XbYQxGXfd/Ell6ovF81XL788T+en18vcueon123x/mvT1LRZc9Tcl15QU2fMNXszY71O&#10;mG/hHmM9WylA5ncwifBgIVfJTjvtqD2D9DWusKJaZ6Vaat/uvdRTU6dGnnaWspBcBzlgcmGreJXS&#10;6yhKiibEvWAGmWEYAhBPELeWy8LEIPk/MFOQZwQPDcwoHBs40ERdFQhalI0EQythhGAjIFl4wBCq&#10;j5mITGhEs2JrTM9wiHsUk2F0ejQEHkJo6qFndlv6jtqve19107VnqUsfqHqYCMFwfrMUChXi6WBy&#10;Y4IQUwvauts7iQWtlQRlhK9j00VhwF5MIjeOhQEPFhSMGTNmaEUEpQLzg4Xr4HMZiXIPoNEeeuih&#10;ut/aCXa7MLl7sDMaeGjsHWq/zl3Ug+NHqt4XlCZ3iRXKmGn9wPwTr4+q2HWpiVSIZwKzCdq623ac&#10;aSGLGaYVNHkiTJldJ6cIXiXYF88///yMC9W36dgIYK9zs7iHynRstCq0cbRrtABS2Lqhg+EyhZbP&#10;jWu9W5j49LqG9CXdpZEbkcmu9KH5oMGD1XzXiACwuXudM32hXdwjHa6VhyLBR26wMzKX4YYRBSMm&#10;zsN/fH3LEef3TCFsIZ4JfkfmQMgm6Hys50Kfw6RCf6NvYv7AcYAqOZj3sMsPGjRIp1zItJBK1l3v&#10;lnOSnpZRQqZsiFSCZ6KdCGD6MPeStTlbyLz5idMnf3NptSRdy3U9LDzQ3DCS9gpsI/One84LUIz4&#10;DD7fPpConpX+GbwmfYSOYub+DoBCyO/ghlES9zXn4X+5VryKhRAHPFwQzn4XhnzpC6aQXAtat9f5&#10;0hfs2uk/Oqkt0ZzcEHmGlo75iFB7bjggOZXX56cvmGTc4ApGxrb0ITjDdLdWBWh1XKfXed0L38fd&#10;0blW9pGdzg2mKzwz3GB64vtxHv6Xa6It56ZOISohDniMIKARRn4X5pLcC256uRZeR99xn8N9TvfC&#10;Q8INoe4Ie/oEdn6gn/Da9H5CMJrX56cvmBbd4NroNH214ty4BqK4uGHSFMHNeew1p5+fhdekR3py&#10;j6d7/KCIkSjODYF1fGfOw/90paZciI0QrwQYJpdLytyaRkJ0VxGlEBeEYiJCXKgRGNmdRIS4UCmI&#10;EBdqBEZ2JxEhLlQKWojzRxZZKnkxsjuJ0/e38HqdLLKU2+L05TXp0KmzHIIgCDEFr5LmzZvrSVKi&#10;RPFkKSVMiOKmyfUQLFWq+raOQJ+vNZQsOK9JdT8TBEEoIjjI2BrJOJEQEF5KuB48jbkeHMPIC1hq&#10;HLncCuHc0mwLgiDEHrIJkF/LCvdhw4YhzMzR6CGjiE0jQy68UtQrd77/HOfzs+K8RqaCBEGIFJRf&#10;cqTamFLC6UpZnJBkGjYRLl75xHWXEkcu62lNUcQFQSgrULyJMyUWlVAdYkER+KWCZAbkTkS4E8KX&#10;LVdqMRBFXBCEOEPlFZu7gHwbJKopFYQ/W2UcYw6FAkqFKOKCIJQ1JI0h9h6BSl6MUlZ3J/Uk1Ta4&#10;FooPkIkrKkQRFwQh7pD1kaIcjjjSLn3pOViiBGWcPPJcC8acbEUqioko4oIglD0IUBJkIVBxWfEq&#10;+BwV5Gu3KbYpLB9V1k9RxAVBKAeo/GbL+1LrYubMmeZI9JBlmNofXAs+49QIiRpRxAVBqAiY9iQb&#10;NQKVOhf4kZcKUpfbGupR+UOKIi4IQrlA6Qay3jtiSWfZp/JpqUAZp6QG18IzxNYMiwpRxAVBqBiw&#10;rNiKt927d9clKErFTTfdpH0PuRbqiVGYspiIIi4IQjlB8UxKaDmiSZcvGj16tDkSPbg08szgWijn&#10;FWU2LlHEBUGoKB555JFkRXMEa6mKZjpyVZ155pk6mJTq73fccYc5UhxEERcEodzAQEEBcEc86Vif&#10;UvlpA4WfCSLlWqgV/O6775ojxUUUcUEQKo4HH3xQF/VGoHbr1q1kbirLli1LWlmw1D/66KPmSPiI&#10;Ii4IQjmCa8ipp56q5SSziHfffbc5Ej3uVLTt27fXynmxEUVcEISK5P7779e+hwhUlPFSBXB+8cUX&#10;qmXLlvo6GjdurF599VVzJFxEERcEoVwhg4l1UyG399ixY82R6CHeyM6qEuODC00xEUVcEISKhapp&#10;NoDz6KOP1sK+FLz++uuqfv36+jo6depUlOqboogLglDOYBm3VS9x5yulm8rw4cPVCiusoK+FGJ9/&#10;/vnHHAkfUcQFQahoyDNOjlgE6oUXXmj2Rs+4ceOS+c4HDhyI8DVHwkEUcUEQyp2//vpLG00ccaXW&#10;XHPNkpWgR/FGAec6kNvFvA5RxAVBqGgQ7GeccYYWqFhZKIdfCvAX79+/f/I6HnjgAXMkHEQRFwSh&#10;Evjxxx9Vhw4dtKwkz/izzz5rjkQLNSC6du2avI558+aZI+EiirggCBUPebzJLY5A3WCDDdSUKVPM&#10;kWj59NNPVbt27fR1EJUfZlU5UcQFQagUPvnkE9W0aVMtK3fddVddkbMUkBK3QYMG+jqolvz111+b&#10;I+EhirggCDUCgibbtm2rBeo222yjy9GXgueee07Vq1dPX8cRRxwRWkYXUcQFQagkiK3BEu2ILl2l&#10;+MsvvzRHooXUs1Ruxmf8kksuCd1fXBRxQRBqDK+99praeuuttWDff//9tXJeCoYOHaqFOjnGcZX5&#10;999/zZH8EUVcEIRK4/HHH1e1a9fWMjuqKsXpOHJT9evXT19DnTp1Qp9RFUVcEIQaxX333ZcMmrzs&#10;sstCUYKDsnTpUtWjRw99DVtssYV66623zJH8EUVcEIRKZMSIEWrllVfW8vLqq68uicymMJydUW3S&#10;pIl2nQkLUcQFQahRIMRtJTemGydNmmSORAsBSJtssom+Diw9BHMWgijigiBUIgTcW4v0WmutpZ5+&#10;+mlzJFrcboUnnXRSaAMCUcQFQahxEA2PawoCFVeV9957zxyJDkfuqnPPPVdfw3rrrVdw1U1RxAVB&#10;qFS++uortffee2t5ucMOO6iPP/7YHIkO8pyfdtpp+hrWX3/90ColiyIuCEKN5MUXX0z6i+MmUgrf&#10;Q4KPWrRooa+Bac8lS5aYI8ERRVwQhErm+eefV5tttpmWl0ceeaRWjKPmww8/VNtuu62+hi5duoRS&#10;sVkUcUEQaizXXnutLvaz6qqrqlGjRmkrddSMHz8+WYp/xx13zDu/uCjigiBUOgS6r7LKKlpm33zz&#10;zWZvtNx7773JOCOup1BEERcEocaCFXzffffVApW83h999JE5Eh34htvATZY+ffqYI8EQRVwQhEpn&#10;+fLlSXm51VZb6UxYUUPBoZ49e+prqF+/vo4z+vvvv83R4IgiLghCjYbpTvz9EKp9+/YtSUT+9OnT&#10;daEhruHEE080e4MhirggCDWB+fPnawXYEWnaRYVgzqghcHPttdfW10AAJ4V/8kUUcUEQajT4GdqI&#10;fARqKapuvvnmm8nCFTvttJN65ZVXzBH/iCIuCEJNgII6Q4YM0XUYVl99dTVy5EhzJDpGjx6dTKnI&#10;c2PGjBnmSHBEERcEocaDSwquKQjVTp06qR9++MEciQYUcZvKkIXqbUERRVwQhJrC4sWL1R577KHl&#10;JYHuUboVfvDBB8ny+3bp379/3iloRREXBKHG48hAHfiDhYMgHEoaR0m6Ik7Q5quvvmqO+kMUcUEQ&#10;ahJPPPGEWm211bTMvOiii7QcLzZuazxpZ21ecVwLycSVD851iyIuCIKwaNEirQAjVPfbbz+dtzYq&#10;0hVxlquuusoc9Yco4oIg1CQItj/uuOO0vMRnfNasWeZI8XjnnXdUgwYN9Gcee+yxauLEicmUiuQY&#10;/+2338wr/SOKuCAIggFfQywdK6ywgi6rHBVeinjr1q31FKhfRBEXBKGmgVXcBk2ed955RQ3c/PPP&#10;P9VZZ52lP6t27dpq8uTJer8dDGy88cb5xveIIi4IggAovnvuuacWqlTe/Oyzz8yR4uJWxMlrzkAA&#10;F5mHHnrIvCI3oogLglDTwC/7lFNO0bJzo402yts9xA+4C26++eb6sw477LCk0k+Fzbp162ojzoUX&#10;XqjdV4IgirggCIKL4cOHa0GLUB0zZozZW1zciniTJk2S1TaxtPz888/mVdkRRVwQhJrI1KlTk77a&#10;WMXJNR42pLXt1auX/gzcYEg5a8FFpmPHjvrYrrvuqr777jtzxB+iiAuCILhYsGCBFqYIVXLURpFB&#10;xa2In3TSSWrgwIF6nalOvwUrRBEXBKEmgpJM/QVHxGmZGTTQ3Q9PPvmkPjefwWelW72vu+46HexP&#10;leT777/f7PWHKOKCIAguELDWD5BCP3PnzjVHiodbET///PP1VOdaa62lt2+66SZfRYZEERcEoaZC&#10;dUuymDCTefXVV4damO33339X3bp10/KYap4EbKazcOHCZArcoEWGRBEXBEFIA6G+zjrraKE+ePDg&#10;olfbdCviAwYM0O4o++yzj97u0KGD+vLLL80rMyOKuCAINRXKzpPtyhFzavfddw/sHpKNsWPH6sJB&#10;xO5Q48HLB5xAzqOOOkp/fqNGjbRM94so4oIgCGkgxA866CAtVCka8fnnn5sjxcGtiJ966ql6H6mw&#10;2CYAyY97iijigiDUZAYNGqSNJ1jGw6qQ/O233yYV/B122EG9//775kh1JkyYoA04vPbaa681e3Mj&#10;irggCIIHFG1AoK655prqscceM3uLg1sRJwMA3HXXXWqVVVbRi58SzqKIC4JQk3njjTe0suyIOnXC&#10;CSeoP/74wxzJn1tvvVWfj+X2229Hzpoj1fn000/V9ttvr197yCGHaCu5H0QRFwRB8GDGjBmqYcOG&#10;Wqiee+65RYnEt7gVcYI1Yf78+apx48Z6X58+fXJ+vijigiDUZHAhtO4h2267baA6DF7g923L6Ldp&#10;00YXfcsGLoX283fZZRdPX3IvRBEXBEHw4Pvvv0+mpMJfmynKYuFWxInIB6wpnTt31vuaNm2a8/NF&#10;ERcEoaYzatQoPYuJT/fdd99t9uYHmVAcsakX/MRz4chXbTXn9biojB8/3hzJjijigiAIGTj55JO1&#10;UCVtVZDgm6B4KeJATlz2cez55583e70RRVwQhJoOstTOZBJn8/fff5sjwWBGcuutt9bnIWOK3+DP&#10;l156SVfd5H3Ibz+IIi4IgpAB/LTXWGMNnR929OjRZm/4ZFLEyd6y4YYb6s/HZz0boogLglDTIXvK&#10;XnvtpWUpVZL9FkRzw2ykreWAdX3ixInmSG4+/vhj1bJlS/3egw8+WM+s5kIUcUEQhAzg42f9tFGQ&#10;ySdbDDIp4m+//bb2dWQ/2VSyWXdEERcEoabjVqI322wzNXPmTHPEPy+//LI2gHCO448/PlB8EM+I&#10;M888U78X2e2n5L4o4oIgCBlYsmSJateunRaqrVq1KlqVzUyK+C+//JIMFjrggAOyPhBEERcEQVDq&#10;8ccf1zOZ5P2+8cYbzV5/UK7+uOOO0zIXRf7pp582R/xz55136vfjJ+7Hmi6KuCAIQgawbvTu3VsL&#10;VdJiffTRR+ZIuGRSxFG8SYPFfopULF682BypjijigiAISuf6rl+/vpabffv2NXv98dxzz+k85LyX&#10;GCFHZpoj/nnqqafUqquuqs9x2225Ra4o4oIgCBnAFYRKagjUTTfdVAvpYpBJEaeCm53mJAApW7l9&#10;UcQFQRCUNljYmcTu3burZcuWmSPZWbp0qZ555H0EavoppObFvHnzdIA/57ngggvM3syIIi4IgpAF&#10;UmCtttpqOh3WiBEjzN5wyaSIw/Dhw/VnY6V5+OGHzd7qiCIuCIKQCNg84ogjtDxt3bq173zi48aN&#10;U+uuu66uznn++efnZQ0HPq958+b683v16qVdDLMhirggCEIWCPahzDxCFeFcDLIp4vgo1q1bVx+7&#10;5pprzN7qiCIuCIKQcOmzAZtbbrmlr5lMlOUOHTro9+y8887qs88+M0eCQyzRkUceqc+1995753Rp&#10;FEVcEAQhC++++24ynyz+4o68NEfCI5siToVPO8158cUXm73VEUVcEAQhAelmV1xxRT2bOWbMGLM3&#10;M7fccotaZZVVtG83AZ6FyHlcCi+88EIts7fYYgs1Z84cc8Qb57NEERcEQcgElpHtt99eC9XDDjtM&#10;l1EOm2yK+FtvvaUaNGigj51zzjkZHxDOflHEBUEQHMicghLuiD11ww03mL3efPLJJ0mfcoLiv/rq&#10;K3MkP5DRl19+uT4fs5nTp083R7xxXi+KuCAIQia++eYbPVWJUO3atWveldqykU0RX7BgQVIRJ4o/&#10;00BAFHFBEIQEzCRSjMcRe+qqq64ye72xSjPW8Pvvv9/sLYxbb71Vn5Mqm7lSIIoiLgiCkAVKG9vA&#10;m86dOxelqE82RRxrjS3qc8wxx+hpTy9EERcEQUhAqfm1115by00yX2WC4j12xvPAAw9UX375pTlS&#10;GLi6cM7//e9/asqUKWavN6KIC4IgZIEI/Pbt22uhus8++xSlqE82RdztGkMqLlHEBUEQskPqQRvk&#10;fu6555q9qSBLSS/Ia7CGT5482RwpnPHjx+vzUlTooYceMnu9qXGK+L333qvT09BAYS40NovXsUIX&#10;Concc889RavqJwhCZlDEUcC5F1HI2Q4bv4r4oYceKoq4IAhCDnDpI1DSEXvqtNNOQz6aI1W88MIL&#10;yYxYxx57rK6qGRYPPPCAPi8L+ls2apwiTsWlUaNGqZtvvllXPCp0uf3229UVV1yhf3D8SAkKYJ/X&#10;a4Mu5A+mKpRV8Js2bao+/PBD800EQYgCUcTjAfLQVqsrl4VnAgG++ItSLEQQhGhAEd988831fXj6&#10;6aebvVXgYtivXz99fMMNNwy9WJtbEccAnI0ap4iHDQ/lnj17Jhv8vPPOU3/++ac5Wjicv3///trP&#10;iPOjlNN5lixZYl4hCEIx4R60rin77rtv5Io4PuKNGzfWxyhSUVMV8U8//VT7Wj744IO6sFGhy8SJ&#10;E9W1116rp6/5XQnSmjBhgudrgyyc45FHHtEWNqfJU5YWLVro6y9GwK8gCFXkUsSff/75ZDDnWWed&#10;FXo2LFHEIwJXEawdtrHtwo9KQvmwoIP06dNHn3uNNdbQ0xx//fWXOSoIQjH59ttv1S677KLvv4MP&#10;PjijIlwI2RTx+fPnJ7OmnHLKKZI1JSTee+89narMaRa9XHbZZaH+tviIUg3Vnp9qfXZ2k/+dOnXS&#10;xaIEQQgft2sKxkw333//vZblHCMQnsDOsBk7dmzyvkcpz4Yo4nmCRRrrN4U+NthgA93gLBTe2G67&#10;7XRC+DCtHq+//noyc0KXLl1C9WUSBCEz7vSFpVDEX3311aRl54wzzkBomyOpiCLuH0pQu5VwlpVW&#10;WilrdoWgPPvss0lFwCrkm266qVb4sdCttdZaeh/uNkcffbR64403zDsFQSgUd9aUSy+91OxNwIyV&#10;dXOj8E4xcGdNefTRR81eb0QRD4E777xTN/jKK68cup+Rm5tuuklXflp99dW1n7sgCMXn66+/Vjvt&#10;tJO+x0tRWROZYgOKsimKooj7g4EVinCrVq2SbY4Szm+MiwqW7DB+Y2YyCLTHItarVy+d8YbPYlbT&#10;TlW/+OKL2jLOfhZyDp955pnaHUkQhPzJpIhz/3Pvs3+33XZTixYtMkfC5brrrtOfwYB76tSpZq83&#10;jrwRRbxQCKykwVHEqeYUNk8++aQ66aSTtH+ofXDw0EBYY51buHChrr4nCEL4kAZrs8020/cdFuli&#10;kE0Rf+qpp5JpuCg8kQlRxINjU5cxq8lvECYM4Nq0aaPP36NHD/XTTz+pAQMG6G0U/6FDh5pXKj17&#10;OmnSJNW6dWt9nAXr+eDBgyVbliDkwezZs5OzTu7KmiTToOIm7mHXXHON2RsuuA9efPHF+rPr1aun&#10;iwtlQxTxECi2Im5HVkxxUOLaWueOP/54nR+TdRZGfWEHHAhCTYdpTCyVKE/XX3+92Rsu2RTxYcOG&#10;6QcH1p1sabBEEQ/O2Wefrdt8/fXX14U9woQ4oYMOOkiff9ddd9WWOLjooov0PizlVPxLl9m8b/To&#10;0clMOSynnnqqBHgKQgCY2UJmozfdddddeh+l621xNkraU6ytGHCvnn/++fpzMOIwKMiGKOIhUGxF&#10;/O6779bnplONHDlS+6bzeYy0sJYxwuM4+8jgIv7jghAOjmzU1hSUJu63YtzfkEkRR0mzg20CNrMF&#10;94kiHpxiKuL0neOOO06fn1gid+rZIUOGaHnOMYwrmYLvURSID/rjjz/MHkEQcoEifOWVV+r7q379&#10;+knXEPatuOKK2lKeK7d3IRAMahN5MMtF2uxsOLJCFPFCKbYi/thjj2klgM9gOnPx4sWqSZMmenu/&#10;/fZTy5Yt06m4sNqxr23btvo1giAUBqlIsUZyXzVq1Ei988475ki4ZFLEsY7i1sB+rKoff/yxOVId&#10;UcSDU0xFHKzrC7/trFmzzN4E5BbHX5zj+JDnk/aWgRoluWUmVBCqwBhpM821bNlSpz7FF9xmv+rY&#10;sWNRDZYEg1vL+5FHHql+/vlnc8QbUcRDoNiK+Jw5c5LTlKQvQ2CTi5ZtFgoKwdy5c9VWW22l9zVs&#10;2FD7tgqCkD9kRyKAj3sKwVqsqcxMijhFYKyfcYcOHXQRikyIIh6cYiviFI7D8o2RBJmdDi4oVhkn&#10;mDOIcoDPebdu3fR7sfCRB10QBKUHp7b2gy2CZj0JuBefeOIJ88riMG/ePJ1Bj8/jcx25a454I4p4&#10;CBRbEWckh5Wbz8Dn0FpACAZCcLt/5M8//zwZEUzKLC/hLwiCP7Ck2NSFCPRiFdLKpIhjWbExISec&#10;cEJWP2FHDogiHpBiK+L4qdqiIRQP8oJZFn7/fNxPeA/ZIXi/IAgJcAWxAfa4fr3yyitqyy231Nu4&#10;7+ayUBfKM888k0yPyGA8F6KIh0CxFXE6zSGHHKI/g9y3ucrco5wzHWKvibSHgiAE56GHHlJ16tTR&#10;PuL4ihfLBSCTIk4MCJYVIvzxb8yGKOLBKbYizkBuzJgxaty4cTq7VSnA/xzruSDUFMjhzywRchu5&#10;SZFF7nNkeRRFtJjp4vOY7eIZkgtRxEOg2Io4WH8nUlr5KfyA8CXnMO9hOe2009Rvv/1mjgqC4Ac7&#10;ncnsUjEFeCZFnIxJBBdtuOGGurx7NkQRD06xFfFSw7PCFoIjaEzykwuVDroPRbPo87j0UlUT+ck2&#10;OfqzufeFAbNUNjZkm222qRYb4oUo4iEQhSJuU+Gsu+661VLhOL+f7lykx0ovrU/hH1Kf8V6qAhbL&#10;x1UQKg3uKVsGmUBJXMKKhZcizn19+OGH63077rhjzs93Xi+KeEDiqIgTfD9t2jRtPAnjmgjwJQVn&#10;tkBfQagU8CAgiQX3NVXObQpRqtwSR1dsSJRh44oOPPBAnTIxF45cFkW8UKJQxMmWwmdQVZMMKW4e&#10;eOABbTXjOKO/dGWcynz2IY+/K37kgiBkh4AbFGDuGwpqEThZLNyKOJ8FuDUwAGAfCnmuGS1RxIMT&#10;R0X83XffVS1atNDPEwaCUWTAIvaAgDZBKHeIq2ncuHEy5Sz3Eff41VdfbV5RXEg3ai3w+Kf7QRTx&#10;EIhCESfnpVW26VDOb2aOJKZiKKf80UcfaWuK+5gFYf7ee+9lzFcrCEIqd9xxhw64WWWVVbTPXzFx&#10;K+Inn3yy3ocVkyI+ZN0g1V0unPteFPGARKGIT5gwQXXp0kXnFM8V3xM1PCvGjh2r+zn9jDSK9EVB&#10;KFfuu+8+7UpIf7aZSyhlH1X1cYoHMQjAP5z4ED8496Eo4oUShSKOgv3tt9/mlWtWEIRgMKt09NFH&#10;6/ualKC5CjIUilsR79evn943cOBAvU359RdffFHvy4Yo4sEptiJOcC/B8tR9oMCHn/ieqME4Q3Cb&#10;nc5nWWedddQZZ5whPuVC2UF2KduPWQh0d5e4LyZk1bKfT7YrDKR+EEU8BKJQxAVBiA4UE5v+CoWk&#10;2AE+bkWcz2PAbf3TmzVr5kshEkU8OJUerBkUBqAPP/ywtiDSLiwkCKAUP4YgQYgzzPo3bdpU91sU&#10;cP7jrx1VgUM+x6a7xTc93U04E6KIh0AcFXEUh2x5abHULFiwQB111FHaAvfjjz+aI4IgUCSLe5pA&#10;56efftrsLR5uRZyS9ljAKc3MNtmP/MyEiSIenHJRxHFpoeAP13nxxRcXfWAIWPeGDRumMz/QRiyU&#10;6h8+fLhk4BJiCbF0Nn83C+4hI0aMMEeLz/PPP5/0D7/00kuRyeZIdkQRD4E4KeIUd7CJ6xmR4dLi&#10;BR2ESmw8/Jk2pYy+IAiJAlrt2rXT9xDV2T777DNzpHi4FXGUQ9IWso6LwAsvvGBelR3nnhZFPCDl&#10;oohjWRs5cqT24SZYP2pF+IcfftD5mK3PLQsBpeRIliBPIQ5wTxCLYfsny/777x/ZvULAM/E9fC46&#10;GLqYX0QRD4GoFHGS0hMEgKXs7bffNntTwXJG+VYCFkhXhcItCIJ/yEJEoA/39I033mj2Fhe3Ik4V&#10;XR4grHft2lVX0PWDKOLBiUIRZ/YReY3LB5l48pHJDAbx4SZrFll1Spn5Cus8qRUZJNJ2LPRXik8V&#10;q+CVIOTiySefTM4ismCZnjx5sjlafLgnbZYrZq+CVMp1ZIIo4oUShSKO8KZTkTEFS/b3339vjgiC&#10;EBYovd26ddP3M36yfoNtCsWtiDOdisKFjyN1APziyAhRxAMShSKO2x8zLAzuUFjTZylRXnloY0TB&#10;5YTX42tK2lkUXoKFuUYWHvR+CoREBanauF9QgG6//fZAyocghMmAAQOS9wkLKV/9+miHAf0fV8Y1&#10;11xTZ04JgijiIVCJwZpR+CAKQtyYNGlS0sfwmmuuMXuLj1sRtwvFKIJk2RBFPDhRKOJOm2vfVVKq&#10;8aC2Ay3736al9Vpq166tmjdvrq6//vqMxhcGj8XMcS8IcWfGjBk6fsHeN7hQ+XXpCwN3cD3BmkGL&#10;v4kiHgKVpIhT0c1mi+jZs6euUiUINQGqzuIKQt+PMu8seCniWHgCTm+KIh6QqHzEKdJDXnpSGWI5&#10;YyE3PP/JM06WHlw7UCgoSJKpHoQb+oyNB2rTpk1kmSGCQsafU045RZ133nlS3VMIHWaU6FvcByy4&#10;7+KrHeXszPTp01WDBg2Scht/8SCIIh4CcVXEKfBDsBlTokwf+smMQuANgZvk3cTnSXz+hJoC9y5W&#10;Su7lqKqwWdIVcSw6ROAHQRTx4JRLsGYm6DcNGzbU34G0bSjxcYIc5ffee69OgUiJ8SgyEAk1C1y1&#10;Nt9886TsRI7iMhUlxO/x2dR8mD17ttnrH1HEQyAqRRx3Eaqg9e3bV6eQ8jPiu/nmm/W1MUq88847&#10;zV5BENyQFaJDhw76XsEVgHy0UZKuiJ9++un5WFVEEQ9IVIo4Bg7kNz6rYWcZIRB0xx131N+DVIPl&#10;OKAQhHxgoGcLn9mFnPdRZvKZO3euatSokf7sY445Rv3yyy/miH9EEQ+BqBRx/ACZOq9Xr57q1KmT&#10;L7cRfJVIY8j10Vl44AuCUAWzPrgMMHP0v//9T9/PUeNWxHENw00hKKKIBycqRRyXP6xlfNZll11m&#10;9oYHmUxsIRMCJ/m8coJUb+ecc45OSCD+7oJfsIbb+4olSDXLsLBuMWQRwkUlH0QRD4EoFHHnN9JR&#10;9Lvssovq2LGjmjlzprbiZYJABXyWVlllFW0l2WijjfQ1nnrqqRlzi2cCRYWAoAcffFD7MnItglAp&#10;LFy4MDm9z0C3FIHKpLVjgM01HHvssXm5hDn3pSjiAYlKEad4mk2tduKJJ5q94UKMg017iXKSz2Cu&#10;FOACeeSRR+rr3nPPPSPJ2y+UP+g/NqaHDFME2eMpECUUXmvcuLG+Bkrb//rrr+ZIMBy5LIp4oURl&#10;EX/llVfU8ccfr9Zdd139eXZZe+21tbKN8MWix+KOxCdSH0Wczsp7n3nmGXNGfxARTNltez4qu4nv&#10;uFAJMLWJ4ku/5h6JMtLewjXgioL7GNeRr6IminhwolLEKRJFFhw+q0ePHh6VUv9R38wZo3q1bKla&#10;dT5NDRlyrTrr7MNU7xFT1Gc/LlaTTt3Cee86ar8b56m/zDu8IA6IHMZ8DhlZyF0uCJWGI8fU6NGj&#10;taGRvs6y7bbbRuqWxTVQ9ZjPRgfDSJkvzrlEES+UqBRxN6SyYhoEv2+m9FAmmCIZPHiwTnU1ZswY&#10;neCezA886LEytHSEPNdJhD3Wk6Aw2rTBbOTolDLHQrlDxgqUMPo0Sll1Ban4oPwTzMY1sBADkg+O&#10;HBdFPCBRKeK4CNoYBALoU4s0LVevjT1erblCHdVm4FPKPV/56+t3q3Mv7qdar1NHNWp2inr269wG&#10;EGY8yXjFZ2ElpEx9uYPSw4wsFWe/+OILs1eoqRCUbP2y7YJ/9pIlS8wris+rr76qA5D5bGR2IfqQ&#10;KOIhEKUijqLw008/6WmZoOl5SJ+FIo0v7BVXXJGXVRvl3iouKPSffvqpOSII5QWDU6bC6cu4fJWi&#10;LyO8DzzwQH0NLLgvMDjIB1HEgxOVIo7M7t27t/4sivK4/Vj/+/lNdX2HeqrWWo1V7wfTsp7897N6&#10;8rwd1Oqr1FXtL5+m/E58E+jLzAqfhzIeZU78YoCbjTtPNOuU/M8nME4obzAs9uvXLzmDyMI6+k1U&#10;EMdg7y8qeOI2XAiiiIdAlIr4I488otZaay39eeeff34gZRpLifWpYiT32muvmSPBIKPEDjvsoM+D&#10;QJwzZ445IgjlAcKc3Mb0YaYVS+VPS1YjXAis/MDi58hjczQYoogHJypFHKOJze5A7E5Kasql76ph&#10;3TdRK6y/gzp1Stpg8NtnVZ9G9VSdxj3Uo58Fm63h2XDBBRdowwuKyplnnqn7fTnDTDBGJBvzxNKi&#10;RQs9eA2aZUgoT0iHSaEr+rXtB2QNIs4mKkjxjMsvn42rbqGIIh4CUSriVNqzloGTTjopsGDFz9wG&#10;DXn7Kvrjm2++UZ07d9bnwe/8gQceMEcEIf4wXW8tKrhzlSLmgUwp1m+YwcB9991njuSHKOLBiUoR&#10;B/ucwJAyfvx4sxf+VZ89M1g1/99KquGBN6j37Tjs38/V6CN2VxustKra7oCTVP8nv1Tfvj9DPfnE&#10;JDXve3+DNQYAo0aN0gM8+lu5K+Ju3n//fZ18wLpLcj8TrEpRJKefm1cJlQT6z/bbb6/j3bbaaquk&#10;Sx+uuVG5FVI4ixS3fG67du1CmUkVRTwEolTE8Y9r0qSJ/jys20HdU7AakD6L9zNlecstt5gjwWFa&#10;/bTTTtPnQggOGTLEHBGE+ELGIZsqkLLE3377rTkSHQjzffbZR18DwdV33XVXwcqD835RxAMSpSI+&#10;ceJE/Yzg85gJSeefPz5RD1x/htp3j33Ufvvvq1rvuo8667bH1ecYer+fq649qJ5qvGdP9dACic1J&#10;BwMTQaooaLQvQXy9evWKPJWdUDxwB7GByCSnuPzyy/V9y29O+tkoQH8iTzn6zpprrqnruoSBKOIh&#10;EKUijq9h27Zt9efho12tWuafS9X3X3+pvvjuJ7XMGvn++1f9sfw3tfS35epf51nP9B4WQSxw5J8t&#10;BCyJWFtslhas9EHTIwpCVJAqzQbNUR6c/MVRQ8lv65vO0r9//1ACn0URD06Uijg5j6319tJLLzV7&#10;hTDheUT1TgJiaWcW3Bhwy6HStFC+2Awl3EP4gyM32cZNNiq3FCzyNkDzqKOOCm2GSRTxEIhSEWdU&#10;eNhhh+nPwy/q/fcTwT1/fPqCuqLT7qpBk2PVsCnPqenPjlH9zz5MXfjo++qbl4aoPTd0hFKTM9Xj&#10;HxVnahJrj02sj6KTmhVAEEoPVQ0J8qGPYoUOy5oRBLc7Cssee+yhFfMwEEU8OFEq4pTdtqW4cako&#10;hTuUBQMO6daqGXIqCJQkjE0Ex9LmLKwXanwSooeMOVig+Q3JDodBZeedd9bb6ENRxAfgfXDIIYfo&#10;zyRVIhVtw0IU8RCIUhHHD+qss87Sn7fZZpurOa++pdQPz6lezddRtRr3UVM+cLmq/PGlmjbhErVf&#10;kx1VvVoN1MnD5qpiTmryILMPmgMOOCDSVEKCkA2UnkGDBulpTGZvWI+a2bNnp5SxR/krNNrejSji&#10;wYlSEf/qq6/URRddpLp06aJnJBkYlgKKkNh+uPvuu+vrqnRIH0lOdUl9WH4wa0m1Yfor7nykXiZ7&#10;G5ZxZPmtt95qXllccOnl+UFwPTnMw0QU8RCIUhFHobjhhhu0j9I669RRjz39iFr82CWq2Wq1VJ1D&#10;B6sX09KD//X2XerYnWqpFZv0UQ8tLH7FQB4ulRQQJFQG99xzj7aCc59SPCdqeHDUqVNHf75dbrzx&#10;RnM0HEQRD06UinicwMURF0WhCtzDSjlLIVQHd6LddttN36OUrydAF/r06aP3kbiCWcZiM2nSJC2/&#10;0buYzQpbxxFFPASiVMSBiHtGZSussJK6c8xY9cuL16m9Nq6lVutytXrhG/MizW9qxk291Pq11ldH&#10;XPmUStin/8NlnH8aLHIEf3I+gi1FEAmVBlPw1m2qW7dukc/UkG5rnXXW0Z+PIOc/Uf5hx1KIIh6c&#10;mqqIC6lwj1r/fXyPgyZBEMIHtylmj/hNsIhPmzZN72d2o2nTpno/riLFnlkiXTMzR3we/4tRb0IU&#10;8RCIWhFnapEHB5954cVXKPXPT2pS/45qjVr1Vd9x81VClf5PLXrgQrXb//5P7bBbC9X2zFFqxDPz&#10;1JwHb1H3v/yx+tXo21hFrr76ai18OG8pKgsKQrEgV37jxo31vdKqVavIp6aZvUIu8PlkKeI/xYMW&#10;LFhgXhEeoogHRxRxwUIw7d133y1FgmIAAyFbMId0nwyULPj9kzKZzDi33347cs8cCR9i8o4//nh9&#10;HXwmqTGLgSjiIWAVcRLMR6GIv/POO8n8mZR1JRMKLPv6JTW0X2/Veb9Oar/2+6mjTrlFzf0uoVh/&#10;P32wOqbTnmrA6BfVLxEavbH6ERSHMkSqOPHRE6ICJZygGu6TRGBzYlozCphZsgVcWFD0sIavt956&#10;eVfOzIUo4sGJWhGnNPedd96pFb44VSVG+SQTBbUhKBoneCOGquKD7DznnHO0vESnuv76682RBJST&#10;555t2LCh1oWKCWlG7Swmel6xEEU8BChmg6KJiwej6mKDf9/QoUO1ryu+r3GuKOb0LS3YsUaS2rDY&#10;N44gwMcff6xatmypBWjUSjj+gza/PlZwBgP4p2MZL2aufVHEg2NToFFQKYoKwfia0g8IMiN3fFwg&#10;CwV1KerWrauVoErOppIPWGhJgUhfIX1dFAa3mgrVYGlnlPBrrrlG6xAWMkyRaYrjGPbCSPuaiUcf&#10;fTTproQ8L6YLjPMdRREXBKFyIMCHgR8CFDeQKAd/KDA9e/bUn01wD5X+NtxwQ719xhlnFDUGQxTx&#10;4BDohXUaBVmUTyEbZOvAADZmzBhJSFAkbE0SlnRLOOCWgqsKho3hw4ebveEzd+5ctfHGG2u5fdBB&#10;BxW96Jso4kKSRYsWqd69e2vrPmm2JGBFKDewmLRu3VoL0Pr16+u4h6ggDRyKN5+N6xg5yxs1apQU&#10;5sVW9EQRFwShXCGeBiu4I6a0Qv7PP/+YI1Uwq85x0iS/++67Zm+44DJmc8+TsYVgzWIjiriQBH9u&#10;pmrbtWunb4RiZ5fA345OX6p8ukJlwUCyRYsWWoAyfUze7qhgAGAj6xnI4lu411576W0KT0RRREQU&#10;cUEoHRSxo5gdPsWdOnVSL7zwgjki5IIS9VjBHRGlzj33XE8jIO6FzZs316/p0aOH+vnnn82R8Pj1&#10;11/1b8dnYMiZOXOmOVJcRBEvUxgNEjFMYYhy9LumuAKdnYWAUymLLxQCLgbW+hy1O8r8+fOT1TJ5&#10;UOA/aiuwbbTRRnqaMwpEEY8/uCYh65gdiXveau4h4izwaSdvswQqZgeDEoobipy17OJCwfPtrbfe&#10;Mq8S3ND/KV3P4AVF/MILL8wY80bmFNqT140cOdLsDQ+uxWZqIWYkysrLooiXKQ899JAOBOOGL2YA&#10;WDGh5DNWyzg/jIT4Qx/CeoEARRGOMhsF6axs1Tdmkl555RUdRMQ2gW/kMI8KUcTjD0o4ipnzU+jc&#10;9lQNjDP4Q1Njguvt1atXUayQlQjPNOIObKwKC8odWXqYuRMSAxeK49A2pCLENSUTjtxKBsDju42c&#10;DRsGAQwIqJ551VVXmb3RIIp4UP5bpt58+Dx1XPf2qt1ebVTzPVqpVq3bqvb7dVYHdemiE9Af2LGt&#10;2m3XdqrnFY+o934qfjVLQaipENler149LaA7duxY9KAaN1OmTNHKNp99wAEH6KlTawnnmqZOnWpe&#10;GQ2iiOfiX/X3n8u0JXr5H39pH9R//v5TLV/2m1q69Df129Klatnvy9Wf/xQvLzGQwpVUifxHwYg7&#10;jz32mFYine6jXQIkqDUYuFmQIWeHHXbQbciCj/PgwYPVDz/8YF5Vs+AePPLII3VbkJmElJ7ZYEbB&#10;uh0eddRRoVeFRQnn3Cjh/C5R35fO54kini/fzxyh9v8/58Zq2FkNeS3Vp+m3959SF+ydeEhv3qm/&#10;emZxeflBk8iebAIoNxT8iXOKRKFmwsPNppc64ogjdJ+NCqZJ11xzTf3ZWDixwpP+jW1yUlPSPmoc&#10;OS6KeDb+WaYWL3hWPfrwcHXqgdvr36pWvZbqxBvGqYmPPKIemfiIGj24n2q+5qpq1fUaq879h6g5&#10;X0rAOkyfPl1tsskmus3atm2rqxsKwUGBJBuInUVjIb3p6NGji5qKL06Qfpngdb47RXImTpxojmRm&#10;3LhxycJouZT2IDBzcdlllyV/C5RwryDRYiOKeAF88ewwdSCKeIMO6oqZ1Ue2i5++WXVYiR+4gep1&#10;6TQVnZpQOL///rsaMGCA7pxMTeLTXWzwQSSXL9N3xfABEyoDpjTPP//8pPAkwDiqGAMGpAQWWR9Q&#10;ci4T4HP00Ufr7VJYwi2iiPvnowmXqz3pP7sfr8YuTJ+1/EFNuOQAtTbHNz5YDZtTM62W6SCbt9lm&#10;G93Pd9ppp0iySVQy5G4/77zzklWyWciRjUsLymolwqxhs2bN9Hcls5SfgHpkLnKW9zCTEFYmLJTw&#10;QYMG6fPiksK6Ix/N0WgRRbwAkor4VvurQXNTR7O/fTxTXbrf1s6PvLJq1PUa9cI34VuU6Uh0UkZw&#10;xehAlOGmSBEddd999y267y0KFkUTbCUr/MckX6vgBouStTzjVximdSQX9EUCi/hsliuvvFIPHpkq&#10;ZRs3lVIp4eDIAFHEffGf+uDBi9Ue/I6eivgS9ezQXqoOx9fpqK57+iuzXyAwmQJZTlfSllzifITC&#10;4VlL6uDVVltNp0CtxArUuDhZVz6Ucb+ZpEhMYTNS4c4ShmsU+hKJLjCo4I7CrH8pca5HFPF8QRHv&#10;uqqjNK5SRzVq3Ukd0qWz2qdNC7VT4/qq9QnXqolT56l3Fv1qXh0udEbKEdM56dzFqgqHewodlc+h&#10;ylUUgZUECNlp/wMPPFB988035ohQk+FhZf0st9pqq0jTg+HnaaswMlBEiKOY4xvOPor3PPXUU+bV&#10;pUEUcb+4FPFmx6u73/hB/brkN7V8+S/q3Rl3qGP2216tvcKaateOl6uZ74c/j4kCQtEn5DblusP2&#10;dy02WHJtGrktt9xS+7sLQjaYRbSuJQw4mEX0y+TJk5MzkHfccYfZmz/WEo4cZ7niiivMkdIhingB&#10;JC3iDQ9QQ95M+BV9/dy1qm0DZ9//baQ6DH5cFTPGnAh2IrA/++wz7UpSDNxR/jw4okrF9vzzzyeD&#10;8LDKo4QJNReCMtdbbz3dH/BRJW93VJBP31q9GSBOmDBBV9mzhYOI4o9D9gtRxP2CIn6JaqVld0d1&#10;7uhH1eNjL1Kt18fgsJbap9+jqpjhiCiyNlcxeafZLjcYPBA/xHfguVCKmIiahnPvaiPVWWedpT74&#10;4INIjGKFgt+7TQloq2UGuW63AWTrrbcuWM7iQUCFY4yLDAxQyOOAKOIFkNFH/NcF6qauCcvdRm0v&#10;U9PLPMgcPy5uAr5Pt27d1C+//GKOFBempKxrDMrOtGnTzBGhpoDVmQIP1iJCPuMoC0ChcNhqmfhy&#10;kq4Q31g7PU/+8IULF5pXlxZRxP2S7ppi+tPvH6rx5+yu1nL2r7fb0WrywuLEHRBUjFXQ+Tm0r3Vc&#10;+k9QMATZVJ2UHSfgUCgeGKe23357rdASRxX3ytfM/JCHnv6x4YYbast2UDgHdSE4B+kzCwnIx1hp&#10;Y3n8ZGqJElHEC+D7maPVISjiW+6vBr+cHvH8l3pvykC121rO8dpbqSNuelJ9UcYB+PhQMYokdznu&#10;Kk6fMUeKi9snmM8eNWpUZJ8tlBZmQahKyW9PdD2586OEmaY999xTfz6FebieV199Va+zj8CqKCpm&#10;+sW5L0QR98V/6kMs4s5vWKv5CWrsu+7ZxL/UoqnXqGabrqhqrbu96nPPPFWMuUasms7PoWf95s2b&#10;Z/aWHwQV9uvXT98nFECJcpAsxBeyStkZTHKpY8HPB2ZCKeLDeW699VazNzi4t+Lmynlq167tK1NL&#10;lDhyWRTxQPy7TM1/ZKA68fD2qvlOW6jaTmdbb90N1FbbNleduh+uhk56VbntxX98OFWdvm9Dte5a&#10;a6jV1t5Y7dB8f3VMv5HqtS+K40pSLLB+2KlIgnSiVEDcif9ZLrjggpKkGBKiY8SIEcnUhG3atFEf&#10;f/yxORINb7/9dtISQ6YIApVJ4YYQZx+uBVHmLPeDKOI5+O9f9eeyX9QvP3yuJl1zuFofeVJ7b3X5&#10;xIXqe0e+Lfvjb0dFN/wwT117sElxuEkTdeQVD6vXP/te/bpkufo7BDsAfqmcm+C8KIs+CZUNA6Ph&#10;w4dro0UpBkXMltv84BjuSA3oyBxzNBi4teBGwrmYCcjXLeWjjz7SzxDOgxtVHGfWRREvY3Dd2Gef&#10;fXROUvyoip2HlKhnqsHRoU844YTISx5TecuOjg899FDtuytUFii3uD+5BXnUgy5csWyeXyx95Ey2&#10;EfbsO+644yJLlxgEUcRz8M/v6quFM9STTzyunpn2gnpp7lw196XZatqzT6gnpj6j3vnyZ5XS0/77&#10;TX32wetq1osvqhdnPa+mPv6UmvHSR2pJCN3x9ttv1/2bZfz48WavIOQPcpKECs5trgd4zFDkqwTn&#10;A4YK0gvy+VQ6xpWmEDC+2OB8YnTyyaDGDKZNuYl77WuvvWaOxAtRxMsYOuree++tOxnZGxYvXmyO&#10;FAd80k466ST9eSjkBK1FDVNKZKjgGpjyijJoTygujzzySHKgt8UWW2h/7Kh54oknkv0L/1fSiJ1y&#10;yil6m3SJ1157rXll/BBFvHzAYmn7GQaGcgi8CwoBzTJzGT0EJEZpJKPvXnzxxUlDBUYyfvtCoXIx&#10;NUxskGdQuMfsrCozmF9//bU5Ej9EES9j8J+moiAdjTybTKcXG6Z59tprL+0fG6WvuBvSZWGxJPUQ&#10;RYfEMl7ekIrz8MMP1/2Y35TBXimqzD344IPaksR1HHvssfp+at++vd7G3xF/xTgjinj5wPQ4KTid&#10;n0T7i8dxhiVfyKBiXbhwU6ik71YJ8AxnFiYMdz93kScGlviGhwF9xrqjNmrUKFCKTAYGlKy36QlP&#10;P/302Ae2iiJextC5KIBDZ2VKyE+VKkGIE/fdd1+yslzDhg3VzJkzzZFoIRAIizfXQdXO5557TudI&#10;ZpvMKO+88455ZXwRRbx8eOutt9Ruu+2m+xfK6g8/VFb1TtLcMnAttxzplQ6xLjbWiwUllxmZoJnQ&#10;cBOhKiiuVZyHzFJhpuFkdt9mpiJZg19Fmu/RvXt3/T6MKnHKjJINUcTLnCFDhuhOR35jptUFoRxg&#10;mtCmPmOJsky9G6wntlomU6vklSVQlClR9uGvHsY0axSIIl4+kMWBasXOT6LjfIhDEISoYBYSBdz6&#10;dLOQKnjcuHHatSUb+IJjNOE9GFGKkc3q4Ycf1rMqKPoUA/KDO8Ce8vlcZ7kginiZQ+5WeyNxEwlC&#10;nHFkjRas1gUEi0xURaLS4YFD6jWugzzIF110UTLPLH6JZLbI9VCKE6KIlw/48OKCRSwEg71ix/cI&#10;QiaIgznnnHN0rm9HROiFwSEuRm75RzVMGyPG0qNHj6JkjuIzTz75ZP0ZDRo0UG+88YY5khkCU5Hh&#10;vIfYsaizbBWKKOJlDgFuNkjixhtvNHuj4auvvtLZJMgiUery3qRtwqeMrCrt2rXTwkWIFwRf4uZB&#10;X1177bW1RaZUwVzEFVAggmvB/5s+zKCAbVxSZs2aZV5ZPogiLsSZ999/Xw/CyfYlxJP58+er448/&#10;PmkowSKNnCR7lQ2kJz6rmLPvzBbZQkDk/s4WL8QxWxyLhdTG5ZjLXhTxMgdfVqpO0gkHDhwYqQUP&#10;gUp+TtxiGMGW2h8QH3nK8d91112xy/Fck8G1wwZjshBVX8qBEgNIW2KcgipYUKwrCtfJoK4cEUVc&#10;iCuvv/66rj/hdEGd6UsMJfGHQEyblc0uzZo1U2+++aZ5RXG4//77tXGEmJ2bb74ZuWaOpMJMqq34&#10;zcxSoekSS4ko4mUOeTKtXxRWvXJVIoTKA2s3Ptcrr7yy7p+U837llVfM0dJAxgAUb66Hap0MYoms&#10;ZzA5cuRI86ryRBRxIc4QcBf37BVCAnzIcdNDNjpiQwcWW7nJgux84IEHzKvDxaaLRbmmmrEX1113&#10;XTK4vkuXLmUf7CyKeJmDYmGDfrDyUZZbEEoNaazsTA1COw7R6wsXLkxa5Zh6tcWhSP2ZbwnmOCGK&#10;eHmBnzjyG8se2SwqMZe4UF7QJzGeWNlIRUt3NralS5dqWT558uSMlupC4D5o3bq1/mwUbPzS3RBL&#10;YfUdZDiusZWAKOJlDiNBW4mwRYsW2g9PSIWbG59fhIhQXAjwscruqquuqn324tDu/P42Q4C18hBb&#10;ceWVV0ZeIbZYiCJeXqCA4xrl/CzqsMMOk3zbQkkZNWqUdgmhP/Kf7FFRx/DglkLQJbOot92WKqoY&#10;AKyzzjr6+vAhf++998yR8kcUcSEUCJrAp2zo0KE6f2xclJtbbrlF37gsJPaXh11xmDdvXjLABkWX&#10;gB+CbuIA/dGdEYCFglSVFjQminh5QTwP8RPkPi6n7DxhQd7pM844Q/sdDx8+3OwVogbrNm4gjnjQ&#10;sTJXX3113i5EzMjbImj4ly9atMgc8QfPaN67ySabJN1SOAdFBNmPpZ7qxvmUu48zooiHAOl1SHVG&#10;Bym3tDlhgU8ZNyBR1gjWOJWeZzqLAD0hfHDpoJgDQpKF6cQ4/fb33HOPdo2x18d0Jv6FlegGIIp4&#10;cDAYMGPDAF1cQ6KFdqeqqNMt9XLNNdfQh81Rodi8+OKLatddd9Vtz3MbJTjdFSQIv//+u56hp/gZ&#10;7i0vvfSSOeIPZvMxkHA9FLmybjDWTYZsaB9++KF5dWUhingIENlrhUncy2AXk1KlohOiB2F70EEH&#10;Jft927ZtY1d9kmqZVoizYFWJ0yAhbEQRD45VBJmKL1U++5oMgx/cw/gNWChNLs+R4kK5eNxYbZuT&#10;nrDQjGfMblirNYa4fFxkcUvBUIJbCgXemjdvrs+3xhprlH0gfS5EEQ8BfJnoMHSgxx9/3OyNHkaQ&#10;5ZhDUygfmP2xApcFa3jcFHAsM2effXbyGsmIUi6ljgtBFPHg2H5ChUAUFKE0YMyy2ZWwzMpzLHye&#10;ffbZZIY1FlK1hpFGEiXeBlDiUpIrjSAVL+vXr1/NDcbei7ZsPgt5xKnCXOmIIh4CpVbEucFskMWJ&#10;J56YNQG+oNTPP/+sfcf33HNPNWTIEJmS9gG5Y905ZcnQE8dpQvwJ+V3tdZKzvNxTW/lFFPHglFoR&#10;v/3227UVkCC0YpQKLydwI6PQF79Hz5495TkWEugHZD+hXYnfQUcISybyLLXJIigrz2flAsUdCzfx&#10;ATbLGxmtyF7FeVgIYq5J3gWiiIdAqRVxgn2wVJKj+csvvyz51B6KLQV1Zs6cqf3EnP5ljsQDrC2M&#10;xG1FUipySn5bb55++mmdQ9YKSLI7xDEOgqwoFJey14kgf/jhh83RmoEo4sEptSLOABelhArJZHeq&#10;6UycODFpVMIaiqIn5MeUKVPUDjvsoNsS3YTy9AQHhwUzj0cddZQ+f506dQINJAm25DlC3+/cuXPy&#10;N2dhRqSmDcJEEQ+BuLimxAUCPuwombK4zzzzjDkSLxD6Nh1Shw4dpNqbgYEcrhw2Dzj9miILDPLi&#10;BNZvrDtYFLlOFtYHDx5cI7NQiCIeHHFNiR8M/q3sQS5LoL1/UI4JRqc/0364fxQjhSyKNIq9/Yzx&#10;48ebI9VxZI4unX/HHXfouKLatWvr96Uv/OYMHmoiooiHgCji1eGhhh8Y7dKjR4/YWjZIubjVVlvp&#10;66Ty41tvvWWO1DzIfHP++efr/N+0R926ddUNN9yghXtcYJBHikybbsu9nHDCCQVF/Zc7oogHRxTx&#10;eEI6VFwd+G2o6FjJQdZhwGAFYwk6CG3Gs5e84MUySJx77rnazQXDB5/jhrSDuH7y3McQx/XYZbvt&#10;ttMKPLOXtjImMTw8Z2qyi6go4iEginh1nD6lbrzxRt0uBF/EOeqZKWHr1oDy6cfPrZIg2PKQQw7R&#10;359lm2220bMFcYKpe3ekv3shbWal5QTPB1HEgyOKeHx5++23tXGE32fHHXdUr7/+ujkiWF577TU9&#10;a0AbseBnPWPGDHM0fFCWyWzDMx0lnPsHpRv3knSlm4EU9SR4lpBCGHAXtK+z9SZqSgxPNkQRD4E4&#10;KOJjxozRvrwoK/hmxwFcPQjqo23wVbMJ+uMIPmlHHHGEvlYETKUXmMAn/q677krOBrB07NhRxxnE&#10;BR4yBFtaCz1prPAltL79ZADAN1xIIIp4cEqtiHMfXnTRRTp/8plnnik+0WlQpwCLOLUABgwYIO3j&#10;wAwlroMNGjRIyu7u3bsXNXiePPsYbKiVstFGGyU/1y7E5DAjiVsRSne6dRtDChlV7OvJCU6AppBA&#10;FPEQiIMi/uCDD2pFiuCJOOXDxefLRsLzoImTm0M6TONdeumlyRLoTL9VWk5bygKTN3bFFVfU3xEf&#10;+csuu0z99NNP5hWlhVRVAwcOTBbhQekmXSK+hTagh1L1cbPYxwFRxINTakWcgkIUL+EaMFZgBRYE&#10;L1CEeb7b5xPVgsn6Fbb/N0o0yR/w6SZgFtcRPs8ujRs31karrl276iBNux/5TEG3sWPHJi3gFA2y&#10;sxosO++8c6yMPXFBFPEQENeUzDh9K/mw44aeOnWqORJf8HmzVlgETrlbYXjYM2OCy4kViLjixMUF&#10;hyw2WOcbNWqUvL4mTZroa2ba01rtUc75behTQnWcdhFFPCClVsRRehjwcw0MMKdNm2aOCELCOIT1&#10;e8stt0zKRtLIzp4927yiMOh/DP5wI2X20a1YsxCL06dPHy2LbarBdDCuUSYf328bZJu+INvjMlMf&#10;Rxy5LIp4oYginh2moGyVLHI8l0OCfh6IdgqOaeNyLK37wgsvqAMOOCApDNdaay1tbY6LTx6+jLYQ&#10;BAvR9EzTk2KLVFhWqOOSguWHSH0hM6KIB6fUijigBDHwp//fd999Zq9QkyHtL7OAduYSazMVSAsx&#10;CqHU8xyjeBI+3cRDcW674DrSu3dvLXvzTVFLjnAUeluUB53IfgcWrOmTJk0yrxYsooiHgCjiubHl&#10;xrlB8TMrB5cPcvximcVShUWgHBRBSgtjwbDTibQ3Ap3sMHEAn0/39SGkSXVJeivA+sOUK8d4DX1F&#10;quz5QxTx4MRBEUfxYbaHe5XsEUJ2+J2IhaLNMCxUinwgHSuZT2xKXWQjMVb5WL+JecK9hIJR+GO7&#10;/brpZyjEuCg+9thj2tJdaHYVEh643WY222wz7drCcx6rOy6R/FakVoyze2qpEEU8BOKgiNPhP/ro&#10;IzVhwgQdMIE7Qpwg2AOfMtqJIJM4B26WGxRPGjRoUDLdFwt+eeR2jUOhIqw4KNQ2nSXLrrvuquMa&#10;wJE/6vrrr0/ml+VBxOvj1ofjjijiwYmDIk7AsQ1kw01FyA6K3DXXXKOVVuKhkB/lCiljGXy5ZSOy&#10;+/77768W8JgJXkdgO3rI/vvvr/N623Ox4BZyzDHHqAceeCDUgj7AbLd71rVZs2axilErF5w+LIp4&#10;ocRBEUcY2RR0KLpxrNLGyN76oFGIpVg5TmsC33zzjVZe3fm0eZgXOn0ZFgwMCah0V+XkYYOCba+P&#10;wdlVV12VVMCZfsWC4/cBJKTiyABRxAMSB0UcA4qN38CqiCwXKhcqYaMzkFOb35wFNzwGF7ncBnlm&#10;YsTCVe/ggw+u5tPNs79fv37axenzzz837wofFHACOe3nYnVnBlnID+eeF0W8UOLimkJpWK6DaaFS&#10;PVRyUSlZSHhYRq0wYs2gmM3WW2+dFID81uR1jUvZeQpx4CNopyjx78YVxZ3nm4h6LDTWj5ABBAp4&#10;pfSNUuH0SVHEAxIHRZxiLHbAiitC2FkwhNKD8o2M23bbbfXvbPscKRlx1/MCV0hcDYkhIJbGuuzZ&#10;xebpJlAyUyBl2Dz33HOqadOmyWvgmtgnFIYo4iEQF0Uc9wSugxu8ppaKLTb48dnCMi1bttTbxQTL&#10;N351DRs2TAo//P1Is2hTRJUaroMpdbd1hiI7zz//vHlFAtJWkYrQvoZpzJpWPKmYiCIenDgo4qQO&#10;tdZFZEscZzPLAXzFyQASFx9krNv4SbuVbyzf5513XjVrNdeOTzeF77yUbtxLqFRJPm7kbZRGC6zw&#10;o0ePTgbPU2eDASOpCh999FGZ2Q4BUcRDIC6K+N133639a7lRuCahOCAwcQthirAYfsycH/9Hd4AN&#10;KfyYjsR6FgcIBuIh47bO88ChD3LMwqwBvonu1xGcWY5ZaOKOKOLBiYMizv1C6jeuA4UrrrOZcYYB&#10;vZWXrVu3LllmLuTa5ZdfnuLzTbA/RjK3f7YNpESZJZuVfS0LspJAynvvvVcbYkoFAwnuD5IscF0Y&#10;WrDOS7Bl+IgiHgJxUcTJ0Y2rAtdCGrg4j1QZ0SNkCFSq6RYgBBspnfbZZ5+kMGbBOoZiG6epagKB&#10;8Qe014hf9/nnn19tgMBU7CWXXJIs5oSLCq9jv1AcRBEPThwUceQ09wruXNxPUqwqP3DjsNmXooLf&#10;7qmnntLWagxg9CVc7pgttbIbtxH8vwlq9PLpPuOMM3TgelxmODEwuf2/yRyG5VsoHqKIh0BcFHEi&#10;p7fffnt9LfiOxTmtE3lSN9hgA32t++23X1nkFg8ThB0VLd2WYpRWLCHTp0/nxjSvLD1UdKN8sX3Q&#10;UO3ysMMO86yQRkCuOzc4abKw7EgAZvERRTw4cVDEhfICyzaFxnbZZZeknCOVIoo2+1G6CaSk7Ls9&#10;jnKOZRw5SsrAYgZS5gMDCgYO7uB/llVWWUUnViC7i1A8RBEPgbgo4lglW7Vqpa8F5XbJkiXmSPzg&#10;xv/yyy91AYBKgDSB+O/RF9yuGRa+J64cVLS0gYwsTEWT6SRTwE6pYFqS6VS3ewwBZcQepCvVv/76&#10;q34t1jxex/ejbDcWKiE6RBEPjijiQi7w4WfGEjcSO8OHYk2aQFwGyX5CcRyUVo6xYBDDqEIgJUam&#10;uBoi8Kk//PDDtXGF60be436C4k2MDy6SuNE4csO8QygGWhHfeOONW1I9cPjw4bGZHikn4qKIowx2&#10;7NhRXwuBcHGpoFgTwBKCIMZHH19uhDduHFhGeMhbAU2GECwMzAjEbcaC/kNxEfLY2uvF1emmm27y&#10;tIjwHQjasa+lDDPBRuJDWBpEEQ+OKOKVCwaCJ554QmcmCZrZ48UXX1SnnXZateqTKOA225NdmNU8&#10;9thjdd2GsPN0FwOysWD9ZhBhvwPB9XEp+lYT0Yr4nnvu2ZJpE/ujoFAS8DBixAgJqvJBXBRx/K7J&#10;Q8u1YGkl16cQDSjeDz/8sDriiCNSrMgo5hQywjIS1xkKCjDgE2gfMFS0JHjM695ncEfub3dUP5U7&#10;JYds6RFFPDhxUsSxmjJTKG5c4UBK17Zt2+rfF9eRcePGeVp2MYgQq4TibV07vRYqXaInIRsJQI8q&#10;ZWBYYP3GpdCWnKfP40bjNYMrRItWxJ0/2jWFDBAoknQ0t68QU8277767nkLHD1lIJS6KOELmzDPP&#10;1NeCm0C5pYaj0AuW13J4EBFgygwSfoHWd5oFgU/gztixY7VyHld4iKCEcL322rFuz5w507yiCiwo&#10;99xzj9p5552Tr6UACeXoxfodH5z7XxTxgMRFEaeoj83P3KFDh7KwrJYDPFN69uypDVPIZJ4tWMqZ&#10;rcR9ziY3SF9WXXVVbTHGpxuXw7jUaQgKVZdJdev2V+/cubN6/fXX1YwZM3S7sI+6DnEoBFdTSVHE&#10;00GxI/iKDBwEXdkfkoVtOikR3jU9E0JcFHFAYBDFTcBfufhfc81EZtOGO+ywQ+yyqDBARUE955xz&#10;tMuP+z4gCv64447TvtNxF2RUsqSv2ip+tr2ZpvRKw4iPoHV1YkFpRxaI+1o88aOI169f/zam0fF5&#10;LTeLXjGIiyLO/UfRK+45ArnjHGhfTqDDMLNHyXgUUFvF173gH407HvoMM5c8N3lfuYKFGxdBt5zf&#10;cccdtTGFWXOC720tDJaTTz5Z3FhLjNPf/Adr0jnfe+897bLClI/bmkZn5semuiNKS02Kso2TIl6u&#10;fPLJJ+rVV1/VKQ1LaRHHwssDET9v4ibc6aawkhCYQ/EaBqi50goSrEggDH6GpO7DBztqELwMzHA1&#10;s98DtxKsJF6Zakj/haJGIJLt0927d5eZsDLAkc85FfF99tnnNneOYxYe2MykIbviPItTDMRHvLIg&#10;YQG+2ijV6f3cLshwZv1JGVhJMw9PPvlkSsE0njtUXcYqDsh73CTtcWZz45a9paYSSBH3Ar9XBBjK&#10;CVNrKCv2h8bXlBQ/F1xwgXaTqNQfXRTx8gSlAwVz2LBhOstMejUzZn2YviTdVD4CGysX2UTsPYFS&#10;HtXsEfEBvXv3ThZj4BpwmfHy5cYC17dvX+3Pbr87FpMJEyZon1WhPPCjiDuv0a4pDHaJDaAwFYM0&#10;d8YH5BjZl1DOqU1QyVPWooiXL1hxcRtBqbYzqu6FmBdcbPH9rsQZIO5h7k+eXfY7I+ePPvpo9dZb&#10;b5lXJYJW+/Xrl3wNOc5xTRHiQ8GKuBco53R8rOP86Ah22wlYNt10Ux1UiI8pFrhy8AnOhiji8YdB&#10;IBaQs846SwttdwpBFpRuLMF33XVX6AIb9y2b2o/7oViuN0ypEkiJUmG/F5+HpSQdBDUPMHdVt+bN&#10;m+uc3/iEC+VHEEXcC/oPs5ncI1gN3X0DpaZhw4a6Kir3CD7NuDqVO6KIxx+MF7hTkJkKpZOASRtw&#10;6F7QK5DhPIMrtUgcM5zPPPOM2n///ZPB9RhbuC/J9OIGQxDPAxvDRHYXFHchfhRFEfcCnzem88lR&#10;ecghhyQVE7vQWVAaUA7wbyLCt1wUgjgp4rgEnXrqqdqihT9vufoaInBYgsDryU1ORDvKBMIq3cpN&#10;hce9995bXX311VooReUbh+XdBsZQTS2sVFF8Z5RndyAlaQRvvvnmatb3efPm6UJPbj9JgrDHjBkj&#10;PqkVQKGKuBf4myKLsZzjY5se3EZeZWZCUWjxr2UmppwCeOOkiOOaR50BMndwT9Y0mKGkSBjZTZih&#10;Q15aFzmvhectafcwdFRy0DgKNbOyPM9svm++O3oUOpUXGJ2saw66FkZP5943R4W4EZki7gUdg5Er&#10;Ecz4MuGT67bmsTBlig8jIz5GxCg0WG7ipDjESRFnGqp///7aJYjpqDgX9fGC68cnmfZEEKcXukEo&#10;oTwzk8KAjZkVAg5xg3L3GxQElFPKByOoiW0ohY+2G4Ic99xzT3199HPSHeYLAtidcpDvywwUlkoL&#10;biXkz8Uv0P1AY0aAwB1JW1VZOPI0dEU8Ewx4CYAjRzMDW7dbEwsWS+5LDCsoAQwC4zjYi5Mijoxi&#10;oEw6UJTRSgVfZeJWGNwdeuih2pLt7jssxJvhMoUy6TbasY6SXumzF8QfYWCxzwsW7imUb7KdZILn&#10;gjXKoI8QmySZreJPSRXxTGAJJ2iP0TF5LknnhFLmThPHgvLFjUqAAn7ouMNgVUDhidK3VVxTwoUi&#10;DNZqi9JIURxSSaU/7FmYpsSKxOCDAR2/fZynzBGw+G5z7Vg3CAr165pFQCv+jrYdcK8h4IYcuBbu&#10;GxSfXXfdNdlGTF0ypfvoo4+K8l3BRKmIZwIXMKbOb7jhBj1QTDessKBMUaWVAfdll12m73fu21IM&#10;lMU1JVyc/qXlLzMjpAtkoEZa1G233VY/H939AMWS5zc+zSidPO/pO8xmMqtnX4dLxbXXXlvxWX6Q&#10;7xdffLGeMbXfHVnPwIN4jmwQx4GSbt9HOsJyyZomxFQRzwWR0bgV4F6ARZTpdXcGF/dC/kxGlVQz&#10;pEIg1lGs6mFGS4si7h8rpHn4UvKdIF8e2Pif2mm39AWhTKAho3ssRViOgrqtxAkGmmQtsX7qKNeZ&#10;rBbMaNC/3MIZa9F9991nXqG0/yQKhdsNh37PbADHhJpBHBTxTDCLhYsL8QqXX365TovpNbhGBmAh&#10;ZUaPQeZ5552nLe8EGaPkM2MWJqKI+weDAa6PzLoxw4H7DIr2vvvuq91p0t0AWTbYYAMdf8OsHEYH&#10;0uoiv+3viMEM5Zv+YAOGUdB5ZhMsHvbvHSd4DhCTwayALZ3PQluiqwQdeDBbjFGGrF9CeVGWing2&#10;sDgiJPCRwiqDAk6qRaodegV4sHCMQDVG7kylDhw4UCs/CAiC2hA+CAynncynpEI6R86DIl6TgiFo&#10;DxRirKwIZ6bMyEnNAAnlkipezFbwwLXZO9wLbhWkByQ2gCnZwYMHa5eJN954QwsoW2odi7hNwVRJ&#10;YAXCZ53viP+fHRzywMMnEFct21Ybb7yxuu666/RABsvhqFGjdH91W5loR/qi5IStmTj3Y2wV8Wwg&#10;W1G4MJAwOEd24I/O/e9lUWfB1QprKgocLngEpSHzycNNRghcZ3KlFwVRxBPPTJs+lmceCjaymBSA&#10;7dq107OO6bPRLBgS+A2QOyiTuJfibkfebuRUppm+L774Qj+bsXTbc2FII9CSa6hkFi1apG699daU&#10;GUsynTBQwTgV5Uy+EB8cuVxZinguUB5ReFCw8VOjOiJWWQQJVhgvgeNeGLlibcSCi9sEbjO22BGK&#10;Pg8FlCiUUhRKFEiCUFDmo1iYouIh9NJLL+nRMQLWWo/57ozCsb7ir4mw5Nrs9WGpxseM68f/GoWa&#10;74N/Pn6gBGUhPLF8WAXSa0Gw8BoepPg7MtWI8EHQYNliRsOPRRtF1VqNCT6sRHj4k6GC78iABQXE&#10;ZqtA2WBgiIWD36VXr14pec1Z52HJ71zOMwRCODj39/+3dyZwNpZ7HB9CWUt0uVdJMRRJWpHicin7&#10;lrG0yJaWW7TQahmUsUSyZ+xUCCHlSl0XlTUhe2SZK7JnHzPzu+/3nXm675w558yZ7ZgZ7+/zedLM&#10;vOc97/p/fv/ff3myJBEPBDzf2A3eA1KvUMp5H7BL1BDxLnh2QjIDu0w6DLmzEEtsPWQf+2b6LqPM&#10;k0qBvSS963Ll1VITg+3lHLHjgYLIGbnXRMCwB6Rpsh9U6F69etnpDQgapPGR5umvCJLB9WJ+I1qJ&#10;DTKODrU5gTg4nkAcY+EYp/3ivnEPuObZFYgiPFeeogn3gGYKzLkpAdeedrPM3S6yDyy7fGURcX9A&#10;zSaUZl6W7DQwAr5SPzwH25KjTYgYY4n3jgGHkFMQSG9sFFl6wxNuJoRGPlp65x+zP5RyjoljwZj7&#10;A5MQEw/k1Fm0mFmAI4QaxHmg/LMiJ+TA5MPjwHCedAKgkInIjCHpDGoicPxmzZrlqt5BxLmon7Tn&#10;4FGlJIP57OFt2nHgVwWTzmVnIp4c6NjirYYkKw8cCAQNbAKLs5iooinQTm7weT5jRBFsB+siIIwM&#10;HTrU7i5F5BFih11Kz2JaBB/SQIlYOCPRpJxgv1JD5rMCOG/mRa6zs8gUG4+9//bbb1OteqOmGyWd&#10;52H58uUJf3HhFdFndCH6ki6ePa2TJ07ptMUnGGcvRCvWR3aD4mJ04dwpJV1nOmPhEnEHCKWRZ4VB&#10;IvwfyIBcofbyckBgyRHnd962hayibjJQyzFU5MGRA0mojsKlfv36eR0oEigTLArTtm1b+19IKp/h&#10;b94+Qy4mRS6QPr6HQdEH348njsJkzhUDwvn7CideLqCAEX3g+lLk6GzJR2QDtQF1i8VHiEJg5FCZ&#10;MXqoN5cDKFOoUjgr3DMiLd4UKCZYFCdCshQsUWxDxMGpnBCF4B66y8oHGWf3aunQ1qpc6U416Ddf&#10;e06lMOIQ84c2z+6txqGl1azbVO0KQo2sZXeuWCJOJBBRgLQUbGtyg8gcAzthXRZbqcUOEyn1tj22&#10;BfvJAjITJkyw1UwK6yC11K/wHjdp0iTJ4J0m1x2Hm9xfOsnwLwtmkY7AMNui1FPvZJR9SCtqNt+D&#10;jWfFSI4Bp4OIpzkHVvCl+xhkmujm5VLzmU/Ibeb8OH4GBJTIBe1aM9vckh4gkkw6FOdICo85b0QT&#10;ojVEEdKzHo35mnvO97rwgouHtXrKP/Xg/feoQa9p2vfHJf0R9YPebXa3rjL35oE39G2Uj9bYFhE/&#10;vGWOwls9oJp1X9IX24PTdc6yyy4RTyucRJy0jvRE3KVo2zlg2GQ54feW26BL1s/mbxejs29qAio3&#10;aj6Kcffu3e1cRLqkQMJ9rfqHyvP8889nmGpATitkm4kHsk3fdm/pOkxEtWvXtkPp5F6i2hNWZPEF&#10;JnEiDs7tmYiZdDG2Li4HLmnf4iGqUjREBR98SV8f9KWcWA67RXjOnbec2Bg/BOPibo1qVUJXXXWT&#10;2o9bm6EK+ZVMxFML3kHrstg54sl1pggGIPxG2ScqltmBk4IQ4myWgHCCCJQdxQNINc4Y9U/OBa8Q&#10;Wkh7oraM1KbLgvO/a/3CeZr56af61HIA5i3bomPZz/fxgRjtXfCe7i1mOdW13tYPifyU0/pP+NMq&#10;Z9+rHCpWp6++D6DkbN/8d1Tp6hCFNh6gH45mLL+yibhFKqq6RQKpR6BdU87uWqJXn6yh4tdco1w5&#10;cipnwktcoNQ/1CvyOx13vDRRS4er+Q0l1eCFQYqcOs0mnVMmWaTvoWL2Z/JWfkIR46do6pTJmjx1&#10;iiYM6KJyxa5Rrd4zdSSb9O1HqcfQU5lvcgtRlFBeAgH5lpBxQoUphSkgo6UW+emEGu+7774kxWOo&#10;V9QN8DeOE9WK1BOUKQNUDJQRFC/qC8xnCRtjvMkHJezo4nLjknbOD1e1Qtb9yfeg3pzlkd4Ud0Zb&#10;Fg/TE9VqqUHr1/XhjOmaNKaPmhSnriS3Krfsqi93J1VQzmyaoYY351NIrhJq9cEP1rSQMXCJeMqR&#10;2Yo1sR0mAkgaYGbrAY0YRP45Kr8zRQb1NzuuTUD++ujRo+3zRQgy54vjwZxA96r0VqeJbJDCEui1&#10;jD28RgPaVlfRyg3V5Y1elhPUR28+00il8nGsRfTIc59oz9nsvJjPBW2a2k0VON+iYZr0nWfbxtNa&#10;ZhHxsva9y6ECpWuq/UsD9EHP19SuRgXlC8mjsg//U3M3HHIIneCYFgwIUwHrc0Uffllf7c84Mm4T&#10;cQtVebhKlChhF3RAGngArT8mbObCH5In4jHaPq+H+r3XR1/vT2xYo6O+UY+GpezPhz41TBvtbk0n&#10;tWvbN5q36ohiEt2CQ5r3SlVdH3KNyrabqF88klbjjq7S7CXr9cvvWfu+oaSgIFO5T6iY55D8fdPi&#10;icIjSHogIH8dMu4tUgHZNjnbhJtJfSGs6km2mXDoDkA4mX3xftCCi1Qjz3eE37GIDquberZkpPMJ&#10;xauEwC+bauLCN46u1ZBW8fe+YI1nNG+3h+G9GKUFwzuqUoXb9VDH9/TdCenczhUa2DJU19r3+Drd&#10;28JyqjxfvzObNaJFGeW2tily72Oa+0vGGHTrWXSJeAqRLBG/sFdz3n5WTao/pJqW0/z3hk/r7amr&#10;5ZmpdPG3HxXZqbXqP9JILcLC7HSVsLCWatGsqZrYKSjN9ZjliMf/PkwtmzXSo/UbacDs1Za1/z8Q&#10;D6jH4ZioyckMdgIVmBWxzUIxDFIvaB2cnfKUqbshXZR5gMJ5c64MbHfnzp3trjIZ6Wwg/PBdfCf1&#10;QUR2/eHiiX36cuwQrdztpWf46fXqX7eMcoRcrUq9v9DhbKq1Ru/6TC/WjHeSSj05UKuTlE85iXhO&#10;/bXBoASeZSF6l0a8lNCdLHdlvTVzS6JaoH2LB6t+UT6XSy3C51gMLGNg2eUqIStXrqxK2zny3CgC&#10;MA8fgx7O9COGCLnkwTuSJ+JxFumz/usjTHRm9QcKKxOiXLVe1+ID/mJJ/om4QWxMjE1iOR4Kdcgr&#10;zOqgawIEl3y8lPaWJVccBxNyzLPM4hLe2imSs00XBYg+HQfIo8fo+sptpFMBExHXmgVKrk7og8vI&#10;ny+vneNJDj9pJoE6Di4uH46snqiwwvG5/EVrP6MFu73f9xP712vUy/VUpVINvTt7iSZ0rabiObjv&#10;16lKi/FKEts487NGtQ5Vfp6NYg+ow+xdCX9IX7hEPOXwScTPbtEnb9VXaI1O+vCrtdpCXc3G7zWt&#10;TxMVz2/dx9yh6vz+MiV0w9YvGz7R6wM+1+7/B8IsxGrN0Ef1N2v/JVuM0+5EJuCSdi7uq67Dpmv1&#10;bwm/skCXLbOyMCtLXq5IGQIIijytfTkWBlyA9Q/27NmTsFXWBVyG+iNqi4iyOucD5kwK5umohuBC&#10;FCCYIArCNU57J6xorRtRXzcWKqSmI1bptIdAcHT7v9W3aQPVuL+6qjdsrk4fLdIudMLdn+n5Ryvp&#10;jrq9tfTXzBWRSYo4bf24l6rnir93FTsN1U9JslUTK+LF6oRr5UFzT49oUf+29jvK5+/rGqkdDj/r&#10;v8uGqVnJ+L/lbdxbS6L88bPUwybi1n8S5YhbP9sqIbmqhM5No30zaL1DoSBkxXMJ8isRgaameMdF&#10;rRzWRsWvq6g35u6W/1cvMCIOSGXheKhYJ/Uhu4PwIItFkLONcoF67a1AkvxLVpmkZSXOJ72LA+kW&#10;QDoMDg05pfSc9+xcUPBv5dTlpdfU563Oeqzl0/po7i5rqnWRlRDz238UXi8+P7dorWe16NfEM1fM&#10;8Q0a+mRCF5syj2mEncZ/XHNfvkdF7eegsKqFTdJee2sHLFI3um2orra2yV+pvqZszpjJLRAi3qhR&#10;o5F9+/a1V6HNjr35UwrvRDxW+zdv0LrVO6xpPimOLBuuhoWt+33H4xr7U0KiUVyM3Ykh8fan9U3/&#10;2ipu7f/GRsO08UTSvRFQcwbVIH0IBhwThdvBqhXhe1lsCTHO2eWE2hdqW/x1OTm++yv1e66lGtYP&#10;U1irZqoZ1lkRk9foeCbRHnBmSKeBdMNdnLabiCVzBStzw3myk2ASt3++Wle4Sw90n5NYDY+N0uRO&#10;Dyt/yO16a/7/RYEj38/SR+M/0JC+z+jeq3Or2puztD+4PkiqcHTVGLUtF38/7+o8TJudISYbiYl4&#10;8bp99d2fRPw3zezVQoX4W54SemHCSjmTCw+uGK7mpeL3/cCLo7U9g7pGeiXi3kC3CorTyJelJ6az&#10;HyjDeJGsfkjBCapldqyS9obUE/Hz2hj5nBrUeEJT1yV5erwgcCKOekz4kOOiwp8UDFI+Ah2sYkf3&#10;j8ximChIpTCTIkeKN+kcgwH1XFEVw8rvUJMg2+RsU4SFes3g+aR9Fs6mN1BISTgQlZtOBs4VLRmQ&#10;+8p3363w/gO1cPQLah5aWA17zLP8agcOLFLHO69V5Y4TtC8LGDIXBn9oxZiOKom6/ZdH1Htx4j7O&#10;p36erc5lzToDOfTX22rr8VcG6J8tbleR3AnPX/679OzgrxTlmPhiDi9T9/JEGguq6osz9d+MyUwJ&#10;iIhbRGSkcxU/BoSPJbE//PBD+9m/knrSpyZH/Nz2qWpbOkSlm0Zok9+E/+SJuDfgKHFM2BruC11T&#10;IIqBDmwcucvJCQyk0XHPnYvLYDtJv8PO+rKRfyL2iBb1rK7byjTUtK2OBz72V41tVU43PfiivjkY&#10;PDkCJRnugYBINxo4iTkvBsX0cBSilKQqXs7OI7SNpFNaRvVQP7xisDo1flRDFm3zyHu2pqcveqh6&#10;EYuv1O2jJQcS3+P/LnxPtQta16tgQ41cEngf+8uKc9s1+tmqdleUHNW6ae4OT85yWt/2elw3JzwH&#10;+W6pq7Gr9+n8xXPau2S4at+YQ7luvE/vfbE1SYvarVN6qiqfy3u/3vpsZzJCaeoRMBH3Bgw2iw6w&#10;MA7N+smvNeTPDEJbqOo8/BQgQAiDHerJaKSKiB9Zp4h3X1Snif/WscDss4XAiThKr0kzatOmjT3J&#10;0EIKAxvIQB1AmeGzwQITB88Tq6sRFoRskyfnSbZRNMijY0U3uqeQ10cLL18dVDyBEsig1RkTEYTb&#10;c/VPvqNkyZL2AjtEfth/IlUoeqeGt6ugkJubaZinExV3RJ/1qqOcecqqQ+QGuVw8K+GIVox8Sn+1&#10;noGKTw3VDg8uE3v+lPZt26LNP+/WMUcI89S+Pdq6eav2HfJkZqe1tG8VXROSW/c+N1kHMpCXBELE&#10;rW3s1BRIC2orkTM6QHiSFt4F2m7Slo13kdaA2TG9KsVE/Pw2jXziEd3VZLjWnUrOcKeOiJv5xNwH&#10;unMwrwYy2NZEQqlRYR5wgnQ70vOcKScsSMczYOYLihKpZfG/ymWc9nz+im689mbVjFjuYePiFLW4&#10;p24tXEgV2k/VwXRmL6QLIq6wngXtIUk1dC7mZGp6yPWmVzqdqjJLMwpSYijaN8dqBs8fwhLHTHEo&#10;7ybzTbLOkAdiz2zTuKG99dTor7XHx+u6c1Y33Z8/RGXaj9TmRFmesdr+cU/df01O3ffCCO0IdjPt&#10;tODMeg1txcKKlvM6ZoUSC9fR+v3ntdqw6YAdsYr7fY0WzZysyIkTNWXG51qz3YdDdnyl3nnE4rNX&#10;lVfXjzdkGAkHaSLivsADBHHBoEDkaMnmmSaAwaD4A0NIyJ+X3tlpIishRUQ85jcteL+/2vado83O&#10;NikJOL7/kEUofRWDBE7E6RVuFoNBVUlN9T0TMJ9Nb5D/Rq43y7GzfxQ5JhHn88FglVOWee/SpYtd&#10;kc8zRaQlUMUO48tyyziKKNwsLsGCTc7QJP+PIacqnvxHoj4oJcl9x9E1Y9X0hhAV+serWuFlbZ1t&#10;n76psiE5VaXjWO3MHHOAixQg+uB3euexcipWrYXGr0ldH+BDa7/Q63+/VeXvfkrTfzzqNc0hPZES&#10;Iu4NTPqkYOGEo8oioOCgOguOIYb0S6Yl5+DBg+33hfc5kPSuzIiUEPHjW2fqtQ4N1P+zHxXY2aaO&#10;iLOisLneLPmfUhhFndap1LDQcxyxwTkHk15Hap5TFYbgIsJQT2O24xmgR3kSnN+hMS1KKE/hO9Tj&#10;X17ej4Nf6slbCuq6Cq0079eUSxFEJlmUjY5XRASIcNJMwmm7UbhxInAaiNTjdKRnz+70BNeWBdpM&#10;mi/rQyBM8u6gzpM2Q00RefjO7iwM5ixETnrK++RIcSe1esJURby5UL94aX19aOu/NOvTZTph3YrY&#10;qIXqeG9+hRQP0yebHBsfXavwxjjkRdR4wA92EXHsseX6z8bDOpklfPBYHVj6vh4uf4PueXa4Nnqp&#10;Xw0IcdHa8eUwhYUW0/0tBmjV7xmfJ58hRNwfIEYYGlq91ahRwysBI4+XF48QGT26SbMgTSKzYtSo&#10;UfZxQ8TJs/OK8/v02fAXVLnYPWrU9mW9O7C/wi3iB/nr3Sdcfd55Q50a1tUrYz5XlK/7fmG7Rra+&#10;w+6+UKJOX63xk81C5KFOnTr2caHqBtryz4m0EHG+nwpzqu2pJyD8yfVx3mcGShwEmf7gpJFQJBQR&#10;EWFvy6Q/0fJa/QHDxERD1xP2AaF2LqxgBvujoBJSz/3CaKclMnN07Xi1LpVTuYvdocbtu+rVV7rZ&#10;SlPXrt30ao+ueqp+Vf3F+t6KbXpqXXDWBHCREYg9qc2LRmnJ+l1KSa+E41vna+6/5mt3EFeiTisR&#10;9weIEa1ECaejnlasWDFRLjEDkkTBMyolS5ez8IxR9jIrnEQcB8Qrzu7SxLERajdooXam6F1OHRFH&#10;bDALrqUmTYg5xXlfGJBwlFjqaAIBQg72ks8ilNDNIxHO7dC4x8upQK58KvtQYz3+5JN2BJPB/7dp&#10;Xkfl8ubSdbdXV+RP3t8cSDPK9owZM2ySSu0OqrxT3WbgUBD9ZMVknAdyvklVzArAuUVwMqm8KPWz&#10;Z89O+KtvcH6cJ4o+61RwDfg88xsplgbRx7co8h3LyXJcL2/jhof6ad0xx7N07CcN61ZfoQ+01JuD&#10;x2p4706qeWtp/aPbKG2OOqB53R+22yvfVL2Pvv89K0nj8fhj7w9aEPmulm4/lrJarQtHtX5BuMYv&#10;XqUjQXQ+gk7EfQGvG8IN8YLQ8OLx8HkaewwKIVOMPQsJkFqAukpKA5NFsPIbyZmnAIRhlmHnWMnR&#10;I1UCFfZPlejCb1r+5ScaPXaC7YRMnTolvi+4Y0yePFXTl23SIS83P+7ELi2eOUYRg4ZpbOQkex+T&#10;J36k4YMjNGL6Av18JOk5Q1BZrZHjQv2A4KYU/og4JJbvwLATIqSnKt/jmX/KNcEIoaywEA9kG+XJ&#10;uUKmJ1BCjJqP4eH+8lygGtBRgJ7dxjA5B1EWng3INsfOPcCYZUStwrmtH6tTeYt83N1e07Z7GqoL&#10;WjW+k24IKapGPb5SYAkzLlykDRlJxH2BqBNpK7T0JOqEHeDd9eZ0o+xhByAW2AzaeELug03UUYGx&#10;KeTp4lRwbNgtCBM5xuvXb0jY8rhWjIlUxGvztO1QvI2FWMXT6Tid3Dpd7w8aqK9/9hXJvajvB9W1&#10;OzLc1HS0dmSgU0b6BU6FaX3HIJLBHAmpTw24r5Bw9oXdTZTecWm/Pu5cWnmvLav2s5LmOUfvmaOG&#10;t1yvQqWbqceISerT+x2LpLexBRkineYYzcB2UxjK8RJhRsRJjXiUmYAoZ2qM4C00EkgtP6FgluuG&#10;s8uq2QY8j7FpDLXFWvf1UuI+yS6CDOs+Zg4i7g8oBBAqjCerjRE6w0AUKVIkUdjU+VKjipISw/Lh&#10;hK1ov4ixQlmHBKY135EXAELsDJWZQU5zoMpDRoHzoxc3x0O4ixBySsHERM9blCIiExhjQmTecrZR&#10;MjCkfCehNu6Xt3QYCDwePWoIqSbcUwwvLQOJgpDXyP49HTAGkRIMGy0GKcTECWKyoOgo6Ig7onlv&#10;1FG+QlXUZ7HHCnLRv2pku1uUJ7SBJmwKoiTq4oqGZZOCTsSTg0l1QdmjiJB3F0LujYxhy1EMcbRJ&#10;N8CWoJaixmK3IewohdjetABCadI3PMetZW7Tzh+/0fcz31b5koWVt2B+5cubR7kse4RNMgOblyv0&#10;CY1b7cWJOLldM4Y8qyb1qqv8TcVV+PrrVeSGkqr8UB216hauRTvS7nhwDpBVBCnnteT6VqsW3xcZ&#10;e5mW1UIhjdhl9oXAgZjD9T9pzcdRUXs0c0gnlbyukK6/81HVqVdfd915h4pac7I5FucokL+AfW/r&#10;1atnr7ppoiVZNR3VH4i2knpizh0BCZEwLcB5NBFu7jmpLi6yDyyblvmJuD9glCF8PKgQO8gZVdMU&#10;GZHHCHH0VGnNIBcLZZWiPEggYTWMBAo1xB0jhvFhURj27y2VAa8Xh8DsE2NDUWRmAA4Ix8T5z58/&#10;P+G3iYFaTJ4a+WoUiZDTT14oRtypavEzoUoUJCYxyDafo0CShRC4RhQ/EtWgK8nAgQPtwhOMB/tD&#10;FfesEzCDiQQCzgTC/glBch35G04XhZWJ1JjMgksH9WWv5ip+W10NWG7Um2Na0r+p7qzcTJPWulq4&#10;i+DBsoWZjoj7A/YU+0GHJsg2US/agxIFq1y5sm0DvCnrEGGcddJgSJGBtFNYjkNPjQ7En/7P2CSc&#10;dF8kiBQ1Z4E2/aS3bUudehwMIF5wjbg25phJ7YSYYb/N/EQuMX/DZmOTvQG7j8CFbUU0YZ4jn5xo&#10;LmlFRHnr1q1rO03mu7yNooULqmDOEOUo8Bc1fPwZjRo5VDPCW6hKqVA9MWih9h6je1pwotSXG0T1&#10;eXbNtSEVKL1Sakn1NOSe/aaV2LvIXMjyRDylgFCjjEMY6YYB8cbrJ4+adBiKPzxbM3obkEomClR3&#10;iv34HRMEoVkmBHKj+ZeQLc7BnDlz7FAooVgKU1FyORbUeSYjBj+n5wuGk2AiBqSF4FxwXB06dLAL&#10;ZT2LQpyD88NJ4Rwp9EFp4dpgmL1Njp6DwhpqAPgsRh01DMcAAs/5Y6B8pYwwiZplnkmNCVa6UaoR&#10;fUCLRvRV1y5d1L3v+1q8yzWSLoKPrEbEAwXvPxE+2qqS1oYtxdEnjQESigMPISdaRjTUOs0kw1aw&#10;LVsI8caGYbNpZVe2bFn774gBpt0pQgx2m0JBCC6DRcGobyJ3GscBO+0cKJTWtU044rSD1B3sM6km&#10;pqDdnAvRR/p9ky9NfQzzChEHCtppW0h7YbbDTmODTREg9jw5201+NteEz0AqubZcN36PswNhR3i5&#10;cMGZjher7d9M12tPt1Pbdh3Uc8pSHciatbupAvM29WzM/1xDrhsiVXoCfmDaTCKWeRMFXWRdXHFE&#10;3B8gqqaFkzv8D8g8zgyKCxMUxtmo1s6QJoTcX3iUidWo3xgwQp/szxBx8tzNBIcTYb4/vQYTVJJC&#10;JAeYhM0zQcTEX257hEUOzH4/Gjcu4bdJQbi+Vq1af26bXoNIgi9HjntiUpWYMJiwfYHetqQHsC3G&#10;n/vhC5Aiuhc4j8MMyAOOp4vgwHpPsiURDwQ8h97qRtyReEDsKYbHycDu8W5DJI3txh4b20tr2GnT&#10;pv35fpOeaIBNRlzh97lz59GsWb4LEPkOZ6/y9Bg4BhQO+wLRA3qJsy2Ohb9WjCxuZdp3shicLxsK&#10;+SVi4zyO9BiIgP66vSBgOQtYiTR7A9ENUn/YBtHM3/L4RI48U0zN4P67dju4sN4nl4gb4HWS30U+&#10;tWdf7aw6SJNJSf/w5AbLAkOs/YXcTLoL1zG5rgkYPQwG2xIiBRhNU3REdx0DDA1hZ47B27GldPCd&#10;fLcvwws4dowSYVvOyV/hJ9eEa831wTHxBQw6aVTpdR4MvpfQqK/jY+KkoJntmICZfH0BZwjlj3Om&#10;0MtfPYWvd4afUc9S0zbTRepg3eMrlojTn5nnFVJF7nR2GAgdEGZvf0vNoHgdou3PHvM+YyPYllWz&#10;sRPYSCICnjYNh51j5Lr7q9PBBiDYpNe9YT8IJERIfAEbS9SZqHBy50yeOjaL/XLO/mwojQQ45/Q8&#10;F+ykP4Ubu835sj12lYiMN7AP9oWgiI33N69xX5l/PM+Dn5lj3Rz04MJ6tlwi7iJzAYOHUYEQZvq0&#10;FBcuMgms9+aKJeIuXLhwkVXhEnEXLly4yAZwibgLFy5cZD3YRNz6t3r8jy5cuHDhIivCMuYbE/i2&#10;T1jbRCZs7sKFCxcuMgHi4uIe/B94qi2nOQXX7wAAAABJRU5ErkJgglBLAQItABQABgAIAAAAIQCx&#10;gme2CgEAABMCAAATAAAAAAAAAAAAAAAAAAAAAABbQ29udGVudF9UeXBlc10ueG1sUEsBAi0AFAAG&#10;AAgAAAAhADj9If/WAAAAlAEAAAsAAAAAAAAAAAAAAAAAOwEAAF9yZWxzLy5yZWxzUEsBAi0AFAAG&#10;AAgAAAAhAPQv8y+zCQAARzYAAA4AAAAAAAAAAAAAAAAAOgIAAGRycy9lMm9Eb2MueG1sUEsBAi0A&#10;FAAGAAgAAAAhAKomDr68AAAAIQEAABkAAAAAAAAAAAAAAAAAGQwAAGRycy9fcmVscy9lMm9Eb2Mu&#10;eG1sLnJlbHNQSwECLQAUAAYACAAAACEAUgNw2eYAAAAQAQAADwAAAAAAAAAAAAAAAAAMDQAAZHJz&#10;L2Rvd25yZXYueG1sUEsBAi0ACgAAAAAAAAAhAHDRZrnO/AAAzvwAABQAAAAAAAAAAAAAAAAAHw4A&#10;AGRycy9tZWRpYS9pbWFnZTEucG5nUEsFBgAAAAAGAAYAfAEAAB8L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2000;width:32394;height:19090" coordorigin=",1623" coordsize="39892,19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43;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82;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3;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58;top:12961;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800;top:12961;width:3886;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57;top:10878;width:10635;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F25306" w:rsidRDefault="00A02654"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sidR="00F25306">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78;top:6417;width:10643;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F25306" w:rsidRDefault="00A02654"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604;top:14549;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86;top:14549;width:3822;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98;top:14549;width:3823;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3B87B44A">
            <wp:extent cx="4680000" cy="1255673"/>
            <wp:effectExtent l="0" t="0" r="6350" b="190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0000" cy="1255673"/>
                    </a:xfrm>
                    <a:prstGeom prst="rect">
                      <a:avLst/>
                    </a:prstGeom>
                    <a:noFill/>
                  </pic:spPr>
                </pic:pic>
              </a:graphicData>
            </a:graphic>
          </wp:inline>
        </w:drawing>
      </w:r>
    </w:p>
    <w:p w14:paraId="720D4FDC" w14:textId="28449B2B" w:rsidR="00317F50" w:rsidRPr="009825BB" w:rsidRDefault="00317F50" w:rsidP="009825BB">
      <w:pPr>
        <w:spacing w:line="480" w:lineRule="auto"/>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0211A11" w14:textId="17125345" w:rsidR="009825BB" w:rsidRDefault="00CC5CB0" w:rsidP="009825BB">
      <w:pPr>
        <w:ind w:firstLine="480"/>
      </w:pPr>
      <w:r>
        <w:rPr>
          <w:rFonts w:hint="eastAsia"/>
        </w:rPr>
        <w:t>当光纤被弯曲时，根据光入射角的大小不同有两种不同的折射方式，如图</w:t>
      </w:r>
      <w:r>
        <w:rPr>
          <w:rFonts w:hint="eastAsia"/>
        </w:rPr>
        <w:t>2-6</w:t>
      </w:r>
      <w:r>
        <w:rPr>
          <w:rFonts w:hint="eastAsia"/>
        </w:rPr>
        <w:t>（</w:t>
      </w:r>
      <w:r>
        <w:rPr>
          <w:rFonts w:hint="eastAsia"/>
        </w:rPr>
        <w:t>b</w:t>
      </w:r>
      <w:r>
        <w:rPr>
          <w:rFonts w:hint="eastAsia"/>
        </w:rPr>
        <w:t>）（</w:t>
      </w:r>
      <w:r>
        <w:rPr>
          <w:rFonts w:hint="eastAsia"/>
        </w:rPr>
        <w:t>c</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22D98BBB" w:rsidR="00FC6C09" w:rsidRDefault="00FC6C09" w:rsidP="00FC6C09">
      <w:pPr>
        <w:ind w:firstLine="480"/>
        <w:jc w:val="both"/>
      </w:pPr>
      <w:r>
        <w:rPr>
          <w:rFonts w:hint="eastAsia"/>
        </w:rPr>
        <w:t>b</w:t>
      </w:r>
      <w:r>
        <w:rPr>
          <w:rFonts w:hint="eastAsia"/>
        </w:rPr>
        <w:t>）情况下，入射角</w:t>
      </w:r>
      <w:r w:rsidR="00C45803">
        <w:rPr>
          <w:rFonts w:hint="eastAsia"/>
        </w:rPr>
        <w:t>大于</w:t>
      </w:r>
      <m:oMath>
        <m:r>
          <w:rPr>
            <w:rFonts w:ascii="Cambria Math" w:hAnsi="Cambria Math"/>
          </w:rPr>
          <m:t>θ</m:t>
        </m:r>
      </m:oMath>
      <w:r w:rsidR="00C45803">
        <w:rPr>
          <w:rFonts w:hint="eastAsia"/>
        </w:rPr>
        <w:t>；</w:t>
      </w:r>
      <w:r w:rsidR="00C45803">
        <w:t>C</w:t>
      </w:r>
      <w:r w:rsidR="00C45803">
        <w:rPr>
          <w:rFonts w:hint="eastAsia"/>
        </w:rPr>
        <w:t>）情况下，入射角小于</w:t>
      </w:r>
      <m:oMath>
        <m:r>
          <w:rPr>
            <w:rFonts w:ascii="Cambria Math" w:hAnsi="Cambria Math"/>
          </w:rPr>
          <m:t>θ</m:t>
        </m:r>
      </m:oMath>
      <w:r w:rsidR="00C45803">
        <w:rPr>
          <w:rFonts w:hint="eastAsia"/>
        </w:rPr>
        <w:t>。</w:t>
      </w:r>
      <w:r w:rsidR="00C45803">
        <w:t>通过对入射角的积分</w:t>
      </w:r>
      <w:r w:rsidR="00C45803">
        <w:rPr>
          <w:rFonts w:hint="eastAsia"/>
        </w:rPr>
        <w:t>，</w:t>
      </w:r>
      <w:r w:rsidR="00C45803">
        <w:t>获得实际的光程长度</w:t>
      </w:r>
      <w:r w:rsidR="00C45803">
        <w:rPr>
          <w:rFonts w:hint="eastAsia"/>
        </w:rPr>
        <w:t>。</w:t>
      </w:r>
    </w:p>
    <w:p w14:paraId="72D0BC2F" w14:textId="57D83F37" w:rsidR="000A14D7" w:rsidRDefault="000A14D7" w:rsidP="000A14D7">
      <w:pPr>
        <w:ind w:firstLine="480"/>
        <w:jc w:val="center"/>
      </w:pPr>
      <w:r>
        <w:rPr>
          <w:noProof/>
        </w:rPr>
        <w:drawing>
          <wp:inline distT="0" distB="0" distL="0" distR="0" wp14:anchorId="2FED636A" wp14:editId="2CC1185B">
            <wp:extent cx="2880000" cy="1952542"/>
            <wp:effectExtent l="0" t="0" r="0"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1952542"/>
                    </a:xfrm>
                    <a:prstGeom prst="rect">
                      <a:avLst/>
                    </a:prstGeom>
                    <a:noFill/>
                  </pic:spPr>
                </pic:pic>
              </a:graphicData>
            </a:graphic>
          </wp:inline>
        </w:drawing>
      </w:r>
    </w:p>
    <w:p w14:paraId="61916DCF" w14:textId="0ABB33D6" w:rsidR="00A16C8B" w:rsidRDefault="00C45803" w:rsidP="00375280">
      <w:pPr>
        <w:spacing w:line="480" w:lineRule="auto"/>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4CA36B15" w14:textId="6E119400" w:rsidR="006E1D0F" w:rsidRDefault="006E1D0F" w:rsidP="000A14D7">
      <w:pPr>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344FD361" w:rsidR="000A14D7" w:rsidRPr="000A14D7" w:rsidRDefault="000A14D7" w:rsidP="000A14D7">
      <w:pPr>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曲率半径越小，系统的</w:t>
      </w:r>
      <w:r w:rsidRPr="000A14D7">
        <w:rPr>
          <w:rFonts w:hint="eastAsia"/>
        </w:rPr>
        <w:t>EPLR</w:t>
      </w:r>
      <w:r w:rsidRPr="000A14D7">
        <w:rPr>
          <w:rFonts w:hint="eastAsia"/>
        </w:rPr>
        <w:t>越大；光源发散角越大，系统</w:t>
      </w:r>
      <w:r w:rsidRPr="000A14D7">
        <w:rPr>
          <w:rFonts w:hint="eastAsia"/>
        </w:rPr>
        <w:t>EPLR</w:t>
      </w:r>
      <w:r w:rsidRPr="000A14D7">
        <w:rPr>
          <w:rFonts w:hint="eastAsia"/>
        </w:rPr>
        <w:t>随曲率半径变化的幅度越大。</w:t>
      </w:r>
    </w:p>
    <w:p w14:paraId="1C660C19" w14:textId="692E838E" w:rsidR="007B1B1D" w:rsidRDefault="007B1B1D" w:rsidP="0068594B">
      <w:pPr>
        <w:pStyle w:val="2"/>
        <w:ind w:firstLine="643"/>
      </w:pPr>
      <w:bookmarkStart w:id="33" w:name="_Toc446359326"/>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3"/>
    </w:p>
    <w:p w14:paraId="1E114315" w14:textId="28441E39" w:rsidR="009417D8" w:rsidRDefault="00CF5B1B" w:rsidP="00CF5B1B">
      <w:pPr>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w:t>
      </w:r>
      <w:r w:rsidR="009417D8" w:rsidRPr="009417D8">
        <w:rPr>
          <w:vertAlign w:val="superscript"/>
        </w:rPr>
        <w:fldChar w:fldCharType="begin"/>
      </w:r>
      <w:r w:rsidR="009417D8" w:rsidRPr="009417D8">
        <w:rPr>
          <w:rFonts w:hint="eastAsia"/>
          <w:vertAlign w:val="superscript"/>
        </w:rPr>
        <w:instrText xml:space="preserve"> ADDIN EN.CITE &lt;EndNote&gt;&lt;Cite&gt;&lt;Author&gt;</w:instrText>
      </w:r>
      <w:r w:rsidR="009417D8" w:rsidRPr="009417D8">
        <w:rPr>
          <w:rFonts w:hint="eastAsia"/>
          <w:vertAlign w:val="superscript"/>
        </w:rPr>
        <w:instrText>周佳琦</w:instrText>
      </w:r>
      <w:r w:rsidR="009417D8" w:rsidRPr="009417D8">
        <w:rPr>
          <w:rFonts w:hint="eastAsia"/>
          <w:vertAlign w:val="superscript"/>
        </w:rPr>
        <w:instrText>&lt;/Author&gt;&lt;Year&gt;2012&lt;/Year&gt;&lt;RecNum&gt;32&lt;/RecNum&gt;&lt;DisplayText&gt;[32]&lt;/DisplayText&gt;&lt;record&gt;&lt;rec-number&gt;32&lt;/rec-number&gt;&lt;foreign-keys&gt;&lt;key app="EN" db-id="sw20ze0art5rsseerdpxvs92tdpvasxrsdwr"&gt;32&lt;/key&gt;&lt;/foreign-keys&gt;&lt;ref-type name="Journal Article"&gt;17&lt;/ref-type&gt;&lt;contributors&gt;&lt;authors&gt;&lt;author&gt;</w:instrText>
      </w:r>
      <w:r w:rsidR="009417D8" w:rsidRPr="009417D8">
        <w:rPr>
          <w:rFonts w:hint="eastAsia"/>
          <w:vertAlign w:val="superscript"/>
        </w:rPr>
        <w:instrText>周佳琦</w:instrText>
      </w:r>
      <w:r w:rsidR="009417D8" w:rsidRPr="009417D8">
        <w:rPr>
          <w:rFonts w:hint="eastAsia"/>
          <w:vertAlign w:val="superscript"/>
        </w:rPr>
        <w:instrText>&lt;/author&gt;&lt;author&gt;</w:instrText>
      </w:r>
      <w:r w:rsidR="009417D8" w:rsidRPr="009417D8">
        <w:rPr>
          <w:rFonts w:hint="eastAsia"/>
          <w:vertAlign w:val="superscript"/>
        </w:rPr>
        <w:instrText>陆维佳</w:instrText>
      </w:r>
      <w:r w:rsidR="009417D8" w:rsidRPr="009417D8">
        <w:rPr>
          <w:rFonts w:hint="eastAsia"/>
          <w:vertAlign w:val="superscript"/>
        </w:rPr>
        <w:instrText>&lt;/author&gt;&lt;author&gt;</w:instrText>
      </w:r>
      <w:r w:rsidR="009417D8" w:rsidRPr="009417D8">
        <w:rPr>
          <w:rFonts w:hint="eastAsia"/>
          <w:vertAlign w:val="superscript"/>
        </w:rPr>
        <w:instrText>孙帮山</w:instrText>
      </w:r>
      <w:r w:rsidR="009417D8" w:rsidRPr="009417D8">
        <w:rPr>
          <w:rFonts w:hint="eastAsia"/>
          <w:vertAlign w:val="superscript"/>
        </w:rPr>
        <w:instrText>&lt;/author&gt;&lt;author&gt;</w:instrText>
      </w:r>
      <w:r w:rsidR="009417D8" w:rsidRPr="009417D8">
        <w:rPr>
          <w:rFonts w:hint="eastAsia"/>
          <w:vertAlign w:val="superscript"/>
        </w:rPr>
        <w:instrText>石艺尉</w:instrText>
      </w:r>
      <w:r w:rsidR="009417D8" w:rsidRPr="009417D8">
        <w:rPr>
          <w:rFonts w:hint="eastAsia"/>
          <w:vertAlign w:val="superscript"/>
        </w:rPr>
        <w:instrText>&lt;/author&gt;&lt;/authors&gt;&lt;/contributors&gt;&lt;titles&gt;&lt;title&gt;</w:instrText>
      </w:r>
      <w:r w:rsidR="009417D8" w:rsidRPr="009417D8">
        <w:rPr>
          <w:rFonts w:hint="eastAsia"/>
          <w:vertAlign w:val="superscript"/>
        </w:rPr>
        <w:instrText>空芯光纤气体传感气室的优化设计</w:instrText>
      </w:r>
      <w:r w:rsidR="009417D8" w:rsidRPr="009417D8">
        <w:rPr>
          <w:rFonts w:hint="eastAsia"/>
          <w:vertAlign w:val="superscript"/>
        </w:rPr>
        <w:instrText>&lt;/title&gt;&lt;secondary-title&gt;</w:instrText>
      </w:r>
      <w:r w:rsidR="009417D8" w:rsidRPr="009417D8">
        <w:rPr>
          <w:rFonts w:hint="eastAsia"/>
          <w:vertAlign w:val="superscript"/>
        </w:rPr>
        <w:instrText>光学学报</w:instrText>
      </w:r>
      <w:r w:rsidR="009417D8" w:rsidRPr="009417D8">
        <w:rPr>
          <w:rFonts w:hint="eastAsia"/>
          <w:vertAlign w:val="superscript"/>
        </w:rPr>
        <w:instrText>&lt;/secondary-title&gt;&lt;/titles&gt;&lt;p</w:instrText>
      </w:r>
      <w:r w:rsidR="009417D8" w:rsidRPr="009417D8">
        <w:rPr>
          <w:vertAlign w:val="superscript"/>
        </w:rPr>
        <w:instrText>ages&gt;281-286&lt;/pages&gt;&lt;number&gt;2&lt;/number&gt;&lt;dates&gt;&lt;year&gt;2012&lt;/year&gt;&lt;/dates&gt;&lt;urls&gt;&lt;/urls&gt;&lt;/record&gt;&lt;/Cite&gt;&lt;/EndNote&gt;</w:instrText>
      </w:r>
      <w:r w:rsidR="009417D8" w:rsidRPr="009417D8">
        <w:rPr>
          <w:vertAlign w:val="superscript"/>
        </w:rPr>
        <w:fldChar w:fldCharType="separate"/>
      </w:r>
      <w:r w:rsidR="009417D8" w:rsidRPr="009417D8">
        <w:rPr>
          <w:noProof/>
          <w:vertAlign w:val="superscript"/>
        </w:rPr>
        <w:t>[</w:t>
      </w:r>
      <w:hyperlink w:anchor="_ENREF_32" w:tooltip="周佳琦, 2012 #23" w:history="1">
        <w:r w:rsidR="00F25306" w:rsidRPr="009417D8">
          <w:rPr>
            <w:noProof/>
            <w:vertAlign w:val="superscript"/>
          </w:rPr>
          <w:t>32</w:t>
        </w:r>
      </w:hyperlink>
      <w:r w:rsidR="009417D8" w:rsidRPr="009417D8">
        <w:rPr>
          <w:noProof/>
          <w:vertAlign w:val="superscript"/>
        </w:rPr>
        <w:t>]</w:t>
      </w:r>
      <w:r w:rsidR="009417D8" w:rsidRPr="009417D8">
        <w:rPr>
          <w:vertAlign w:val="superscript"/>
        </w:rPr>
        <w:fldChar w:fldCharType="end"/>
      </w:r>
      <w:r w:rsidR="00B061F9">
        <w:rPr>
          <w:rFonts w:hint="eastAsia"/>
        </w:rPr>
        <w:t>，但是在弯曲并通有气体情况下的传感特性尚未有系统的研究。</w:t>
      </w:r>
    </w:p>
    <w:p w14:paraId="684A2578" w14:textId="3D244D5D" w:rsidR="00CF5B1B" w:rsidRDefault="00B061F9" w:rsidP="00CF5B1B">
      <w:pPr>
        <w:ind w:firstLine="480"/>
      </w:pPr>
      <w:r>
        <w:rPr>
          <w:rFonts w:hint="eastAsia"/>
        </w:rPr>
        <w:t>接下来，我们将逐一讨论这几个</w:t>
      </w:r>
      <w:r w:rsidR="000A14D7">
        <w:rPr>
          <w:rFonts w:hint="eastAsia"/>
        </w:rPr>
        <w:t>变量</w:t>
      </w:r>
      <w:r w:rsidR="00DA27AD">
        <w:rPr>
          <w:rFonts w:hint="eastAsia"/>
        </w:rPr>
        <w:t>对于</w:t>
      </w:r>
      <w:r w:rsidR="009417D8">
        <w:rPr>
          <w:rFonts w:hint="eastAsia"/>
        </w:rPr>
        <w:t>小型化</w:t>
      </w:r>
      <w:r w:rsidR="000A14D7">
        <w:rPr>
          <w:rFonts w:hint="eastAsia"/>
        </w:rPr>
        <w:t>气体传感系统信噪比、灵敏度、检测极限等方面的影响。气体传感器的信噪比体现为背景光谱的损耗和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0802082B" w14:textId="31E9217B" w:rsidR="00B67D79" w:rsidRPr="00DE56FF" w:rsidRDefault="00B67D79" w:rsidP="0098015A">
      <w:pPr>
        <w:pStyle w:val="3"/>
      </w:pPr>
      <w:bookmarkStart w:id="34" w:name="_Toc446359327"/>
      <w:r w:rsidRPr="00DE56FF">
        <w:rPr>
          <w:rFonts w:hint="eastAsia"/>
        </w:rPr>
        <w:t>2</w:t>
      </w:r>
      <w:r w:rsidRPr="00DE56FF">
        <w:t xml:space="preserve">.4.1 </w:t>
      </w:r>
      <w:r w:rsidR="007C6753">
        <w:t>光源发散角对吸收度的</w:t>
      </w:r>
      <w:r w:rsidRPr="00DE56FF">
        <w:t>影响</w:t>
      </w:r>
      <w:r w:rsidR="0062511E">
        <w:rPr>
          <w:rFonts w:hint="eastAsia"/>
        </w:rPr>
        <w:t>**</w:t>
      </w:r>
      <w:bookmarkEnd w:id="34"/>
    </w:p>
    <w:p w14:paraId="2848D8C2" w14:textId="7A0C2C2E" w:rsidR="00B67D79" w:rsidRDefault="00CF5B1B" w:rsidP="00CF5B1B">
      <w:pPr>
        <w:ind w:firstLine="480"/>
      </w:pPr>
      <w:r w:rsidRPr="001313FB">
        <w:rPr>
          <w:rFonts w:hint="eastAsia"/>
        </w:rPr>
        <w:t>光源发散角与系统所选择的光源直接相关。</w:t>
      </w:r>
      <w:r w:rsidR="002861E7">
        <w:rPr>
          <w:rFonts w:hint="eastAsia"/>
        </w:rPr>
        <w:t>在</w:t>
      </w:r>
      <w:r w:rsidR="002861E7">
        <w:rPr>
          <w:rFonts w:hint="eastAsia"/>
        </w:rPr>
        <w:t>2.1</w:t>
      </w:r>
      <w:r w:rsidR="002861E7">
        <w:rPr>
          <w:rFonts w:hint="eastAsia"/>
        </w:rPr>
        <w:t>章节中，讨论过不同光源的性能及成本特性。在</w:t>
      </w:r>
      <w:r w:rsidR="00FF213E">
        <w:rPr>
          <w:rFonts w:hint="eastAsia"/>
        </w:rPr>
        <w:t>直线传播的</w:t>
      </w:r>
      <w:r w:rsidRPr="001313FB">
        <w:rPr>
          <w:rFonts w:hint="eastAsia"/>
        </w:rPr>
        <w:t>情况下，发散角越小的光源造价越高，</w:t>
      </w:r>
      <w:r w:rsidR="004C7976">
        <w:rPr>
          <w:rFonts w:hint="eastAsia"/>
        </w:rPr>
        <w:t>但是能够获得更小的系统损耗和更佳的</w:t>
      </w:r>
      <w:r w:rsidRPr="001313FB">
        <w:rPr>
          <w:rFonts w:hint="eastAsia"/>
        </w:rPr>
        <w:t>传感效果</w:t>
      </w:r>
      <w:r w:rsidR="00FF213E" w:rsidRPr="00FF213E">
        <w:rPr>
          <w:vertAlign w:val="superscript"/>
        </w:rPr>
        <w:fldChar w:fldCharType="begin"/>
      </w:r>
      <w:r w:rsidR="00FF213E" w:rsidRPr="00FF213E">
        <w:rPr>
          <w:rFonts w:hint="eastAsia"/>
          <w:vertAlign w:val="superscript"/>
        </w:rPr>
        <w:instrText xml:space="preserve"> ADDIN EN.CITE &lt;EndNote&gt;&lt;Cite&gt;&lt;Author&gt;</w:instrText>
      </w:r>
      <w:r w:rsidR="00FF213E" w:rsidRPr="00FF213E">
        <w:rPr>
          <w:rFonts w:hint="eastAsia"/>
          <w:vertAlign w:val="superscript"/>
        </w:rPr>
        <w:instrText>周佳琦</w:instrText>
      </w:r>
      <w:r w:rsidR="00FF213E" w:rsidRPr="00FF213E">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FF213E">
        <w:rPr>
          <w:rFonts w:hint="eastAsia"/>
          <w:vertAlign w:val="superscript"/>
        </w:rPr>
        <w:instrText>周佳琦</w:instrText>
      </w:r>
      <w:r w:rsidR="00FF213E" w:rsidRPr="00FF213E">
        <w:rPr>
          <w:rFonts w:hint="eastAsia"/>
          <w:vertAlign w:val="superscript"/>
        </w:rPr>
        <w:instrText>&lt;/author&gt;&lt;author&gt;</w:instrText>
      </w:r>
      <w:r w:rsidR="00FF213E" w:rsidRPr="00FF213E">
        <w:rPr>
          <w:rFonts w:hint="eastAsia"/>
          <w:vertAlign w:val="superscript"/>
        </w:rPr>
        <w:instrText>陆维佳</w:instrText>
      </w:r>
      <w:r w:rsidR="00FF213E" w:rsidRPr="00FF213E">
        <w:rPr>
          <w:rFonts w:hint="eastAsia"/>
          <w:vertAlign w:val="superscript"/>
        </w:rPr>
        <w:instrText>&lt;/author&gt;&lt;author&gt;</w:instrText>
      </w:r>
      <w:r w:rsidR="00FF213E" w:rsidRPr="00FF213E">
        <w:rPr>
          <w:rFonts w:hint="eastAsia"/>
          <w:vertAlign w:val="superscript"/>
        </w:rPr>
        <w:instrText>孙帮山</w:instrText>
      </w:r>
      <w:r w:rsidR="00FF213E" w:rsidRPr="00FF213E">
        <w:rPr>
          <w:rFonts w:hint="eastAsia"/>
          <w:vertAlign w:val="superscript"/>
        </w:rPr>
        <w:instrText>&lt;/author&gt;&lt;author&gt;</w:instrText>
      </w:r>
      <w:r w:rsidR="00FF213E" w:rsidRPr="00FF213E">
        <w:rPr>
          <w:rFonts w:hint="eastAsia"/>
          <w:vertAlign w:val="superscript"/>
        </w:rPr>
        <w:instrText>石艺尉</w:instrText>
      </w:r>
      <w:r w:rsidR="00FF213E" w:rsidRPr="00FF213E">
        <w:rPr>
          <w:rFonts w:hint="eastAsia"/>
          <w:vertAlign w:val="superscript"/>
        </w:rPr>
        <w:instrText>&lt;/author&gt;&lt;/authors&gt;&lt;/contributors&gt;&lt;titles&gt;&lt;title&gt;</w:instrText>
      </w:r>
      <w:r w:rsidR="00FF213E" w:rsidRPr="00FF213E">
        <w:rPr>
          <w:rFonts w:hint="eastAsia"/>
          <w:vertAlign w:val="superscript"/>
        </w:rPr>
        <w:instrText>空芯光纤气体传感气室的优化设计</w:instrText>
      </w:r>
      <w:r w:rsidR="00FF213E" w:rsidRPr="00FF213E">
        <w:rPr>
          <w:rFonts w:hint="eastAsia"/>
          <w:vertAlign w:val="superscript"/>
        </w:rPr>
        <w:instrText>&lt;/title&gt;&lt;secondary-title&gt;</w:instrText>
      </w:r>
      <w:r w:rsidR="00FF213E" w:rsidRPr="00FF213E">
        <w:rPr>
          <w:rFonts w:hint="eastAsia"/>
          <w:vertAlign w:val="superscript"/>
        </w:rPr>
        <w:instrText>光学学报</w:instrText>
      </w:r>
      <w:r w:rsidR="00FF213E" w:rsidRPr="00FF213E">
        <w:rPr>
          <w:rFonts w:hint="eastAsia"/>
          <w:vertAlign w:val="superscript"/>
        </w:rPr>
        <w:instrText>&lt;/secondary-title&gt;&lt;/titles&gt;&lt;periodical&gt;&lt;full-title&gt;</w:instrText>
      </w:r>
      <w:r w:rsidR="00FF213E" w:rsidRPr="00FF213E">
        <w:rPr>
          <w:rFonts w:hint="eastAsia"/>
          <w:vertAlign w:val="superscript"/>
        </w:rPr>
        <w:instrText>光学学报</w:instrText>
      </w:r>
      <w:r w:rsidR="00FF213E" w:rsidRPr="00FF213E">
        <w:rPr>
          <w:rFonts w:hint="eastAsia"/>
          <w:vertAlign w:val="superscript"/>
        </w:rPr>
        <w:instrText>&lt;/full-title&gt;&lt;/periodical&gt;&lt;pages&gt;281-286&lt;/pages&gt;&lt;number&gt;2&lt;/number&gt;&lt;dates&gt;&lt;year&gt;2012&lt;/year&gt;&lt;/dates&gt;&lt;urls&gt;&lt;/urls&gt;&lt;/record&gt;&lt;/Cite&gt;&lt;/EndNote&gt;</w:instrText>
      </w:r>
      <w:r w:rsidR="00FF213E" w:rsidRPr="00FF213E">
        <w:rPr>
          <w:vertAlign w:val="superscript"/>
        </w:rPr>
        <w:fldChar w:fldCharType="separate"/>
      </w:r>
      <w:r w:rsidR="00FF213E" w:rsidRPr="00FF213E">
        <w:rPr>
          <w:noProof/>
          <w:vertAlign w:val="superscript"/>
        </w:rPr>
        <w:t>[</w:t>
      </w:r>
      <w:hyperlink w:anchor="_ENREF_32" w:tooltip="周佳琦, 2012 #23" w:history="1">
        <w:r w:rsidR="00F25306" w:rsidRPr="00FF213E">
          <w:rPr>
            <w:noProof/>
            <w:vertAlign w:val="superscript"/>
          </w:rPr>
          <w:t>32</w:t>
        </w:r>
      </w:hyperlink>
      <w:r w:rsidR="00FF213E" w:rsidRPr="00FF213E">
        <w:rPr>
          <w:noProof/>
          <w:vertAlign w:val="superscript"/>
        </w:rPr>
        <w:t>]</w:t>
      </w:r>
      <w:r w:rsidR="00FF213E" w:rsidRPr="00FF213E">
        <w:rPr>
          <w:vertAlign w:val="superscript"/>
        </w:rPr>
        <w:fldChar w:fldCharType="end"/>
      </w:r>
      <w:r w:rsidRPr="001313FB">
        <w:rPr>
          <w:rFonts w:hint="eastAsia"/>
        </w:rPr>
        <w:t>。</w:t>
      </w:r>
    </w:p>
    <w:p w14:paraId="3E5AE797" w14:textId="34B8B031" w:rsidR="00EF7080" w:rsidRDefault="009417D8" w:rsidP="00CF5B1B">
      <w:pPr>
        <w:ind w:firstLine="480"/>
      </w:pPr>
      <w:r>
        <w:rPr>
          <w:rFonts w:hint="eastAsia"/>
        </w:rPr>
        <w:t>然而</w:t>
      </w:r>
      <w:r w:rsidR="00EF7080">
        <w:rPr>
          <w:rFonts w:hint="eastAsia"/>
        </w:rPr>
        <w:t>在波导弯曲的情况下，入射角太大会造成如图</w:t>
      </w:r>
      <w:r w:rsidR="00EF7080">
        <w:rPr>
          <w:rFonts w:hint="eastAsia"/>
        </w:rPr>
        <w:t>2-6</w:t>
      </w:r>
      <w:r w:rsidR="00EF7080">
        <w:rPr>
          <w:rFonts w:hint="eastAsia"/>
        </w:rPr>
        <w:t>（</w:t>
      </w:r>
      <w:r w:rsidR="00EF7080">
        <w:rPr>
          <w:rFonts w:hint="eastAsia"/>
        </w:rPr>
        <w:t>b</w:t>
      </w:r>
      <w:r w:rsidR="00EF7080">
        <w:rPr>
          <w:rFonts w:hint="eastAsia"/>
        </w:rPr>
        <w:t>）所示的小于物理光程的传播路径。</w:t>
      </w:r>
      <w:r w:rsidR="004C7976">
        <w:rPr>
          <w:rFonts w:hint="eastAsia"/>
        </w:rPr>
        <w:t>2.3.2</w:t>
      </w:r>
      <w:r w:rsidR="004C7976">
        <w:rPr>
          <w:rFonts w:hint="eastAsia"/>
        </w:rPr>
        <w:t>章节中，已经讨论过了在不同弯曲半径下，光源发散角对于实际光程的影响。</w:t>
      </w:r>
      <w:r w:rsidR="00010A03">
        <w:rPr>
          <w:rFonts w:hint="eastAsia"/>
        </w:rPr>
        <w:t>实际系统中，</w:t>
      </w:r>
    </w:p>
    <w:p w14:paraId="28335013" w14:textId="7B628EE1" w:rsidR="00C15E66" w:rsidRDefault="00B17726" w:rsidP="00C15E66">
      <w:pPr>
        <w:ind w:firstLine="480"/>
        <w:jc w:val="center"/>
      </w:pPr>
      <w:r>
        <w:rPr>
          <w:noProof/>
        </w:rPr>
        <w:drawing>
          <wp:inline distT="0" distB="0" distL="0" distR="0" wp14:anchorId="0F1049AC" wp14:editId="7EE70FBE">
            <wp:extent cx="3240000" cy="2486834"/>
            <wp:effectExtent l="0" t="0" r="0" b="8890"/>
            <wp:docPr id="1052" name="图片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0000" cy="2486834"/>
                    </a:xfrm>
                    <a:prstGeom prst="rect">
                      <a:avLst/>
                    </a:prstGeom>
                    <a:noFill/>
                  </pic:spPr>
                </pic:pic>
              </a:graphicData>
            </a:graphic>
          </wp:inline>
        </w:drawing>
      </w:r>
    </w:p>
    <w:p w14:paraId="5393A153" w14:textId="576E5391" w:rsidR="00C15E66" w:rsidRPr="00375280" w:rsidRDefault="00C15E66"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fake!!!!!</w:t>
      </w:r>
    </w:p>
    <w:p w14:paraId="61A0BE5F" w14:textId="77777777" w:rsidR="00C15E66" w:rsidRDefault="00C15E66" w:rsidP="00CF5B1B">
      <w:pPr>
        <w:ind w:firstLine="480"/>
      </w:pPr>
    </w:p>
    <w:p w14:paraId="42C503E1" w14:textId="650D39EB" w:rsidR="00B67D79" w:rsidRPr="00C14407" w:rsidRDefault="00B67D79" w:rsidP="0098015A">
      <w:pPr>
        <w:pStyle w:val="3"/>
        <w:rPr>
          <w:color w:val="auto"/>
        </w:rPr>
      </w:pPr>
      <w:bookmarkStart w:id="35" w:name="_Toc446359328"/>
      <w:r w:rsidRPr="00C14407">
        <w:rPr>
          <w:rFonts w:hint="eastAsia"/>
          <w:color w:val="auto"/>
        </w:rPr>
        <w:t>2</w:t>
      </w:r>
      <w:r w:rsidRPr="00C14407">
        <w:rPr>
          <w:color w:val="auto"/>
        </w:rPr>
        <w:t>.4.2</w:t>
      </w:r>
      <w:r w:rsidR="00D771D9" w:rsidRPr="00C14407">
        <w:rPr>
          <w:color w:val="auto"/>
        </w:rPr>
        <w:t xml:space="preserve"> </w:t>
      </w:r>
      <w:r w:rsidRPr="00C14407">
        <w:rPr>
          <w:rFonts w:hint="eastAsia"/>
          <w:color w:val="auto"/>
        </w:rPr>
        <w:t>波导</w:t>
      </w:r>
      <w:r w:rsidRPr="00C14407">
        <w:rPr>
          <w:color w:val="auto"/>
        </w:rPr>
        <w:t>内径</w:t>
      </w:r>
      <w:r w:rsidR="007C6753" w:rsidRPr="00C14407">
        <w:rPr>
          <w:color w:val="auto"/>
        </w:rPr>
        <w:t>对吸收</w:t>
      </w:r>
      <w:r w:rsidR="007C6753" w:rsidRPr="00C14407">
        <w:rPr>
          <w:rFonts w:hint="eastAsia"/>
          <w:color w:val="auto"/>
        </w:rPr>
        <w:t>度的</w:t>
      </w:r>
      <w:r w:rsidR="00B061F9" w:rsidRPr="00C14407">
        <w:rPr>
          <w:color w:val="auto"/>
        </w:rPr>
        <w:t>影响</w:t>
      </w:r>
      <w:bookmarkEnd w:id="35"/>
    </w:p>
    <w:p w14:paraId="675F46DE" w14:textId="1EA85C14" w:rsidR="000C7B96" w:rsidRDefault="00A175ED" w:rsidP="000C7B96">
      <w:pPr>
        <w:ind w:firstLine="480"/>
      </w:pPr>
      <w:r>
        <w:rPr>
          <w:rFonts w:hint="eastAsia"/>
        </w:rPr>
        <w:t>根据上一节中的公式可知，系统的传输损耗与波导内径的三次幂成反比，波导内径越大，整体损耗越低。</w:t>
      </w:r>
      <w:r w:rsidR="000C7B96">
        <w:rPr>
          <w:rFonts w:hint="eastAsia"/>
        </w:rPr>
        <w:t>在直线传播时，波导内径越大吸收度越好，且这种影响随着噪声的增大而增大</w:t>
      </w:r>
      <w:r w:rsidR="000C7B96" w:rsidRPr="000C7B96">
        <w:rPr>
          <w:vertAlign w:val="superscript"/>
        </w:rPr>
        <w:fldChar w:fldCharType="begin"/>
      </w:r>
      <w:r w:rsidR="000C7B96" w:rsidRPr="000C7B96">
        <w:rPr>
          <w:rFonts w:hint="eastAsia"/>
          <w:vertAlign w:val="superscript"/>
        </w:rPr>
        <w:instrText xml:space="preserve"> ADDIN EN.CITE &lt;EndNote&gt;&lt;Cite&gt;&lt;Author&gt;</w:instrText>
      </w:r>
      <w:r w:rsidR="000C7B96" w:rsidRPr="000C7B96">
        <w:rPr>
          <w:rFonts w:hint="eastAsia"/>
          <w:vertAlign w:val="superscript"/>
        </w:rPr>
        <w:instrText>周佳琦</w:instrText>
      </w:r>
      <w:r w:rsidR="000C7B96" w:rsidRPr="000C7B96">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0C7B96" w:rsidRPr="000C7B96">
        <w:rPr>
          <w:rFonts w:hint="eastAsia"/>
          <w:vertAlign w:val="superscript"/>
        </w:rPr>
        <w:instrText>周佳琦</w:instrText>
      </w:r>
      <w:r w:rsidR="000C7B96" w:rsidRPr="000C7B96">
        <w:rPr>
          <w:rFonts w:hint="eastAsia"/>
          <w:vertAlign w:val="superscript"/>
        </w:rPr>
        <w:instrText>&lt;/author&gt;&lt;author&gt;</w:instrText>
      </w:r>
      <w:r w:rsidR="000C7B96" w:rsidRPr="000C7B96">
        <w:rPr>
          <w:rFonts w:hint="eastAsia"/>
          <w:vertAlign w:val="superscript"/>
        </w:rPr>
        <w:instrText>陆维佳</w:instrText>
      </w:r>
      <w:r w:rsidR="000C7B96" w:rsidRPr="000C7B96">
        <w:rPr>
          <w:rFonts w:hint="eastAsia"/>
          <w:vertAlign w:val="superscript"/>
        </w:rPr>
        <w:instrText>&lt;/author&gt;&lt;author&gt;</w:instrText>
      </w:r>
      <w:r w:rsidR="000C7B96" w:rsidRPr="000C7B96">
        <w:rPr>
          <w:rFonts w:hint="eastAsia"/>
          <w:vertAlign w:val="superscript"/>
        </w:rPr>
        <w:instrText>孙帮山</w:instrText>
      </w:r>
      <w:r w:rsidR="000C7B96" w:rsidRPr="000C7B96">
        <w:rPr>
          <w:rFonts w:hint="eastAsia"/>
          <w:vertAlign w:val="superscript"/>
        </w:rPr>
        <w:instrText>&lt;/author&gt;&lt;author&gt;</w:instrText>
      </w:r>
      <w:r w:rsidR="000C7B96" w:rsidRPr="000C7B96">
        <w:rPr>
          <w:rFonts w:hint="eastAsia"/>
          <w:vertAlign w:val="superscript"/>
        </w:rPr>
        <w:instrText>石艺尉</w:instrText>
      </w:r>
      <w:r w:rsidR="000C7B96" w:rsidRPr="000C7B96">
        <w:rPr>
          <w:rFonts w:hint="eastAsia"/>
          <w:vertAlign w:val="superscript"/>
        </w:rPr>
        <w:instrText>&lt;/author&gt;&lt;/authors&gt;&lt;/contributors&gt;&lt;titles&gt;&lt;title&gt;</w:instrText>
      </w:r>
      <w:r w:rsidR="000C7B96" w:rsidRPr="000C7B96">
        <w:rPr>
          <w:rFonts w:hint="eastAsia"/>
          <w:vertAlign w:val="superscript"/>
        </w:rPr>
        <w:instrText>空芯光纤气体传感气室的优化设计</w:instrText>
      </w:r>
      <w:r w:rsidR="000C7B96" w:rsidRPr="000C7B96">
        <w:rPr>
          <w:rFonts w:hint="eastAsia"/>
          <w:vertAlign w:val="superscript"/>
        </w:rPr>
        <w:instrText>&lt;/title&gt;&lt;secondary-title&gt;</w:instrText>
      </w:r>
      <w:r w:rsidR="000C7B96" w:rsidRPr="000C7B96">
        <w:rPr>
          <w:rFonts w:hint="eastAsia"/>
          <w:vertAlign w:val="superscript"/>
        </w:rPr>
        <w:instrText>光学学报</w:instrText>
      </w:r>
      <w:r w:rsidR="000C7B96" w:rsidRPr="000C7B96">
        <w:rPr>
          <w:rFonts w:hint="eastAsia"/>
          <w:vertAlign w:val="superscript"/>
        </w:rPr>
        <w:instrText>&lt;/secondary-title&gt;&lt;/titles&gt;&lt;periodical&gt;&lt;full-title&gt;</w:instrText>
      </w:r>
      <w:r w:rsidR="000C7B96" w:rsidRPr="000C7B96">
        <w:rPr>
          <w:rFonts w:hint="eastAsia"/>
          <w:vertAlign w:val="superscript"/>
        </w:rPr>
        <w:instrText>光学学报</w:instrText>
      </w:r>
      <w:r w:rsidR="000C7B96" w:rsidRPr="000C7B96">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0C7B96" w:rsidRPr="000C7B96">
        <w:rPr>
          <w:noProof/>
          <w:vertAlign w:val="superscript"/>
        </w:rPr>
        <w:t>[</w:t>
      </w:r>
      <w:hyperlink w:anchor="_ENREF_32" w:tooltip="周佳琦, 2012 #23" w:history="1">
        <w:r w:rsidR="00F25306" w:rsidRPr="000C7B96">
          <w:rPr>
            <w:noProof/>
            <w:vertAlign w:val="superscript"/>
          </w:rPr>
          <w:t>32</w:t>
        </w:r>
      </w:hyperlink>
      <w:r w:rsidR="000C7B96" w:rsidRPr="000C7B96">
        <w:rPr>
          <w:noProof/>
          <w:vertAlign w:val="superscript"/>
        </w:rPr>
        <w:t>]</w:t>
      </w:r>
      <w:r w:rsidR="000C7B96" w:rsidRPr="000C7B96">
        <w:rPr>
          <w:vertAlign w:val="superscript"/>
        </w:rPr>
        <w:fldChar w:fldCharType="end"/>
      </w:r>
      <w:r w:rsidR="000C7B96">
        <w:rPr>
          <w:rFonts w:hint="eastAsia"/>
        </w:rPr>
        <w:t>。然而在波导被弯曲时，情况会有所不同。</w:t>
      </w:r>
    </w:p>
    <w:p w14:paraId="05879BA2" w14:textId="15001CD3" w:rsidR="000C7B96" w:rsidRDefault="001B5B34" w:rsidP="000C7B96">
      <w:pPr>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674DE7B8" w14:textId="52BA233C" w:rsidR="00464E96" w:rsidRDefault="00464E96" w:rsidP="00464E96">
      <w:pPr>
        <w:ind w:firstLine="480"/>
        <w:jc w:val="center"/>
      </w:pPr>
      <w:r>
        <w:rPr>
          <w:noProof/>
        </w:rPr>
        <w:drawing>
          <wp:inline distT="0" distB="0" distL="0" distR="0" wp14:anchorId="0567867E" wp14:editId="4D8FB46B">
            <wp:extent cx="4320000" cy="3315779"/>
            <wp:effectExtent l="0" t="0" r="444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315779"/>
                    </a:xfrm>
                    <a:prstGeom prst="rect">
                      <a:avLst/>
                    </a:prstGeom>
                    <a:noFill/>
                  </pic:spPr>
                </pic:pic>
              </a:graphicData>
            </a:graphic>
          </wp:inline>
        </w:drawing>
      </w:r>
    </w:p>
    <w:p w14:paraId="5BFA82D8" w14:textId="463BBC3F" w:rsidR="00464E96" w:rsidRPr="00375280" w:rsidRDefault="00464E96" w:rsidP="00375280">
      <w:pPr>
        <w:spacing w:line="480" w:lineRule="auto"/>
        <w:ind w:firstLine="480"/>
        <w:jc w:val="center"/>
        <w:rPr>
          <w:rFonts w:ascii="Times New Roman" w:eastAsia="宋体" w:hAnsi="Times New Roman"/>
        </w:rPr>
      </w:pPr>
      <w:r w:rsidRPr="00375280">
        <w:rPr>
          <w:rFonts w:ascii="Times New Roman" w:eastAsia="宋体" w:hAnsi="Times New Roman" w:hint="eastAsia"/>
        </w:rPr>
        <w:t>图</w:t>
      </w:r>
      <w:r w:rsidR="00B17726" w:rsidRPr="00375280">
        <w:rPr>
          <w:rFonts w:ascii="Times New Roman" w:eastAsia="宋体" w:hAnsi="Times New Roman" w:hint="eastAsia"/>
        </w:rPr>
        <w:t>2-9</w:t>
      </w:r>
      <w:r w:rsidR="00375280" w:rsidRPr="00375280">
        <w:rPr>
          <w:rFonts w:ascii="Times New Roman" w:eastAsia="宋体" w:hAnsi="Times New Roman"/>
        </w:rPr>
        <w:t xml:space="preserve"> </w:t>
      </w:r>
      <w:r w:rsidR="00375280" w:rsidRPr="00375280">
        <w:rPr>
          <w:rFonts w:ascii="Times New Roman" w:eastAsia="宋体" w:hAnsi="Times New Roman"/>
        </w:rPr>
        <w:t>波导内径对吸收度的影响</w:t>
      </w:r>
    </w:p>
    <w:p w14:paraId="70C2541D" w14:textId="7BB473B0" w:rsidR="00464E96" w:rsidRPr="00C168F4" w:rsidRDefault="00C168F4" w:rsidP="00E54A44">
      <w:pPr>
        <w:ind w:firstLine="480"/>
      </w:pPr>
      <w:r>
        <w:t>图</w:t>
      </w:r>
      <w:r>
        <w:rPr>
          <w:rFonts w:hint="eastAsia"/>
        </w:rPr>
        <w:t>2-</w:t>
      </w:r>
      <w:r w:rsidR="00984FAC">
        <w:t>9</w:t>
      </w:r>
      <w:r>
        <w:t xml:space="preserve"> </w:t>
      </w:r>
      <w:r>
        <w:t>为不同</w:t>
      </w:r>
      <w:r w:rsidR="000C7B96">
        <w:rPr>
          <w:rFonts w:hint="eastAsia"/>
        </w:rPr>
        <w:t>浓度</w:t>
      </w:r>
      <w:r w:rsidR="000C7B96">
        <w:t>及弯曲长度的</w:t>
      </w:r>
      <w:r>
        <w:t>情况下</w:t>
      </w:r>
      <w:r>
        <w:rPr>
          <w:rFonts w:hint="eastAsia"/>
        </w:rPr>
        <w:t>，</w:t>
      </w:r>
      <w:r>
        <w:t>波导内径对于气体吸收的影响仿真</w:t>
      </w:r>
      <w:r w:rsidR="000C7B96">
        <w:t>图</w:t>
      </w:r>
      <w:r>
        <w:rPr>
          <w:rFonts w:hint="eastAsia"/>
        </w:rPr>
        <w:t>。</w:t>
      </w:r>
      <w:r w:rsidR="00984FAC">
        <w:t>可以发现</w:t>
      </w:r>
      <w:r w:rsidR="00984FAC">
        <w:rPr>
          <w:rFonts w:hint="eastAsia"/>
        </w:rPr>
        <w:t>，</w:t>
      </w:r>
      <w:r w:rsidR="000C7B96">
        <w:rPr>
          <w:rFonts w:hint="eastAsia"/>
        </w:rPr>
        <w:t>这四张图中的曲线都有最低点的存在。也就是说，</w:t>
      </w:r>
      <w:r w:rsidR="00984FAC">
        <w:rPr>
          <w:rFonts w:hint="eastAsia"/>
        </w:rPr>
        <w:t>随着</w:t>
      </w:r>
      <w:r w:rsidR="000C7B96">
        <w:rPr>
          <w:rFonts w:hint="eastAsia"/>
        </w:rPr>
        <w:t>弯曲</w:t>
      </w:r>
      <w:r w:rsidR="00984FAC">
        <w:t>波导内径的增加</w:t>
      </w:r>
      <w:r w:rsidR="000C7B96">
        <w:rPr>
          <w:rFonts w:hint="eastAsia"/>
        </w:rPr>
        <w:t>，</w:t>
      </w:r>
      <w:r w:rsidR="000C7B96">
        <w:t>系统的</w:t>
      </w:r>
      <w:r w:rsidR="00984FAC">
        <w:t>气体吸收</w:t>
      </w:r>
      <w:r w:rsidR="000C7B96">
        <w:t>度存在最低值</w:t>
      </w:r>
      <w:r w:rsidR="00984FAC">
        <w:rPr>
          <w:rFonts w:hint="eastAsia"/>
        </w:rPr>
        <w:t>。对于</w:t>
      </w:r>
      <w:r w:rsidR="000C7B96">
        <w:rPr>
          <w:rFonts w:hint="eastAsia"/>
        </w:rPr>
        <w:t>小型化</w:t>
      </w:r>
      <w:r w:rsidR="00984FAC">
        <w:rPr>
          <w:rFonts w:hint="eastAsia"/>
        </w:rPr>
        <w:t>气体传感系统而言，这一低谷是一个需要避免的最差波导内径区域。</w:t>
      </w:r>
      <w:r>
        <w:t>表</w:t>
      </w:r>
      <w:r>
        <w:rPr>
          <w:rFonts w:hint="eastAsia"/>
        </w:rPr>
        <w:t>2-</w:t>
      </w:r>
      <w:r w:rsidR="000C7B96">
        <w:t>1</w:t>
      </w:r>
      <w:r>
        <w:rPr>
          <w:rFonts w:hint="eastAsia"/>
        </w:rPr>
        <w:t>中详细列出了图</w:t>
      </w:r>
      <w:r>
        <w:rPr>
          <w:rFonts w:hint="eastAsia"/>
        </w:rPr>
        <w:t>2-</w:t>
      </w:r>
      <w:r w:rsidR="00984FAC">
        <w:t>9</w:t>
      </w:r>
      <w:r>
        <w:rPr>
          <w:rFonts w:hint="eastAsia"/>
        </w:rPr>
        <w:t>的仿真参数及</w:t>
      </w:r>
      <w:r w:rsidR="00984FAC">
        <w:rPr>
          <w:rFonts w:hint="eastAsia"/>
        </w:rPr>
        <w:t>最差</w:t>
      </w:r>
      <w:r>
        <w:rPr>
          <w:rFonts w:hint="eastAsia"/>
        </w:rPr>
        <w:t>波导内径</w:t>
      </w:r>
      <w:r w:rsidR="00984FAC">
        <w:rPr>
          <w:rFonts w:hint="eastAsia"/>
        </w:rPr>
        <w:t>的大小</w:t>
      </w:r>
      <w:r>
        <w:rPr>
          <w:rFonts w:hint="eastAsia"/>
        </w:rPr>
        <w:t>。</w:t>
      </w:r>
    </w:p>
    <w:p w14:paraId="0379A5CF" w14:textId="0B7E1AB2" w:rsidR="00F37A20" w:rsidRPr="004A3934" w:rsidRDefault="00F37A20" w:rsidP="004A3934">
      <w:pPr>
        <w:spacing w:beforeLines="100" w:before="240"/>
        <w:ind w:firstLine="480"/>
        <w:jc w:val="center"/>
        <w:rPr>
          <w:rFonts w:ascii="Times New Roman" w:eastAsia="宋体" w:hAnsi="Times New Roman"/>
        </w:rPr>
      </w:pPr>
      <w:r w:rsidRPr="004A3934">
        <w:rPr>
          <w:rFonts w:ascii="Times New Roman" w:eastAsia="宋体" w:hAnsi="Times New Roman"/>
        </w:rPr>
        <w:t>表</w:t>
      </w:r>
      <w:r w:rsidRPr="004A3934">
        <w:rPr>
          <w:rFonts w:ascii="Times New Roman" w:eastAsia="宋体" w:hAnsi="Times New Roman" w:hint="eastAsia"/>
        </w:rPr>
        <w:t>2-</w:t>
      </w:r>
      <w:r w:rsidR="00B17726" w:rsidRPr="004A3934">
        <w:rPr>
          <w:rFonts w:ascii="Times New Roman" w:eastAsia="宋体" w:hAnsi="Times New Roman"/>
        </w:rPr>
        <w:t>1</w:t>
      </w:r>
      <w:r w:rsidR="00375280">
        <w:rPr>
          <w:rFonts w:ascii="Times New Roman" w:eastAsia="宋体" w:hAnsi="Times New Roman"/>
        </w:rPr>
        <w:t xml:space="preserve"> </w:t>
      </w:r>
      <w:r w:rsidR="00375280">
        <w:rPr>
          <w:rFonts w:ascii="Times New Roman" w:eastAsia="宋体" w:hAnsi="Times New Roman"/>
        </w:rPr>
        <w:t>图</w:t>
      </w:r>
      <w:r w:rsidR="00375280">
        <w:rPr>
          <w:rFonts w:ascii="Times New Roman" w:eastAsia="宋体" w:hAnsi="Times New Roman" w:hint="eastAsia"/>
        </w:rPr>
        <w:t>2-</w:t>
      </w:r>
      <w:r w:rsidR="00375280">
        <w:rPr>
          <w:rFonts w:ascii="Times New Roman" w:eastAsia="宋体" w:hAnsi="Times New Roman"/>
        </w:rPr>
        <w:t>9</w:t>
      </w:r>
      <w:r w:rsidR="00375280">
        <w:rPr>
          <w:rFonts w:ascii="Times New Roman" w:eastAsia="宋体" w:hAnsi="Times New Roman"/>
        </w:rPr>
        <w:t>波导参数详表</w:t>
      </w:r>
    </w:p>
    <w:tbl>
      <w:tblPr>
        <w:tblStyle w:val="50"/>
        <w:tblW w:w="4958" w:type="pct"/>
        <w:jc w:val="center"/>
        <w:tblLook w:val="0420" w:firstRow="1" w:lastRow="0" w:firstColumn="0" w:lastColumn="0" w:noHBand="0" w:noVBand="1"/>
      </w:tblPr>
      <w:tblGrid>
        <w:gridCol w:w="699"/>
        <w:gridCol w:w="746"/>
        <w:gridCol w:w="1005"/>
        <w:gridCol w:w="605"/>
        <w:gridCol w:w="1275"/>
        <w:gridCol w:w="181"/>
        <w:gridCol w:w="529"/>
        <w:gridCol w:w="709"/>
        <w:gridCol w:w="849"/>
        <w:gridCol w:w="569"/>
        <w:gridCol w:w="1277"/>
      </w:tblGrid>
      <w:tr w:rsidR="007C30F8" w:rsidRPr="008168DA" w14:paraId="05B90B61" w14:textId="678B2A06" w:rsidTr="007C30F8">
        <w:trPr>
          <w:cnfStyle w:val="100000000000" w:firstRow="1" w:lastRow="0" w:firstColumn="0" w:lastColumn="0" w:oddVBand="0" w:evenVBand="0" w:oddHBand="0" w:evenHBand="0" w:firstRowFirstColumn="0" w:firstRowLastColumn="0" w:lastRowFirstColumn="0" w:lastRowLastColumn="0"/>
          <w:trHeight w:val="283"/>
          <w:jc w:val="center"/>
        </w:trPr>
        <w:tc>
          <w:tcPr>
            <w:tcW w:w="414" w:type="pct"/>
            <w:tcBorders>
              <w:top w:val="single" w:sz="6" w:space="0" w:color="auto"/>
              <w:bottom w:val="single" w:sz="6" w:space="0" w:color="auto"/>
              <w:right w:val="single" w:sz="6" w:space="0" w:color="auto"/>
            </w:tcBorders>
            <w:vAlign w:val="center"/>
            <w:hideMark/>
          </w:tcPr>
          <w:p w14:paraId="744E0148" w14:textId="7098ECCC" w:rsidR="00D61C57" w:rsidRPr="008168DA" w:rsidRDefault="00A15FB6"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i w:val="0"/>
                <w:sz w:val="21"/>
                <w:szCs w:val="21"/>
              </w:rPr>
              <w:t>No.</w:t>
            </w:r>
          </w:p>
        </w:tc>
        <w:tc>
          <w:tcPr>
            <w:tcW w:w="442" w:type="pct"/>
            <w:tcBorders>
              <w:top w:val="single" w:sz="6" w:space="0" w:color="auto"/>
              <w:left w:val="single" w:sz="6" w:space="0" w:color="auto"/>
              <w:bottom w:val="single" w:sz="6" w:space="0" w:color="auto"/>
            </w:tcBorders>
            <w:vAlign w:val="center"/>
            <w:hideMark/>
          </w:tcPr>
          <w:p w14:paraId="6F9427CE" w14:textId="28EF0778"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95" w:type="pct"/>
            <w:tcBorders>
              <w:top w:val="single" w:sz="6" w:space="0" w:color="auto"/>
              <w:bottom w:val="single" w:sz="6" w:space="0" w:color="auto"/>
            </w:tcBorders>
            <w:vAlign w:val="center"/>
            <w:hideMark/>
          </w:tcPr>
          <w:p w14:paraId="21C80565" w14:textId="4792FD50"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58" w:type="pct"/>
            <w:tcBorders>
              <w:top w:val="single" w:sz="6" w:space="0" w:color="auto"/>
              <w:bottom w:val="single" w:sz="6" w:space="0" w:color="auto"/>
            </w:tcBorders>
            <w:vAlign w:val="center"/>
          </w:tcPr>
          <w:p w14:paraId="6157EF7C" w14:textId="673B09DB"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5" w:type="pct"/>
            <w:tcBorders>
              <w:top w:val="single" w:sz="6" w:space="0" w:color="auto"/>
              <w:bottom w:val="single" w:sz="6" w:space="0" w:color="auto"/>
            </w:tcBorders>
            <w:vAlign w:val="center"/>
            <w:hideMark/>
          </w:tcPr>
          <w:p w14:paraId="1183BB67" w14:textId="2A3CB87C" w:rsidR="00D61C57" w:rsidRPr="008168DA" w:rsidRDefault="009A568D"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c>
          <w:tcPr>
            <w:tcW w:w="420" w:type="pct"/>
            <w:gridSpan w:val="2"/>
            <w:tcBorders>
              <w:top w:val="single" w:sz="6" w:space="0" w:color="auto"/>
              <w:bottom w:val="single" w:sz="6" w:space="0" w:color="auto"/>
              <w:right w:val="single" w:sz="6" w:space="0" w:color="auto"/>
            </w:tcBorders>
            <w:vAlign w:val="center"/>
          </w:tcPr>
          <w:p w14:paraId="5E6F4D5C" w14:textId="60143FB5"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i w:val="0"/>
                <w:sz w:val="21"/>
                <w:szCs w:val="21"/>
              </w:rPr>
              <w:t>No.</w:t>
            </w:r>
          </w:p>
        </w:tc>
        <w:tc>
          <w:tcPr>
            <w:tcW w:w="420" w:type="pct"/>
            <w:tcBorders>
              <w:top w:val="single" w:sz="6" w:space="0" w:color="auto"/>
              <w:left w:val="single" w:sz="6" w:space="0" w:color="auto"/>
              <w:bottom w:val="single" w:sz="6" w:space="0" w:color="auto"/>
            </w:tcBorders>
            <w:vAlign w:val="center"/>
          </w:tcPr>
          <w:p w14:paraId="6EF79A76" w14:textId="03DCE11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03" w:type="pct"/>
            <w:tcBorders>
              <w:top w:val="single" w:sz="6" w:space="0" w:color="auto"/>
              <w:bottom w:val="single" w:sz="6" w:space="0" w:color="auto"/>
            </w:tcBorders>
            <w:vAlign w:val="center"/>
          </w:tcPr>
          <w:p w14:paraId="2BED8B1E" w14:textId="4BB3FD21"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37" w:type="pct"/>
            <w:tcBorders>
              <w:top w:val="single" w:sz="6" w:space="0" w:color="auto"/>
              <w:bottom w:val="single" w:sz="6" w:space="0" w:color="auto"/>
            </w:tcBorders>
            <w:vAlign w:val="center"/>
          </w:tcPr>
          <w:p w14:paraId="52FEC741" w14:textId="5302C9A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6" w:type="pct"/>
            <w:tcBorders>
              <w:top w:val="single" w:sz="6" w:space="0" w:color="auto"/>
              <w:bottom w:val="single" w:sz="6" w:space="0" w:color="auto"/>
            </w:tcBorders>
            <w:vAlign w:val="center"/>
          </w:tcPr>
          <w:p w14:paraId="132EDBC9" w14:textId="61CF050A" w:rsidR="00D61C57" w:rsidRPr="008168DA" w:rsidRDefault="009A568D"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r>
      <w:tr w:rsidR="007C30F8" w:rsidRPr="008168DA" w14:paraId="46BAF526" w14:textId="5E1C5A16"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top w:val="single" w:sz="6" w:space="0" w:color="auto"/>
              <w:right w:val="single" w:sz="6" w:space="0" w:color="auto"/>
            </w:tcBorders>
            <w:vAlign w:val="center"/>
            <w:hideMark/>
          </w:tcPr>
          <w:p w14:paraId="26F63B1E" w14:textId="77777777" w:rsidR="00D61C57" w:rsidRPr="008168DA" w:rsidRDefault="00D61C57" w:rsidP="008168DA">
            <w:pPr>
              <w:spacing w:line="240" w:lineRule="exact"/>
              <w:ind w:firstLineChars="0" w:firstLine="0"/>
              <w:jc w:val="center"/>
              <w:rPr>
                <w:sz w:val="21"/>
                <w:szCs w:val="21"/>
              </w:rPr>
            </w:pPr>
            <w:r w:rsidRPr="008168DA">
              <w:rPr>
                <w:sz w:val="21"/>
                <w:szCs w:val="21"/>
              </w:rPr>
              <w:t>a-1</w:t>
            </w:r>
          </w:p>
        </w:tc>
        <w:tc>
          <w:tcPr>
            <w:tcW w:w="442" w:type="pct"/>
            <w:tcBorders>
              <w:top w:val="single" w:sz="6" w:space="0" w:color="auto"/>
              <w:left w:val="single" w:sz="6" w:space="0" w:color="auto"/>
            </w:tcBorders>
            <w:vAlign w:val="center"/>
            <w:hideMark/>
          </w:tcPr>
          <w:p w14:paraId="4F46AE30" w14:textId="2C3AC1F8"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top w:val="single" w:sz="6" w:space="0" w:color="auto"/>
            </w:tcBorders>
            <w:vAlign w:val="center"/>
            <w:hideMark/>
          </w:tcPr>
          <w:p w14:paraId="65953B6E" w14:textId="3A2B61DB" w:rsidR="00D61C57" w:rsidRPr="008168DA" w:rsidRDefault="00D61C57" w:rsidP="008168DA">
            <w:pPr>
              <w:spacing w:line="240" w:lineRule="exact"/>
              <w:ind w:firstLineChars="0" w:firstLine="0"/>
              <w:jc w:val="center"/>
              <w:rPr>
                <w:sz w:val="21"/>
                <w:szCs w:val="21"/>
              </w:rPr>
            </w:pPr>
            <w:r w:rsidRPr="008168DA">
              <w:rPr>
                <w:sz w:val="21"/>
                <w:szCs w:val="21"/>
              </w:rPr>
              <w:t>100</w:t>
            </w:r>
          </w:p>
        </w:tc>
        <w:tc>
          <w:tcPr>
            <w:tcW w:w="358" w:type="pct"/>
            <w:tcBorders>
              <w:top w:val="single" w:sz="6" w:space="0" w:color="auto"/>
            </w:tcBorders>
            <w:vAlign w:val="center"/>
          </w:tcPr>
          <w:p w14:paraId="4AAAB04B" w14:textId="2B6E5FD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tcBorders>
              <w:top w:val="single" w:sz="6" w:space="0" w:color="auto"/>
            </w:tcBorders>
            <w:vAlign w:val="center"/>
            <w:hideMark/>
          </w:tcPr>
          <w:p w14:paraId="2915DC8E" w14:textId="2CDE228E" w:rsidR="00D61C57" w:rsidRPr="008168DA" w:rsidRDefault="00D61C57" w:rsidP="008168DA">
            <w:pPr>
              <w:spacing w:line="240" w:lineRule="exact"/>
              <w:ind w:firstLineChars="0" w:firstLine="0"/>
              <w:jc w:val="center"/>
              <w:rPr>
                <w:sz w:val="21"/>
                <w:szCs w:val="21"/>
              </w:rPr>
            </w:pPr>
            <w:r w:rsidRPr="008168DA">
              <w:rPr>
                <w:sz w:val="21"/>
                <w:szCs w:val="21"/>
              </w:rPr>
              <w:t>1.5</w:t>
            </w:r>
            <w:r w:rsidR="00315C76" w:rsidRPr="008168DA">
              <w:rPr>
                <w:sz w:val="21"/>
                <w:szCs w:val="21"/>
              </w:rPr>
              <w:t>5</w:t>
            </w:r>
          </w:p>
        </w:tc>
        <w:tc>
          <w:tcPr>
            <w:tcW w:w="313" w:type="pct"/>
            <w:tcBorders>
              <w:top w:val="single" w:sz="6" w:space="0" w:color="auto"/>
              <w:right w:val="single" w:sz="6" w:space="0" w:color="auto"/>
            </w:tcBorders>
            <w:vAlign w:val="center"/>
          </w:tcPr>
          <w:p w14:paraId="64E52DAE" w14:textId="1091B0FE" w:rsidR="00D61C57" w:rsidRPr="008168DA" w:rsidRDefault="00D61C57" w:rsidP="008168DA">
            <w:pPr>
              <w:spacing w:line="240" w:lineRule="exact"/>
              <w:ind w:firstLineChars="0" w:firstLine="0"/>
              <w:jc w:val="center"/>
              <w:rPr>
                <w:sz w:val="21"/>
                <w:szCs w:val="21"/>
              </w:rPr>
            </w:pPr>
            <w:r w:rsidRPr="008168DA">
              <w:rPr>
                <w:rFonts w:hint="eastAsia"/>
                <w:sz w:val="21"/>
                <w:szCs w:val="21"/>
              </w:rPr>
              <w:t>c-1</w:t>
            </w:r>
          </w:p>
        </w:tc>
        <w:tc>
          <w:tcPr>
            <w:tcW w:w="420" w:type="pct"/>
            <w:tcBorders>
              <w:top w:val="single" w:sz="6" w:space="0" w:color="auto"/>
              <w:left w:val="single" w:sz="6" w:space="0" w:color="auto"/>
            </w:tcBorders>
            <w:vAlign w:val="center"/>
          </w:tcPr>
          <w:p w14:paraId="471665D2" w14:textId="65BA6B9C"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tcBorders>
              <w:top w:val="single" w:sz="6" w:space="0" w:color="auto"/>
            </w:tcBorders>
            <w:vAlign w:val="center"/>
          </w:tcPr>
          <w:p w14:paraId="414CFB90" w14:textId="32B1C9AB"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top w:val="single" w:sz="6" w:space="0" w:color="auto"/>
            </w:tcBorders>
            <w:vAlign w:val="center"/>
          </w:tcPr>
          <w:p w14:paraId="415B87B9" w14:textId="3417B54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top w:val="single" w:sz="6" w:space="0" w:color="auto"/>
            </w:tcBorders>
            <w:vAlign w:val="center"/>
          </w:tcPr>
          <w:p w14:paraId="6F7297D3" w14:textId="7F6345FF" w:rsidR="00D61C57" w:rsidRPr="008168DA" w:rsidRDefault="00D61C57" w:rsidP="008168DA">
            <w:pPr>
              <w:spacing w:line="240" w:lineRule="exact"/>
              <w:ind w:firstLineChars="0" w:firstLine="0"/>
              <w:jc w:val="center"/>
              <w:rPr>
                <w:sz w:val="21"/>
                <w:szCs w:val="21"/>
              </w:rPr>
            </w:pPr>
            <w:r w:rsidRPr="008168DA">
              <w:rPr>
                <w:rFonts w:hint="eastAsia"/>
                <w:sz w:val="21"/>
                <w:szCs w:val="21"/>
              </w:rPr>
              <w:t>0.269</w:t>
            </w:r>
          </w:p>
        </w:tc>
      </w:tr>
      <w:tr w:rsidR="007C30F8" w:rsidRPr="008168DA" w14:paraId="620CC13A" w14:textId="4DF7DB27" w:rsidTr="007C30F8">
        <w:trPr>
          <w:trHeight w:val="283"/>
          <w:jc w:val="center"/>
        </w:trPr>
        <w:tc>
          <w:tcPr>
            <w:tcW w:w="414" w:type="pct"/>
            <w:tcBorders>
              <w:right w:val="single" w:sz="6" w:space="0" w:color="auto"/>
            </w:tcBorders>
            <w:vAlign w:val="center"/>
            <w:hideMark/>
          </w:tcPr>
          <w:p w14:paraId="0D5B8A2D" w14:textId="77C1B27E" w:rsidR="00D61C57" w:rsidRPr="008168DA" w:rsidRDefault="00D61C57" w:rsidP="008168DA">
            <w:pPr>
              <w:spacing w:line="240" w:lineRule="exact"/>
              <w:ind w:firstLineChars="0" w:firstLine="0"/>
              <w:jc w:val="center"/>
              <w:rPr>
                <w:sz w:val="21"/>
                <w:szCs w:val="21"/>
              </w:rPr>
            </w:pPr>
            <w:r w:rsidRPr="008168DA">
              <w:rPr>
                <w:rFonts w:hint="eastAsia"/>
                <w:sz w:val="21"/>
                <w:szCs w:val="21"/>
              </w:rPr>
              <w:t>a-2</w:t>
            </w:r>
          </w:p>
        </w:tc>
        <w:tc>
          <w:tcPr>
            <w:tcW w:w="442" w:type="pct"/>
            <w:tcBorders>
              <w:left w:val="single" w:sz="6" w:space="0" w:color="auto"/>
            </w:tcBorders>
            <w:vAlign w:val="center"/>
            <w:hideMark/>
          </w:tcPr>
          <w:p w14:paraId="0BD08BE2" w14:textId="56BAFE1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5A932508" w14:textId="653023EE" w:rsidR="00D61C57" w:rsidRPr="008168DA" w:rsidRDefault="00D61C57" w:rsidP="008168DA">
            <w:pPr>
              <w:spacing w:line="240" w:lineRule="exact"/>
              <w:ind w:firstLineChars="0" w:firstLine="0"/>
              <w:jc w:val="center"/>
              <w:rPr>
                <w:sz w:val="21"/>
                <w:szCs w:val="21"/>
              </w:rPr>
            </w:pPr>
            <w:r w:rsidRPr="008168DA">
              <w:rPr>
                <w:rFonts w:hint="eastAsia"/>
                <w:sz w:val="21"/>
                <w:szCs w:val="21"/>
              </w:rPr>
              <w:t>101</w:t>
            </w:r>
          </w:p>
        </w:tc>
        <w:tc>
          <w:tcPr>
            <w:tcW w:w="358" w:type="pct"/>
            <w:vAlign w:val="center"/>
          </w:tcPr>
          <w:p w14:paraId="7806C17E" w14:textId="3314AD0B"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5A008C21" w14:textId="5C1C00EF" w:rsidR="00D61C57" w:rsidRPr="008168DA" w:rsidRDefault="00D61C57" w:rsidP="008168DA">
            <w:pPr>
              <w:spacing w:line="240" w:lineRule="exact"/>
              <w:ind w:firstLineChars="0" w:firstLine="0"/>
              <w:jc w:val="center"/>
              <w:rPr>
                <w:sz w:val="21"/>
                <w:szCs w:val="21"/>
              </w:rPr>
            </w:pPr>
            <w:r w:rsidRPr="008168DA">
              <w:rPr>
                <w:rFonts w:hint="eastAsia"/>
                <w:sz w:val="21"/>
                <w:szCs w:val="21"/>
              </w:rPr>
              <w:t>1.53</w:t>
            </w:r>
          </w:p>
        </w:tc>
        <w:tc>
          <w:tcPr>
            <w:tcW w:w="313" w:type="pct"/>
            <w:tcBorders>
              <w:right w:val="single" w:sz="6" w:space="0" w:color="auto"/>
            </w:tcBorders>
            <w:vAlign w:val="center"/>
          </w:tcPr>
          <w:p w14:paraId="5BA12B72" w14:textId="5F9FA102" w:rsidR="00D61C57" w:rsidRPr="008168DA" w:rsidRDefault="00D61C57" w:rsidP="008168DA">
            <w:pPr>
              <w:spacing w:line="240" w:lineRule="exact"/>
              <w:ind w:firstLineChars="0" w:firstLine="0"/>
              <w:jc w:val="center"/>
              <w:rPr>
                <w:sz w:val="21"/>
                <w:szCs w:val="21"/>
              </w:rPr>
            </w:pPr>
            <w:r w:rsidRPr="008168DA">
              <w:rPr>
                <w:rFonts w:hint="eastAsia"/>
                <w:sz w:val="21"/>
                <w:szCs w:val="21"/>
              </w:rPr>
              <w:t>c-2</w:t>
            </w:r>
          </w:p>
        </w:tc>
        <w:tc>
          <w:tcPr>
            <w:tcW w:w="420" w:type="pct"/>
            <w:tcBorders>
              <w:left w:val="single" w:sz="6" w:space="0" w:color="auto"/>
            </w:tcBorders>
            <w:vAlign w:val="center"/>
          </w:tcPr>
          <w:p w14:paraId="510C90E0" w14:textId="714991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6A1EC0C2" w14:textId="6803A15C"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Pr="008168DA">
              <w:rPr>
                <w:sz w:val="21"/>
                <w:szCs w:val="21"/>
              </w:rPr>
              <w:t>1</w:t>
            </w:r>
          </w:p>
        </w:tc>
        <w:tc>
          <w:tcPr>
            <w:tcW w:w="337" w:type="pct"/>
            <w:vAlign w:val="center"/>
          </w:tcPr>
          <w:p w14:paraId="38D5B515" w14:textId="62168034"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990C1F7" w14:textId="274F7060" w:rsidR="00D61C57" w:rsidRPr="008168DA" w:rsidRDefault="00D61C57" w:rsidP="008168DA">
            <w:pPr>
              <w:spacing w:line="240" w:lineRule="exact"/>
              <w:ind w:firstLineChars="0" w:firstLine="0"/>
              <w:jc w:val="center"/>
              <w:rPr>
                <w:sz w:val="21"/>
                <w:szCs w:val="21"/>
              </w:rPr>
            </w:pPr>
            <w:r w:rsidRPr="008168DA">
              <w:rPr>
                <w:rFonts w:hint="eastAsia"/>
                <w:sz w:val="21"/>
                <w:szCs w:val="21"/>
              </w:rPr>
              <w:t>0.272</w:t>
            </w:r>
          </w:p>
        </w:tc>
      </w:tr>
      <w:tr w:rsidR="007C30F8" w:rsidRPr="008168DA" w14:paraId="33D59D8E" w14:textId="53CF615B"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hideMark/>
          </w:tcPr>
          <w:p w14:paraId="1E5DB5D9" w14:textId="5C6560C0" w:rsidR="00D61C57" w:rsidRPr="008168DA" w:rsidRDefault="00D61C57" w:rsidP="008168DA">
            <w:pPr>
              <w:spacing w:line="240" w:lineRule="exact"/>
              <w:ind w:firstLineChars="0" w:firstLine="0"/>
              <w:jc w:val="center"/>
              <w:rPr>
                <w:sz w:val="21"/>
                <w:szCs w:val="21"/>
              </w:rPr>
            </w:pPr>
            <w:r w:rsidRPr="008168DA">
              <w:rPr>
                <w:sz w:val="21"/>
                <w:szCs w:val="21"/>
              </w:rPr>
              <w:t>a-3</w:t>
            </w:r>
          </w:p>
        </w:tc>
        <w:tc>
          <w:tcPr>
            <w:tcW w:w="442" w:type="pct"/>
            <w:tcBorders>
              <w:left w:val="single" w:sz="6" w:space="0" w:color="auto"/>
            </w:tcBorders>
            <w:vAlign w:val="center"/>
            <w:hideMark/>
          </w:tcPr>
          <w:p w14:paraId="0C160F44" w14:textId="5EB18A85"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4554577B" w14:textId="02DF3D54" w:rsidR="00D61C57" w:rsidRPr="008168DA" w:rsidRDefault="00D61C57" w:rsidP="008168DA">
            <w:pPr>
              <w:spacing w:line="240" w:lineRule="exact"/>
              <w:ind w:firstLineChars="0" w:firstLine="0"/>
              <w:jc w:val="center"/>
              <w:rPr>
                <w:sz w:val="21"/>
                <w:szCs w:val="21"/>
              </w:rPr>
            </w:pPr>
            <w:r w:rsidRPr="008168DA">
              <w:rPr>
                <w:rFonts w:hint="eastAsia"/>
                <w:sz w:val="21"/>
                <w:szCs w:val="21"/>
              </w:rPr>
              <w:t>102</w:t>
            </w:r>
          </w:p>
        </w:tc>
        <w:tc>
          <w:tcPr>
            <w:tcW w:w="358" w:type="pct"/>
            <w:vAlign w:val="center"/>
          </w:tcPr>
          <w:p w14:paraId="67BE682C" w14:textId="3B3F4C06"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4FACD0DD" w14:textId="7205AD71" w:rsidR="00D61C57" w:rsidRPr="008168DA" w:rsidRDefault="00D61C57" w:rsidP="008168DA">
            <w:pPr>
              <w:spacing w:line="240" w:lineRule="exact"/>
              <w:ind w:firstLineChars="0" w:firstLine="0"/>
              <w:jc w:val="center"/>
              <w:rPr>
                <w:sz w:val="21"/>
                <w:szCs w:val="21"/>
              </w:rPr>
            </w:pPr>
            <w:r w:rsidRPr="008168DA">
              <w:rPr>
                <w:rFonts w:hint="eastAsia"/>
                <w:sz w:val="21"/>
                <w:szCs w:val="21"/>
              </w:rPr>
              <w:t>1.5</w:t>
            </w:r>
            <w:r w:rsidR="00315C76" w:rsidRPr="008168DA">
              <w:rPr>
                <w:sz w:val="21"/>
                <w:szCs w:val="21"/>
              </w:rPr>
              <w:t>2</w:t>
            </w:r>
          </w:p>
        </w:tc>
        <w:tc>
          <w:tcPr>
            <w:tcW w:w="313" w:type="pct"/>
            <w:tcBorders>
              <w:right w:val="single" w:sz="6" w:space="0" w:color="auto"/>
            </w:tcBorders>
            <w:vAlign w:val="center"/>
          </w:tcPr>
          <w:p w14:paraId="359C890F" w14:textId="10CD881F" w:rsidR="00D61C57" w:rsidRPr="008168DA" w:rsidRDefault="00D61C57" w:rsidP="008168DA">
            <w:pPr>
              <w:spacing w:line="240" w:lineRule="exact"/>
              <w:ind w:firstLineChars="0" w:firstLine="0"/>
              <w:jc w:val="center"/>
              <w:rPr>
                <w:sz w:val="21"/>
                <w:szCs w:val="21"/>
              </w:rPr>
            </w:pPr>
            <w:r w:rsidRPr="008168DA">
              <w:rPr>
                <w:rFonts w:hint="eastAsia"/>
                <w:sz w:val="21"/>
                <w:szCs w:val="21"/>
              </w:rPr>
              <w:t>c-3</w:t>
            </w:r>
          </w:p>
        </w:tc>
        <w:tc>
          <w:tcPr>
            <w:tcW w:w="420" w:type="pct"/>
            <w:tcBorders>
              <w:left w:val="single" w:sz="6" w:space="0" w:color="auto"/>
            </w:tcBorders>
            <w:vAlign w:val="center"/>
          </w:tcPr>
          <w:p w14:paraId="5142C1BD" w14:textId="6DB1FD4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090F5FD5" w14:textId="7BC2E2E8"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00254398" w:rsidRPr="008168DA">
              <w:rPr>
                <w:sz w:val="21"/>
                <w:szCs w:val="21"/>
              </w:rPr>
              <w:t>4</w:t>
            </w:r>
          </w:p>
        </w:tc>
        <w:tc>
          <w:tcPr>
            <w:tcW w:w="337" w:type="pct"/>
            <w:vAlign w:val="center"/>
          </w:tcPr>
          <w:p w14:paraId="2DDC1EA2" w14:textId="1887879E"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09005CA" w14:textId="1F33B30A" w:rsidR="00D61C57" w:rsidRPr="008168DA" w:rsidRDefault="00D61C57" w:rsidP="008168DA">
            <w:pPr>
              <w:spacing w:line="240" w:lineRule="exact"/>
              <w:ind w:firstLineChars="0" w:firstLine="0"/>
              <w:jc w:val="center"/>
              <w:rPr>
                <w:sz w:val="21"/>
                <w:szCs w:val="21"/>
              </w:rPr>
            </w:pPr>
            <w:r w:rsidRPr="008168DA">
              <w:rPr>
                <w:rFonts w:hint="eastAsia"/>
                <w:sz w:val="21"/>
                <w:szCs w:val="21"/>
              </w:rPr>
              <w:t>0.27</w:t>
            </w:r>
            <w:r w:rsidR="00315C76" w:rsidRPr="008168DA">
              <w:rPr>
                <w:sz w:val="21"/>
                <w:szCs w:val="21"/>
              </w:rPr>
              <w:t>0</w:t>
            </w:r>
          </w:p>
        </w:tc>
      </w:tr>
      <w:tr w:rsidR="007C30F8" w:rsidRPr="008168DA" w14:paraId="2AECE3EB" w14:textId="2D4134B7" w:rsidTr="007C30F8">
        <w:trPr>
          <w:trHeight w:val="283"/>
          <w:jc w:val="center"/>
        </w:trPr>
        <w:tc>
          <w:tcPr>
            <w:tcW w:w="414" w:type="pct"/>
            <w:tcBorders>
              <w:right w:val="single" w:sz="6" w:space="0" w:color="auto"/>
            </w:tcBorders>
            <w:vAlign w:val="center"/>
          </w:tcPr>
          <w:p w14:paraId="25418BE1" w14:textId="0295184E" w:rsidR="00D61C57" w:rsidRPr="008168DA" w:rsidRDefault="00D61C57" w:rsidP="008168DA">
            <w:pPr>
              <w:spacing w:line="240" w:lineRule="exact"/>
              <w:ind w:firstLineChars="0" w:firstLine="0"/>
              <w:jc w:val="center"/>
              <w:rPr>
                <w:sz w:val="21"/>
                <w:szCs w:val="21"/>
              </w:rPr>
            </w:pPr>
            <w:r w:rsidRPr="008168DA">
              <w:rPr>
                <w:sz w:val="21"/>
                <w:szCs w:val="21"/>
              </w:rPr>
              <w:t>b-1</w:t>
            </w:r>
          </w:p>
        </w:tc>
        <w:tc>
          <w:tcPr>
            <w:tcW w:w="442" w:type="pct"/>
            <w:tcBorders>
              <w:left w:val="single" w:sz="6" w:space="0" w:color="auto"/>
            </w:tcBorders>
            <w:vAlign w:val="center"/>
          </w:tcPr>
          <w:p w14:paraId="5E9FF12E" w14:textId="087F0D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38F465A0" w14:textId="0D3A85ED"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12EB84E4" w14:textId="2B59B90D" w:rsidR="00D61C57" w:rsidRPr="008168DA" w:rsidRDefault="00D61C57" w:rsidP="008168DA">
            <w:pPr>
              <w:spacing w:line="240" w:lineRule="exact"/>
              <w:ind w:firstLineChars="0" w:firstLine="0"/>
              <w:jc w:val="center"/>
              <w:rPr>
                <w:sz w:val="21"/>
                <w:szCs w:val="21"/>
              </w:rPr>
            </w:pPr>
            <w:r w:rsidRPr="008168DA">
              <w:rPr>
                <w:rFonts w:hint="eastAsia"/>
                <w:sz w:val="21"/>
                <w:szCs w:val="21"/>
              </w:rPr>
              <w:t>1.1</w:t>
            </w:r>
          </w:p>
        </w:tc>
        <w:tc>
          <w:tcPr>
            <w:tcW w:w="862" w:type="pct"/>
            <w:gridSpan w:val="2"/>
            <w:vAlign w:val="center"/>
          </w:tcPr>
          <w:p w14:paraId="7055E987" w14:textId="0839951C" w:rsidR="00D61C57" w:rsidRPr="008168DA" w:rsidRDefault="00D61C57" w:rsidP="008168DA">
            <w:pPr>
              <w:spacing w:line="240" w:lineRule="exact"/>
              <w:ind w:firstLineChars="0" w:firstLine="0"/>
              <w:jc w:val="center"/>
              <w:rPr>
                <w:sz w:val="21"/>
                <w:szCs w:val="21"/>
              </w:rPr>
            </w:pPr>
            <w:r w:rsidRPr="008168DA">
              <w:rPr>
                <w:rFonts w:hint="eastAsia"/>
                <w:sz w:val="21"/>
                <w:szCs w:val="21"/>
              </w:rPr>
              <w:t>1.56</w:t>
            </w:r>
          </w:p>
        </w:tc>
        <w:tc>
          <w:tcPr>
            <w:tcW w:w="313" w:type="pct"/>
            <w:tcBorders>
              <w:right w:val="single" w:sz="6" w:space="0" w:color="auto"/>
            </w:tcBorders>
            <w:vAlign w:val="center"/>
          </w:tcPr>
          <w:p w14:paraId="539C844F" w14:textId="29EAA0B1" w:rsidR="00D61C57" w:rsidRPr="008168DA" w:rsidRDefault="00D61C57" w:rsidP="008168DA">
            <w:pPr>
              <w:spacing w:line="240" w:lineRule="exact"/>
              <w:ind w:firstLineChars="0" w:firstLine="0"/>
              <w:jc w:val="center"/>
              <w:rPr>
                <w:sz w:val="21"/>
                <w:szCs w:val="21"/>
              </w:rPr>
            </w:pPr>
            <w:r w:rsidRPr="008168DA">
              <w:rPr>
                <w:rFonts w:hint="eastAsia"/>
                <w:sz w:val="21"/>
                <w:szCs w:val="21"/>
              </w:rPr>
              <w:t>d-1</w:t>
            </w:r>
          </w:p>
        </w:tc>
        <w:tc>
          <w:tcPr>
            <w:tcW w:w="420" w:type="pct"/>
            <w:tcBorders>
              <w:left w:val="single" w:sz="6" w:space="0" w:color="auto"/>
            </w:tcBorders>
            <w:vAlign w:val="center"/>
          </w:tcPr>
          <w:p w14:paraId="368CA25E" w14:textId="4EFB1926"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4C3DB78E" w14:textId="405B865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76B7A065" w14:textId="078A8139"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D912C69" w14:textId="534E9E93" w:rsidR="00D61C57" w:rsidRPr="008168DA" w:rsidRDefault="00464E96" w:rsidP="008168DA">
            <w:pPr>
              <w:spacing w:line="240" w:lineRule="exact"/>
              <w:ind w:firstLineChars="0" w:firstLine="0"/>
              <w:jc w:val="center"/>
              <w:rPr>
                <w:sz w:val="21"/>
                <w:szCs w:val="21"/>
              </w:rPr>
            </w:pPr>
            <w:r w:rsidRPr="008168DA">
              <w:rPr>
                <w:rFonts w:hint="eastAsia"/>
                <w:sz w:val="21"/>
                <w:szCs w:val="21"/>
              </w:rPr>
              <w:t>0.3210</w:t>
            </w:r>
          </w:p>
        </w:tc>
      </w:tr>
      <w:tr w:rsidR="007C30F8" w:rsidRPr="008168DA" w14:paraId="468ECA27" w14:textId="67DD1E2E"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tcPr>
          <w:p w14:paraId="16DBE5F8" w14:textId="2CD22182" w:rsidR="00D61C57" w:rsidRPr="008168DA" w:rsidRDefault="00D61C57" w:rsidP="008168DA">
            <w:pPr>
              <w:spacing w:line="240" w:lineRule="exact"/>
              <w:ind w:firstLineChars="0" w:firstLine="0"/>
              <w:jc w:val="center"/>
              <w:rPr>
                <w:sz w:val="21"/>
                <w:szCs w:val="21"/>
              </w:rPr>
            </w:pPr>
            <w:r w:rsidRPr="008168DA">
              <w:rPr>
                <w:rFonts w:hint="eastAsia"/>
                <w:sz w:val="21"/>
                <w:szCs w:val="21"/>
              </w:rPr>
              <w:t>b-2</w:t>
            </w:r>
          </w:p>
        </w:tc>
        <w:tc>
          <w:tcPr>
            <w:tcW w:w="442" w:type="pct"/>
            <w:tcBorders>
              <w:left w:val="single" w:sz="6" w:space="0" w:color="auto"/>
            </w:tcBorders>
            <w:vAlign w:val="center"/>
          </w:tcPr>
          <w:p w14:paraId="0D121CCF" w14:textId="4F29B0D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0AE7F024" w14:textId="19307D90"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7EF45EBB" w14:textId="2C1D0276" w:rsidR="00D61C57" w:rsidRPr="008168DA" w:rsidRDefault="00D61C57" w:rsidP="008168DA">
            <w:pPr>
              <w:spacing w:line="240" w:lineRule="exact"/>
              <w:ind w:firstLineChars="0" w:firstLine="0"/>
              <w:jc w:val="center"/>
              <w:rPr>
                <w:sz w:val="21"/>
                <w:szCs w:val="21"/>
              </w:rPr>
            </w:pPr>
            <w:r w:rsidRPr="008168DA">
              <w:rPr>
                <w:rFonts w:hint="eastAsia"/>
                <w:sz w:val="21"/>
                <w:szCs w:val="21"/>
              </w:rPr>
              <w:t>1.2</w:t>
            </w:r>
          </w:p>
        </w:tc>
        <w:tc>
          <w:tcPr>
            <w:tcW w:w="862" w:type="pct"/>
            <w:gridSpan w:val="2"/>
            <w:vAlign w:val="center"/>
          </w:tcPr>
          <w:p w14:paraId="7FE31AF9" w14:textId="241A1363" w:rsidR="00D61C57" w:rsidRPr="008168DA" w:rsidRDefault="00D61C57" w:rsidP="008168DA">
            <w:pPr>
              <w:spacing w:line="240" w:lineRule="exact"/>
              <w:ind w:firstLineChars="0" w:firstLine="0"/>
              <w:jc w:val="center"/>
              <w:rPr>
                <w:sz w:val="21"/>
                <w:szCs w:val="21"/>
              </w:rPr>
            </w:pPr>
            <w:r w:rsidRPr="008168DA">
              <w:rPr>
                <w:rFonts w:hint="eastAsia"/>
                <w:sz w:val="21"/>
                <w:szCs w:val="21"/>
              </w:rPr>
              <w:t>1.65</w:t>
            </w:r>
          </w:p>
        </w:tc>
        <w:tc>
          <w:tcPr>
            <w:tcW w:w="313" w:type="pct"/>
            <w:tcBorders>
              <w:right w:val="single" w:sz="6" w:space="0" w:color="auto"/>
            </w:tcBorders>
            <w:vAlign w:val="center"/>
          </w:tcPr>
          <w:p w14:paraId="529EEC6C" w14:textId="5979F4D7" w:rsidR="00D61C57" w:rsidRPr="008168DA" w:rsidRDefault="00D61C57" w:rsidP="008168DA">
            <w:pPr>
              <w:spacing w:line="240" w:lineRule="exact"/>
              <w:ind w:firstLineChars="0" w:firstLine="0"/>
              <w:jc w:val="center"/>
              <w:rPr>
                <w:sz w:val="21"/>
                <w:szCs w:val="21"/>
              </w:rPr>
            </w:pPr>
            <w:r w:rsidRPr="008168DA">
              <w:rPr>
                <w:rFonts w:hint="eastAsia"/>
                <w:sz w:val="21"/>
                <w:szCs w:val="21"/>
              </w:rPr>
              <w:t>d-2</w:t>
            </w:r>
          </w:p>
        </w:tc>
        <w:tc>
          <w:tcPr>
            <w:tcW w:w="420" w:type="pct"/>
            <w:tcBorders>
              <w:left w:val="single" w:sz="6" w:space="0" w:color="auto"/>
            </w:tcBorders>
            <w:vAlign w:val="center"/>
          </w:tcPr>
          <w:p w14:paraId="35E0BF01" w14:textId="04DA89F9"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0A0C660E" w14:textId="461DEF48"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18B3CEA7" w14:textId="6CB848C3"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450B8C8C" w14:textId="0A265C60"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r w:rsidR="007C30F8" w:rsidRPr="008168DA" w14:paraId="112EA567" w14:textId="0E38DBE8" w:rsidTr="007C30F8">
        <w:trPr>
          <w:trHeight w:val="283"/>
          <w:jc w:val="center"/>
        </w:trPr>
        <w:tc>
          <w:tcPr>
            <w:tcW w:w="414" w:type="pct"/>
            <w:tcBorders>
              <w:bottom w:val="single" w:sz="6" w:space="0" w:color="auto"/>
              <w:right w:val="single" w:sz="6" w:space="0" w:color="auto"/>
            </w:tcBorders>
            <w:vAlign w:val="center"/>
          </w:tcPr>
          <w:p w14:paraId="446EC469" w14:textId="145C4269" w:rsidR="00D61C57" w:rsidRPr="008168DA" w:rsidRDefault="00D61C57" w:rsidP="008168DA">
            <w:pPr>
              <w:spacing w:line="240" w:lineRule="exact"/>
              <w:ind w:firstLineChars="0" w:firstLine="0"/>
              <w:jc w:val="center"/>
              <w:rPr>
                <w:sz w:val="21"/>
                <w:szCs w:val="21"/>
              </w:rPr>
            </w:pPr>
            <w:r w:rsidRPr="008168DA">
              <w:rPr>
                <w:rFonts w:hint="eastAsia"/>
                <w:sz w:val="21"/>
                <w:szCs w:val="21"/>
              </w:rPr>
              <w:t>b-3</w:t>
            </w:r>
          </w:p>
        </w:tc>
        <w:tc>
          <w:tcPr>
            <w:tcW w:w="442" w:type="pct"/>
            <w:tcBorders>
              <w:left w:val="single" w:sz="6" w:space="0" w:color="auto"/>
              <w:bottom w:val="single" w:sz="6" w:space="0" w:color="auto"/>
            </w:tcBorders>
            <w:vAlign w:val="center"/>
          </w:tcPr>
          <w:p w14:paraId="6871C5B6" w14:textId="0D71083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bottom w:val="single" w:sz="6" w:space="0" w:color="auto"/>
            </w:tcBorders>
            <w:vAlign w:val="center"/>
          </w:tcPr>
          <w:p w14:paraId="6FBAC196" w14:textId="744DB415"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tcBorders>
              <w:bottom w:val="single" w:sz="6" w:space="0" w:color="auto"/>
            </w:tcBorders>
            <w:vAlign w:val="center"/>
          </w:tcPr>
          <w:p w14:paraId="6AA19BF7" w14:textId="6FF4416E" w:rsidR="00D61C57" w:rsidRPr="008168DA" w:rsidRDefault="00D61C57" w:rsidP="008168DA">
            <w:pPr>
              <w:spacing w:line="240" w:lineRule="exact"/>
              <w:ind w:firstLineChars="0" w:firstLine="0"/>
              <w:jc w:val="center"/>
              <w:rPr>
                <w:sz w:val="21"/>
                <w:szCs w:val="21"/>
              </w:rPr>
            </w:pPr>
            <w:r w:rsidRPr="008168DA">
              <w:rPr>
                <w:rFonts w:hint="eastAsia"/>
                <w:sz w:val="21"/>
                <w:szCs w:val="21"/>
              </w:rPr>
              <w:t>1.3</w:t>
            </w:r>
          </w:p>
        </w:tc>
        <w:tc>
          <w:tcPr>
            <w:tcW w:w="862" w:type="pct"/>
            <w:gridSpan w:val="2"/>
            <w:tcBorders>
              <w:bottom w:val="single" w:sz="6" w:space="0" w:color="auto"/>
            </w:tcBorders>
            <w:vAlign w:val="center"/>
          </w:tcPr>
          <w:p w14:paraId="54E931F7" w14:textId="458C1DA2" w:rsidR="00D61C57" w:rsidRPr="008168DA" w:rsidRDefault="00D61C57" w:rsidP="008168DA">
            <w:pPr>
              <w:spacing w:line="240" w:lineRule="exact"/>
              <w:ind w:firstLineChars="0" w:firstLine="0"/>
              <w:jc w:val="center"/>
              <w:rPr>
                <w:sz w:val="21"/>
                <w:szCs w:val="21"/>
              </w:rPr>
            </w:pPr>
            <w:r w:rsidRPr="008168DA">
              <w:rPr>
                <w:rFonts w:hint="eastAsia"/>
                <w:sz w:val="21"/>
                <w:szCs w:val="21"/>
              </w:rPr>
              <w:t>1.67</w:t>
            </w:r>
          </w:p>
        </w:tc>
        <w:tc>
          <w:tcPr>
            <w:tcW w:w="313" w:type="pct"/>
            <w:tcBorders>
              <w:bottom w:val="single" w:sz="6" w:space="0" w:color="auto"/>
              <w:right w:val="single" w:sz="6" w:space="0" w:color="auto"/>
            </w:tcBorders>
            <w:vAlign w:val="center"/>
          </w:tcPr>
          <w:p w14:paraId="2CBB302D" w14:textId="024CD1B1" w:rsidR="00D61C57" w:rsidRPr="008168DA" w:rsidRDefault="00D61C57" w:rsidP="008168DA">
            <w:pPr>
              <w:spacing w:line="240" w:lineRule="exact"/>
              <w:ind w:firstLineChars="0" w:firstLine="0"/>
              <w:jc w:val="center"/>
              <w:rPr>
                <w:sz w:val="21"/>
                <w:szCs w:val="21"/>
              </w:rPr>
            </w:pPr>
            <w:r w:rsidRPr="008168DA">
              <w:rPr>
                <w:rFonts w:hint="eastAsia"/>
                <w:sz w:val="21"/>
                <w:szCs w:val="21"/>
              </w:rPr>
              <w:t>d-3</w:t>
            </w:r>
          </w:p>
        </w:tc>
        <w:tc>
          <w:tcPr>
            <w:tcW w:w="420" w:type="pct"/>
            <w:tcBorders>
              <w:left w:val="single" w:sz="6" w:space="0" w:color="auto"/>
              <w:bottom w:val="single" w:sz="6" w:space="0" w:color="auto"/>
            </w:tcBorders>
            <w:vAlign w:val="center"/>
          </w:tcPr>
          <w:p w14:paraId="2433EA98" w14:textId="3D669E83"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tcBorders>
              <w:bottom w:val="single" w:sz="6" w:space="0" w:color="auto"/>
            </w:tcBorders>
            <w:vAlign w:val="center"/>
          </w:tcPr>
          <w:p w14:paraId="76BB7E31" w14:textId="226F8A1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bottom w:val="single" w:sz="6" w:space="0" w:color="auto"/>
            </w:tcBorders>
            <w:vAlign w:val="center"/>
          </w:tcPr>
          <w:p w14:paraId="11E507C1" w14:textId="5971D38F"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bottom w:val="single" w:sz="6" w:space="0" w:color="auto"/>
            </w:tcBorders>
            <w:vAlign w:val="center"/>
          </w:tcPr>
          <w:p w14:paraId="1A672499" w14:textId="7CB282B9"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bl>
    <w:p w14:paraId="4406B3E9" w14:textId="77777777" w:rsidR="00A30AD4" w:rsidRPr="00375280" w:rsidRDefault="00A30AD4" w:rsidP="00CF5B1B">
      <w:pPr>
        <w:ind w:firstLine="480"/>
      </w:pPr>
    </w:p>
    <w:p w14:paraId="66CA59CB" w14:textId="63629881" w:rsidR="008D6D6D" w:rsidRDefault="000E1DA2" w:rsidP="008D6D6D">
      <w:pPr>
        <w:ind w:firstLine="480"/>
      </w:pPr>
      <w:r>
        <w:rPr>
          <w:rFonts w:hint="eastAsia"/>
        </w:rPr>
        <w:t>通过</w:t>
      </w:r>
      <w:r w:rsidR="009344BA">
        <w:rPr>
          <w:rFonts w:hint="eastAsia"/>
        </w:rPr>
        <w:t>表</w:t>
      </w:r>
      <w:r w:rsidR="009344BA">
        <w:rPr>
          <w:rFonts w:hint="eastAsia"/>
        </w:rPr>
        <w:t>2-</w:t>
      </w:r>
      <w:r>
        <w:t>1</w:t>
      </w:r>
      <w:r w:rsidR="009344BA">
        <w:rPr>
          <w:rFonts w:hint="eastAsia"/>
        </w:rPr>
        <w:t>可知</w:t>
      </w:r>
      <w:r>
        <w:rPr>
          <w:rFonts w:hint="eastAsia"/>
        </w:rPr>
        <w:t>，最差波导内径的大小</w:t>
      </w:r>
      <w:r w:rsidR="009344BA">
        <w:rPr>
          <w:rFonts w:hint="eastAsia"/>
        </w:rPr>
        <w:t>随着弯曲角度、气体浓度、波导长度的变化而左右移动。总结规律可知，当气体浓度增加，波导长度变短或弯曲角度变小时该低谷往小孔径方向移动；反之，则往大孔径方向移动。</w:t>
      </w:r>
    </w:p>
    <w:p w14:paraId="54C73334" w14:textId="047D5A86" w:rsidR="000C7B96" w:rsidRDefault="00A243C3" w:rsidP="008D6D6D">
      <w:pPr>
        <w:ind w:firstLine="480"/>
      </w:pPr>
      <w:r w:rsidRPr="00A243C3">
        <w:rPr>
          <w:highlight w:val="yellow"/>
        </w:rPr>
        <w:t>这是因为在弯曲长度固定的情况下</w:t>
      </w:r>
      <w:r w:rsidRPr="00A243C3">
        <w:rPr>
          <w:rFonts w:hint="eastAsia"/>
          <w:highlight w:val="yellow"/>
        </w:rPr>
        <w:t>，</w:t>
      </w:r>
      <w:r w:rsidRPr="00A243C3">
        <w:rPr>
          <w:highlight w:val="yellow"/>
        </w:rPr>
        <w:t>波导内径越小</w:t>
      </w:r>
      <w:r w:rsidRPr="00A243C3">
        <w:rPr>
          <w:rFonts w:hint="eastAsia"/>
          <w:highlight w:val="yellow"/>
        </w:rPr>
        <w:t>，</w:t>
      </w:r>
      <w:r w:rsidRPr="00A243C3">
        <w:rPr>
          <w:highlight w:val="yellow"/>
        </w:rPr>
        <w:t>光在弯曲波导内部的反射也就越频繁</w:t>
      </w:r>
      <w:r w:rsidRPr="00A243C3">
        <w:rPr>
          <w:rFonts w:hint="eastAsia"/>
          <w:highlight w:val="yellow"/>
        </w:rPr>
        <w:t>。频繁的反射使得光程增加，气体吸收也就越充分。但是</w:t>
      </w:r>
    </w:p>
    <w:p w14:paraId="56E39E2F" w14:textId="54FA1E5F" w:rsidR="00B061F9" w:rsidRDefault="008D6D6D" w:rsidP="008D6D6D">
      <w:pPr>
        <w:ind w:firstLine="480"/>
      </w:pPr>
      <w:r>
        <w:t>若气体传感系统在某一浓度区间工作</w:t>
      </w:r>
      <w:r>
        <w:rPr>
          <w:rFonts w:hint="eastAsia"/>
        </w:rPr>
        <w:t>，</w:t>
      </w:r>
      <w:r>
        <w:t>如痕量气体浓度检测或爆炸临界报警等工作场景则可依此进行优化</w:t>
      </w:r>
      <w:r>
        <w:rPr>
          <w:rFonts w:hint="eastAsia"/>
        </w:rPr>
        <w:t>，</w:t>
      </w:r>
      <w:r>
        <w:t>避开吸收低谷</w:t>
      </w:r>
      <w:r>
        <w:rPr>
          <w:rFonts w:hint="eastAsia"/>
        </w:rPr>
        <w:t>，</w:t>
      </w:r>
      <w:r>
        <w:t>从而获得更好的检测灵敏度</w:t>
      </w:r>
      <w:r>
        <w:rPr>
          <w:rFonts w:hint="eastAsia"/>
        </w:rPr>
        <w:t>。但如果工作浓度区间较大也无妨。观察仿真图的纵轴可知，该低谷对于吸收的降低并不巨大。只要合理优化波导长度、弯曲半径等变量，提高整体吸收曲线就能够降低该低谷的影响。</w:t>
      </w:r>
    </w:p>
    <w:p w14:paraId="01E3ACEE" w14:textId="513CBACB" w:rsidR="00B67D79" w:rsidRPr="00783615" w:rsidRDefault="00B67D79" w:rsidP="0098015A">
      <w:pPr>
        <w:pStyle w:val="3"/>
        <w:rPr>
          <w:color w:val="auto"/>
        </w:rPr>
      </w:pPr>
      <w:bookmarkStart w:id="36" w:name="_Toc446359329"/>
      <w:bookmarkStart w:id="37" w:name="OLE_LINK27"/>
      <w:bookmarkStart w:id="38" w:name="OLE_LINK28"/>
      <w:r w:rsidRPr="00783615">
        <w:rPr>
          <w:rFonts w:hint="eastAsia"/>
          <w:color w:val="auto"/>
        </w:rPr>
        <w:t>2</w:t>
      </w:r>
      <w:r w:rsidRPr="00783615">
        <w:rPr>
          <w:color w:val="auto"/>
        </w:rPr>
        <w:t xml:space="preserve">.4.3 </w:t>
      </w:r>
      <w:r w:rsidR="00C53F5F" w:rsidRPr="00783615">
        <w:rPr>
          <w:rFonts w:hint="eastAsia"/>
          <w:color w:val="auto"/>
        </w:rPr>
        <w:t>信噪比</w:t>
      </w:r>
      <w:r w:rsidR="007C6753" w:rsidRPr="00783615">
        <w:rPr>
          <w:rFonts w:hint="eastAsia"/>
          <w:color w:val="auto"/>
        </w:rPr>
        <w:t>对吸收度的</w:t>
      </w:r>
      <w:r w:rsidRPr="00783615">
        <w:rPr>
          <w:rFonts w:hint="eastAsia"/>
          <w:color w:val="auto"/>
        </w:rPr>
        <w:t>影响</w:t>
      </w:r>
      <w:bookmarkEnd w:id="36"/>
    </w:p>
    <w:bookmarkEnd w:id="37"/>
    <w:bookmarkEnd w:id="38"/>
    <w:p w14:paraId="2905A33B" w14:textId="33B38D2A" w:rsidR="00464E96" w:rsidRDefault="00D771D9" w:rsidP="00B17726">
      <w:pPr>
        <w:ind w:firstLine="480"/>
      </w:pPr>
      <w:r>
        <w:t>在</w:t>
      </w:r>
      <w:r w:rsidR="009B2E80">
        <w:t>实际的小型化</w:t>
      </w:r>
      <w:r>
        <w:t>波导式气体传感器中</w:t>
      </w:r>
      <w:r>
        <w:rPr>
          <w:rFonts w:hint="eastAsia"/>
        </w:rPr>
        <w:t>，</w:t>
      </w:r>
      <w:r w:rsidR="009B2E80">
        <w:rPr>
          <w:rFonts w:hint="eastAsia"/>
        </w:rPr>
        <w:t>信噪比是不断变化的。因为弯曲的加剧与减缓会对造成系统损耗的增加与减少，所以我们可以定性的说空芯光纤的弯曲</w:t>
      </w:r>
      <w:r w:rsidR="009B2E80">
        <w:t>会使得系统的信噪比下降</w:t>
      </w:r>
      <w:r w:rsidR="009B2E80">
        <w:rPr>
          <w:rFonts w:hint="eastAsia"/>
        </w:rPr>
        <w:t>。</w:t>
      </w:r>
      <w:r w:rsidR="000E52FC">
        <w:rPr>
          <w:rFonts w:hint="eastAsia"/>
        </w:rPr>
        <w:t>因此，</w:t>
      </w:r>
      <w:r w:rsidR="009B2E80">
        <w:rPr>
          <w:rFonts w:hint="eastAsia"/>
        </w:rPr>
        <w:t>在考虑信噪比对气体吸收的影响时，我们需要</w:t>
      </w:r>
      <w:r w:rsidR="000E52FC">
        <w:rPr>
          <w:rFonts w:hint="eastAsia"/>
        </w:rPr>
        <w:t>分开系统固有噪声的影响和弯曲带来的影响。</w:t>
      </w:r>
      <w:r w:rsidR="00A243C3">
        <w:rPr>
          <w:rFonts w:hint="eastAsia"/>
        </w:rPr>
        <w:t>因此，在讨论信噪比对弯曲传感系统的影响时，我们根据系统的基线输出与噪声比来定义系统信噪比，即</w:t>
      </w:r>
      <m:oMath>
        <m:r>
          <m:rPr>
            <m:sty m:val="p"/>
          </m:rPr>
          <w:rPr>
            <w:rFonts w:ascii="Cambria Math" w:hAnsi="Cambria Math" w:hint="eastAsia"/>
          </w:rPr>
          <m:t>SNR=</m:t>
        </m:r>
        <m:f>
          <m:fPr>
            <m:ctrlPr>
              <w:rPr>
                <w:rFonts w:ascii="Cambria Math" w:hAnsi="Cambria Math"/>
              </w:rPr>
            </m:ctrlPr>
          </m:fPr>
          <m:num>
            <w:bookmarkStart w:id="39" w:name="OLE_LINK31"/>
            <m:sSub>
              <m:sSubPr>
                <m:ctrlPr>
                  <w:rPr>
                    <w:rFonts w:ascii="Cambria Math" w:hAnsi="Cambria Math"/>
                    <w:i/>
                  </w:rPr>
                </m:ctrlPr>
              </m:sSubPr>
              <m:e>
                <m:r>
                  <w:rPr>
                    <w:rFonts w:ascii="Cambria Math" w:hAnsi="Cambria Math"/>
                  </w:rPr>
                  <m:t>P</m:t>
                </m:r>
              </m:e>
              <m:sub>
                <m:r>
                  <w:rPr>
                    <w:rFonts w:ascii="Cambria Math" w:hAnsi="Cambria Math"/>
                  </w:rPr>
                  <m:t>back</m:t>
                </m:r>
              </m:sub>
            </m:sSub>
            <w:bookmarkEnd w:id="39"/>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A243C3">
        <w:rPr>
          <w:rFonts w:hint="eastAsia"/>
        </w:rPr>
        <w:t>。</w:t>
      </w:r>
      <w:r w:rsidR="00AE7A7E">
        <w:rPr>
          <w:rFonts w:hint="eastAsia"/>
        </w:rPr>
        <w:t>根据公式（</w:t>
      </w:r>
      <w:r w:rsidR="00AE7A7E">
        <w:rPr>
          <w:rFonts w:hint="eastAsia"/>
        </w:rPr>
        <w:t>2-</w:t>
      </w:r>
      <w:r w:rsidR="00AE7A7E">
        <w:t>13</w:t>
      </w:r>
      <w:r w:rsidR="00AE7A7E">
        <w:rPr>
          <w:rFonts w:hint="eastAsia"/>
        </w:rPr>
        <w:t>），弯曲半径、弯曲长度等都会影响</w:t>
      </w:r>
      <m:oMath>
        <m:sSub>
          <m:sSubPr>
            <m:ctrlPr>
              <w:rPr>
                <w:rFonts w:ascii="Cambria Math" w:hAnsi="Cambria Math"/>
                <w:i/>
              </w:rPr>
            </m:ctrlPr>
          </m:sSubPr>
          <m:e>
            <m:r>
              <w:rPr>
                <w:rFonts w:ascii="Cambria Math" w:hAnsi="Cambria Math"/>
              </w:rPr>
              <m:t>P</m:t>
            </m:r>
          </m:e>
          <m:sub>
            <m:r>
              <w:rPr>
                <w:rFonts w:ascii="Cambria Math" w:hAnsi="Cambria Math"/>
              </w:rPr>
              <m:t>back</m:t>
            </m:r>
          </m:sub>
        </m:sSub>
      </m:oMath>
      <w:r w:rsidR="00AE7A7E">
        <w:rPr>
          <w:rFonts w:hint="eastAsia"/>
        </w:rPr>
        <w:t>，从而改变系统信噪比。</w:t>
      </w:r>
      <w:r w:rsidR="00B17726">
        <w:t>图</w:t>
      </w:r>
      <w:r w:rsidR="00B17726">
        <w:rPr>
          <w:rFonts w:hint="eastAsia"/>
        </w:rPr>
        <w:t>2-10</w:t>
      </w:r>
      <w:r w:rsidR="00B17726">
        <w:t>展示了不同弯曲状态下</w:t>
      </w:r>
      <w:r w:rsidR="00B17726">
        <w:rPr>
          <w:rFonts w:hint="eastAsia"/>
        </w:rPr>
        <w:t>，</w:t>
      </w:r>
      <w:r w:rsidR="00B17726">
        <w:t>信噪比对气体吸收以及检测极限的影响</w:t>
      </w:r>
      <w:r w:rsidR="00B17726">
        <w:rPr>
          <w:rFonts w:hint="eastAsia"/>
        </w:rPr>
        <w:t>。</w:t>
      </w:r>
    </w:p>
    <w:p w14:paraId="19661339" w14:textId="30266AD2" w:rsidR="00130829" w:rsidRDefault="003B1E3A" w:rsidP="00464E96">
      <w:pPr>
        <w:ind w:firstLine="480"/>
        <w:jc w:val="center"/>
      </w:pPr>
      <w:r>
        <w:rPr>
          <w:noProof/>
        </w:rPr>
        <w:drawing>
          <wp:inline distT="0" distB="0" distL="0" distR="0" wp14:anchorId="67CDCD45" wp14:editId="1998AD51">
            <wp:extent cx="5040000" cy="4123712"/>
            <wp:effectExtent l="0" t="0" r="8255" b="0"/>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4123712"/>
                    </a:xfrm>
                    <a:prstGeom prst="rect">
                      <a:avLst/>
                    </a:prstGeom>
                    <a:noFill/>
                  </pic:spPr>
                </pic:pic>
              </a:graphicData>
            </a:graphic>
          </wp:inline>
        </w:drawing>
      </w:r>
    </w:p>
    <w:p w14:paraId="2B2F4505" w14:textId="4FA32A29" w:rsidR="000F2060" w:rsidRPr="00375280" w:rsidRDefault="000F2060"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对气体吸收的影响仿真图</w:t>
      </w:r>
    </w:p>
    <w:p w14:paraId="16EBADF9" w14:textId="1A0832F5" w:rsidR="007C6753" w:rsidRDefault="00C14407" w:rsidP="002A7DDF">
      <w:pPr>
        <w:ind w:firstLine="480"/>
      </w:pPr>
      <w:r>
        <w:rPr>
          <w:rFonts w:hint="eastAsia"/>
        </w:rPr>
        <w:t>图</w:t>
      </w:r>
      <w:r>
        <w:rPr>
          <w:rFonts w:hint="eastAsia"/>
        </w:rPr>
        <w:t>2-</w:t>
      </w:r>
      <w:r>
        <w:t>10.a</w:t>
      </w:r>
      <w:r>
        <w:t>和</w:t>
      </w:r>
      <w:r>
        <w:rPr>
          <w:rFonts w:hint="eastAsia"/>
        </w:rPr>
        <w:t>b</w:t>
      </w:r>
      <w:r>
        <w:rPr>
          <w:rFonts w:hint="eastAsia"/>
        </w:rPr>
        <w:t>展示了</w:t>
      </w:r>
      <w:r w:rsidR="003B1E3A">
        <w:rPr>
          <w:rFonts w:hint="eastAsia"/>
        </w:rPr>
        <w:t>低浓度和高浓度情况下</w:t>
      </w:r>
      <w:r>
        <w:rPr>
          <w:rFonts w:hint="eastAsia"/>
        </w:rPr>
        <w:t>的</w:t>
      </w:r>
      <w:r w:rsidR="003B1E3A">
        <w:rPr>
          <w:rFonts w:hint="eastAsia"/>
        </w:rPr>
        <w:t>不同长度弯曲波导的</w:t>
      </w:r>
      <w:r>
        <w:rPr>
          <w:rFonts w:hint="eastAsia"/>
        </w:rPr>
        <w:t>气体吸收随着信噪比增加的变化趋势。</w:t>
      </w:r>
      <w:r w:rsidR="003B1E3A">
        <w:rPr>
          <w:rFonts w:hint="eastAsia"/>
        </w:rPr>
        <w:t>首先，在所有情况下，信噪比的增加都会增加气体吸收度，并且气体浓度越高弯曲长度越长上限就越大。这是因为随着信噪比的增加，其气体吸收度越来越逼近符合朗伯比尔定律的理想情况。另外我们</w:t>
      </w:r>
      <w:r>
        <w:rPr>
          <w:rFonts w:hint="eastAsia"/>
        </w:rPr>
        <w:t>不难发现，波导长度越长，气体吸收度增加的速度越快但其饱和趋势越慢。这是因为波导长度的增加本身增加了系统的光程长度，因此也相应的增加了气体吸收度。图</w:t>
      </w:r>
      <w:r>
        <w:rPr>
          <w:rFonts w:hint="eastAsia"/>
        </w:rPr>
        <w:t>2-</w:t>
      </w:r>
      <w:r>
        <w:t>10.c</w:t>
      </w:r>
      <w:r>
        <w:t>展示了</w:t>
      </w:r>
      <w:r>
        <w:rPr>
          <w:rFonts w:hint="eastAsia"/>
        </w:rPr>
        <w:t>1</w:t>
      </w:r>
      <w:r>
        <w:rPr>
          <w:rFonts w:hint="eastAsia"/>
        </w:rPr>
        <w:t>米长的波导在不同浓度下气体吸收随着信噪比增加的变化趋势。可以看出，随着信噪比增加，气体吸收浓度不断增加并逐渐趋近</w:t>
      </w:r>
      <w:r w:rsidR="003B1E3A">
        <w:rPr>
          <w:rFonts w:hint="eastAsia"/>
        </w:rPr>
        <w:t>理想气体吸收值</w:t>
      </w:r>
      <w:r>
        <w:rPr>
          <w:rFonts w:hint="eastAsia"/>
        </w:rPr>
        <w:t>。低浓度情况下，该饱和趋势非常快。这是因为低浓度的气体吸收原本就少，不需要很高的信噪比就可以完全展现其吸收峰。而当气体浓度较大时，信噪比的增加就能够很高的提升气体吸收度。</w:t>
      </w:r>
      <w:r w:rsidR="00375280">
        <w:rPr>
          <w:rFonts w:hint="eastAsia"/>
        </w:rPr>
        <w:t>图</w:t>
      </w:r>
      <w:r w:rsidR="00375280">
        <w:rPr>
          <w:rFonts w:hint="eastAsia"/>
        </w:rPr>
        <w:t>2-10.d</w:t>
      </w:r>
      <w:r w:rsidR="002A7DDF">
        <w:t>体现了随着信噪比增大</w:t>
      </w:r>
      <w:r w:rsidR="002A7DDF">
        <w:rPr>
          <w:rFonts w:hint="eastAsia"/>
        </w:rPr>
        <w:t>，</w:t>
      </w:r>
      <w:r w:rsidR="002A7DDF">
        <w:t>检测极限浓度不断降低</w:t>
      </w:r>
      <w:r w:rsidR="002A7DDF">
        <w:rPr>
          <w:rFonts w:hint="eastAsia"/>
        </w:rPr>
        <w:t>，且其降低的速率不断变缓。</w:t>
      </w:r>
      <w:r w:rsidR="00F25306">
        <w:rPr>
          <w:rFonts w:hint="eastAsia"/>
        </w:rPr>
        <w:t>这一趋势与直线传播时一致。</w:t>
      </w:r>
    </w:p>
    <w:p w14:paraId="15E2EF2E" w14:textId="4F4FF120" w:rsidR="002A7DDF" w:rsidRPr="002A7DDF" w:rsidRDefault="00750091" w:rsidP="002A7DDF">
      <w:pPr>
        <w:ind w:firstLine="480"/>
      </w:pPr>
      <w:r>
        <w:rPr>
          <w:rFonts w:hint="eastAsia"/>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7D450091" w:rsidR="006A2568" w:rsidRPr="00DE56FF" w:rsidRDefault="006A2568" w:rsidP="0098015A">
      <w:pPr>
        <w:pStyle w:val="3"/>
      </w:pPr>
      <w:bookmarkStart w:id="40" w:name="_Toc446359330"/>
      <w:r w:rsidRPr="00DE56FF">
        <w:rPr>
          <w:rFonts w:hint="eastAsia"/>
        </w:rPr>
        <w:t>2</w:t>
      </w:r>
      <w:r w:rsidRPr="00DE56FF">
        <w:t xml:space="preserve">.4.4 </w:t>
      </w:r>
      <w:r w:rsidRPr="00DE56FF">
        <w:t>弯曲</w:t>
      </w:r>
      <w:r w:rsidR="006445A5">
        <w:rPr>
          <w:rFonts w:hint="eastAsia"/>
        </w:rPr>
        <w:t>状态</w:t>
      </w:r>
      <w:r w:rsidR="007C6753">
        <w:rPr>
          <w:rFonts w:hint="eastAsia"/>
        </w:rPr>
        <w:t>对吸收度</w:t>
      </w:r>
      <w:r w:rsidRPr="00DE56FF">
        <w:rPr>
          <w:rFonts w:hint="eastAsia"/>
        </w:rPr>
        <w:t>影响</w:t>
      </w:r>
      <w:r w:rsidR="0062511E">
        <w:rPr>
          <w:rFonts w:hint="eastAsia"/>
        </w:rPr>
        <w:t>**</w:t>
      </w:r>
      <w:bookmarkEnd w:id="40"/>
    </w:p>
    <w:p w14:paraId="761F210E" w14:textId="1539D696" w:rsidR="006A2568" w:rsidRPr="001313FB" w:rsidRDefault="00663200" w:rsidP="00673C85">
      <w:pPr>
        <w:ind w:firstLine="480"/>
      </w:pPr>
      <w:r>
        <w:t>笔者将波导长度</w:t>
      </w:r>
      <w:r>
        <w:rPr>
          <w:rFonts w:hint="eastAsia"/>
        </w:rPr>
        <w:t>、</w:t>
      </w:r>
      <w:r>
        <w:t>弯曲半径</w:t>
      </w:r>
      <w:r>
        <w:rPr>
          <w:rFonts w:hint="eastAsia"/>
        </w:rPr>
        <w:t>、</w:t>
      </w:r>
      <w:r>
        <w:t>弯曲角度</w:t>
      </w:r>
      <w:r>
        <w:rPr>
          <w:rFonts w:hint="eastAsia"/>
        </w:rPr>
        <w:t>、</w:t>
      </w:r>
      <w:r>
        <w:t>弯曲长度等变量糅合在一节中阐述</w:t>
      </w:r>
      <w:r>
        <w:rPr>
          <w:rFonts w:hint="eastAsia"/>
        </w:rPr>
        <w:t>，</w:t>
      </w:r>
      <w:r>
        <w:t>是因为这些变量之间有太多的联系</w:t>
      </w:r>
      <w:r>
        <w:rPr>
          <w:rFonts w:hint="eastAsia"/>
        </w:rPr>
        <w:t>，牵一发而动全身。在实际的传感系统中，空芯波导通常被密绕成匝</w:t>
      </w:r>
      <w:r w:rsidR="002A7DDF">
        <w:rPr>
          <w:rFonts w:hint="eastAsia"/>
        </w:rPr>
        <w:t>，</w:t>
      </w:r>
      <w:r w:rsidR="006C340A">
        <w:rPr>
          <w:rFonts w:hint="eastAsia"/>
        </w:rPr>
        <w:t>两端留有水平部分以便于耦合。</w:t>
      </w:r>
      <w:r w:rsidR="006322B0">
        <w:rPr>
          <w:rFonts w:hint="eastAsia"/>
        </w:rPr>
        <w:t>仿真中将两端视为损耗不变的耦合部分，仅考虑弯曲部分的长度作为波导长度</w:t>
      </w:r>
      <m:oMath>
        <m:r>
          <w:rPr>
            <w:rFonts w:ascii="Cambria Math" w:hAnsi="Cambria Math" w:hint="eastAsia"/>
          </w:rPr>
          <m:t>l</m:t>
        </m:r>
      </m:oMath>
      <w:r w:rsidR="006322B0">
        <w:rPr>
          <w:rFonts w:hint="eastAsia"/>
        </w:rPr>
        <w:t>。</w:t>
      </w:r>
      <w:r w:rsidR="00673C85">
        <w:rPr>
          <w:rFonts w:hint="eastAsia"/>
        </w:rPr>
        <w:t>图</w:t>
      </w:r>
      <w:r w:rsidR="00673C85">
        <w:rPr>
          <w:rFonts w:hint="eastAsia"/>
        </w:rPr>
        <w:t>2-</w:t>
      </w:r>
      <w:r w:rsidR="00277416">
        <w:t>11.a</w:t>
      </w:r>
      <w:r w:rsidR="00673C85">
        <w:rPr>
          <w:rFonts w:hint="eastAsia"/>
        </w:rPr>
        <w:t>展示了信噪比为</w:t>
      </w:r>
      <w:r w:rsidR="00673C85">
        <w:rPr>
          <w:rFonts w:hint="eastAsia"/>
        </w:rPr>
        <w:t>40</w:t>
      </w:r>
      <w:r w:rsidR="00673C85">
        <w:rPr>
          <w:rFonts w:hint="eastAsia"/>
        </w:rPr>
        <w:t>，气体浓度</w:t>
      </w:r>
      <w:r w:rsidR="00673C85">
        <w:rPr>
          <w:rFonts w:hint="eastAsia"/>
        </w:rPr>
        <w:t>200ppm</w:t>
      </w:r>
      <w:r w:rsidR="00673C85">
        <w:rPr>
          <w:rFonts w:hint="eastAsia"/>
        </w:rPr>
        <w:t>情况下，波导长度、弯曲半径与气体吸收强度之间的关系。可以看到在弯曲半径固定的情况下，气体吸收存在基于波导长度的最优解，如图中蓝线所示；而波导长度一定的情况下，气体吸收随弯曲半径增加而增加。</w:t>
      </w:r>
      <w:r w:rsidR="00673C85">
        <w:t>图</w:t>
      </w:r>
      <w:r w:rsidR="00673C85">
        <w:rPr>
          <w:rFonts w:hint="eastAsia"/>
        </w:rPr>
        <w:t>2-</w:t>
      </w:r>
      <w:r w:rsidR="00277416">
        <w:t>11.b</w:t>
      </w:r>
      <w:r w:rsidR="00673C85">
        <w:rPr>
          <w:rFonts w:hint="eastAsia"/>
        </w:rPr>
        <w:t>展示了信噪比为</w:t>
      </w:r>
      <w:r w:rsidR="00673C85">
        <w:rPr>
          <w:rFonts w:hint="eastAsia"/>
        </w:rPr>
        <w:t>100</w:t>
      </w:r>
      <w:r w:rsidR="00673C85">
        <w:rPr>
          <w:rFonts w:hint="eastAsia"/>
        </w:rPr>
        <w:t>，波导长度</w:t>
      </w:r>
      <w:r w:rsidR="00673C85">
        <w:rPr>
          <w:rFonts w:hint="eastAsia"/>
        </w:rPr>
        <w:t>1.5</w:t>
      </w:r>
      <w:r w:rsidR="00673C85">
        <w:rPr>
          <w:rFonts w:hint="eastAsia"/>
        </w:rPr>
        <w:t>米情况下，弯曲半径、气体浓度与气体吸收强度之间的关系。可以看到随气体浓度增加吸收度逐渐趋近与饱和且弯曲半径越大这一饱和趋势相对越缓慢。</w:t>
      </w:r>
      <w:r w:rsidR="00934E43">
        <w:rPr>
          <w:rFonts w:hint="eastAsia"/>
        </w:rPr>
        <w:t>而随着弯曲半径的增加，气体吸收不断增加。</w:t>
      </w:r>
    </w:p>
    <w:p w14:paraId="688B5DDC" w14:textId="2E6D663F" w:rsidR="00065EA4" w:rsidRPr="00303769" w:rsidRDefault="00065EA4" w:rsidP="0007260B">
      <w:pPr>
        <w:ind w:firstLine="480"/>
      </w:pPr>
      <w:r>
        <w:rPr>
          <w:noProof/>
        </w:rPr>
        <w:drawing>
          <wp:inline distT="0" distB="0" distL="0" distR="0" wp14:anchorId="28B2856C" wp14:editId="0EF2DCFA">
            <wp:extent cx="5040000" cy="1970209"/>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1970209"/>
                    </a:xfrm>
                    <a:prstGeom prst="rect">
                      <a:avLst/>
                    </a:prstGeom>
                    <a:noFill/>
                  </pic:spPr>
                </pic:pic>
              </a:graphicData>
            </a:graphic>
          </wp:inline>
        </w:drawing>
      </w:r>
    </w:p>
    <w:p w14:paraId="13093EB8" w14:textId="24B710F4" w:rsidR="0007260B" w:rsidRPr="00303769" w:rsidRDefault="0007260B" w:rsidP="0007260B">
      <w:pPr>
        <w:spacing w:line="480" w:lineRule="auto"/>
        <w:ind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00277416">
        <w:rPr>
          <w:rFonts w:ascii="Times New Roman" w:eastAsia="宋体" w:hAnsi="Times New Roman"/>
        </w:rPr>
        <w:t>11</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p>
    <w:p w14:paraId="5B2ECA3D" w14:textId="70CA60E5" w:rsidR="0007260B" w:rsidRDefault="00277416" w:rsidP="004D5048">
      <w:pPr>
        <w:ind w:firstLine="480"/>
      </w:pPr>
      <w:r>
        <w:t>接下来</w:t>
      </w:r>
      <w:r>
        <w:rPr>
          <w:rFonts w:hint="eastAsia"/>
        </w:rPr>
        <w:t>，</w:t>
      </w:r>
      <w:r>
        <w:t>我们分别从弯曲长度和弯曲半径变量的角度观察系统</w:t>
      </w:r>
    </w:p>
    <w:p w14:paraId="46DD08A5" w14:textId="36D506E9" w:rsidR="00371D3B" w:rsidRDefault="006445A5" w:rsidP="00D33A63">
      <w:pPr>
        <w:pStyle w:val="4"/>
        <w:spacing w:before="0" w:after="0" w:line="300" w:lineRule="auto"/>
        <w:ind w:firstLineChars="0" w:firstLine="0"/>
        <w:rPr>
          <w:sz w:val="24"/>
          <w:szCs w:val="24"/>
        </w:rPr>
      </w:pPr>
      <w:r w:rsidRPr="00D33A63">
        <w:rPr>
          <w:rFonts w:hint="eastAsia"/>
          <w:sz w:val="24"/>
          <w:szCs w:val="24"/>
        </w:rPr>
        <w:t xml:space="preserve">1. </w:t>
      </w:r>
      <w:r w:rsidRPr="00D33A63">
        <w:rPr>
          <w:rFonts w:hint="eastAsia"/>
          <w:sz w:val="24"/>
          <w:szCs w:val="24"/>
        </w:rPr>
        <w:t>弯曲长度</w:t>
      </w:r>
    </w:p>
    <w:p w14:paraId="6A5BD650" w14:textId="5A8F4E56" w:rsidR="006C340A" w:rsidRDefault="009417D8" w:rsidP="006C340A">
      <w:pPr>
        <w:ind w:firstLine="480"/>
      </w:pPr>
      <w:bookmarkStart w:id="41" w:name="OLE_LINK29"/>
      <w:bookmarkStart w:id="42" w:name="OLE_LINK30"/>
      <w:r>
        <w:t>根据</w:t>
      </w:r>
      <w:r>
        <w:rPr>
          <w:rFonts w:hint="eastAsia"/>
        </w:rPr>
        <w:t>公式（</w:t>
      </w:r>
      <w:r>
        <w:rPr>
          <w:rFonts w:hint="eastAsia"/>
        </w:rPr>
        <w:t>1-1</w:t>
      </w:r>
      <w:r>
        <w:rPr>
          <w:rFonts w:hint="eastAsia"/>
        </w:rPr>
        <w:t>），气体吸收度与光程长度成正比。</w:t>
      </w:r>
      <w:bookmarkEnd w:id="41"/>
      <w:bookmarkEnd w:id="42"/>
      <w:r w:rsidR="00F25306">
        <w:rPr>
          <w:rFonts w:hint="eastAsia"/>
        </w:rPr>
        <w:t>在理想情况下，波导长度越长气体吸收度越好。然而，考虑到波导长度增加也会同时增加系统损耗，因此在直线传播的情况下波导长度存在最优值</w:t>
      </w:r>
      <w:r w:rsidR="00F25306" w:rsidRPr="00F25306">
        <w:rPr>
          <w:vertAlign w:val="superscript"/>
        </w:rPr>
        <w:fldChar w:fldCharType="begin"/>
      </w:r>
      <w:r w:rsidR="00F25306" w:rsidRPr="00F25306">
        <w:rPr>
          <w:rFonts w:hint="eastAsia"/>
          <w:vertAlign w:val="superscript"/>
        </w:rPr>
        <w:instrText xml:space="preserve"> ADDIN EN.CITE &lt;EndNote&gt;&lt;Cite&gt;&lt;Author&gt;</w:instrText>
      </w:r>
      <w:r w:rsidR="00F25306" w:rsidRPr="00F25306">
        <w:rPr>
          <w:rFonts w:hint="eastAsia"/>
          <w:vertAlign w:val="superscript"/>
        </w:rPr>
        <w:instrText>周佳琦</w:instrText>
      </w:r>
      <w:r w:rsidR="00F25306" w:rsidRPr="00F25306">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25306" w:rsidRPr="00F25306">
        <w:rPr>
          <w:rFonts w:hint="eastAsia"/>
          <w:vertAlign w:val="superscript"/>
        </w:rPr>
        <w:instrText>周佳琦</w:instrText>
      </w:r>
      <w:r w:rsidR="00F25306" w:rsidRPr="00F25306">
        <w:rPr>
          <w:rFonts w:hint="eastAsia"/>
          <w:vertAlign w:val="superscript"/>
        </w:rPr>
        <w:instrText>&lt;/author&gt;&lt;author&gt;</w:instrText>
      </w:r>
      <w:r w:rsidR="00F25306" w:rsidRPr="00F25306">
        <w:rPr>
          <w:rFonts w:hint="eastAsia"/>
          <w:vertAlign w:val="superscript"/>
        </w:rPr>
        <w:instrText>陆维佳</w:instrText>
      </w:r>
      <w:r w:rsidR="00F25306" w:rsidRPr="00F25306">
        <w:rPr>
          <w:rFonts w:hint="eastAsia"/>
          <w:vertAlign w:val="superscript"/>
        </w:rPr>
        <w:instrText>&lt;/author&gt;&lt;author&gt;</w:instrText>
      </w:r>
      <w:r w:rsidR="00F25306" w:rsidRPr="00F25306">
        <w:rPr>
          <w:rFonts w:hint="eastAsia"/>
          <w:vertAlign w:val="superscript"/>
        </w:rPr>
        <w:instrText>孙帮山</w:instrText>
      </w:r>
      <w:r w:rsidR="00F25306" w:rsidRPr="00F25306">
        <w:rPr>
          <w:rFonts w:hint="eastAsia"/>
          <w:vertAlign w:val="superscript"/>
        </w:rPr>
        <w:instrText>&lt;/author&gt;&lt;author&gt;</w:instrText>
      </w:r>
      <w:r w:rsidR="00F25306" w:rsidRPr="00F25306">
        <w:rPr>
          <w:rFonts w:hint="eastAsia"/>
          <w:vertAlign w:val="superscript"/>
        </w:rPr>
        <w:instrText>石艺尉</w:instrText>
      </w:r>
      <w:r w:rsidR="00F25306" w:rsidRPr="00F25306">
        <w:rPr>
          <w:rFonts w:hint="eastAsia"/>
          <w:vertAlign w:val="superscript"/>
        </w:rPr>
        <w:instrText>&lt;/author&gt;&lt;/authors&gt;&lt;/contributors&gt;&lt;titles&gt;&lt;title&gt;</w:instrText>
      </w:r>
      <w:r w:rsidR="00F25306" w:rsidRPr="00F25306">
        <w:rPr>
          <w:rFonts w:hint="eastAsia"/>
          <w:vertAlign w:val="superscript"/>
        </w:rPr>
        <w:instrText>空芯光纤气体传感气室的优化设计</w:instrText>
      </w:r>
      <w:r w:rsidR="00F25306" w:rsidRPr="00F25306">
        <w:rPr>
          <w:rFonts w:hint="eastAsia"/>
          <w:vertAlign w:val="superscript"/>
        </w:rPr>
        <w:instrText>&lt;/title&gt;&lt;secondary-title&gt;</w:instrText>
      </w:r>
      <w:r w:rsidR="00F25306" w:rsidRPr="00F25306">
        <w:rPr>
          <w:rFonts w:hint="eastAsia"/>
          <w:vertAlign w:val="superscript"/>
        </w:rPr>
        <w:instrText>光学学报</w:instrText>
      </w:r>
      <w:r w:rsidR="00F25306" w:rsidRPr="00F25306">
        <w:rPr>
          <w:rFonts w:hint="eastAsia"/>
          <w:vertAlign w:val="superscript"/>
        </w:rPr>
        <w:instrText>&lt;/secondary-title&gt;&lt;/titles&gt;&lt;periodical&gt;&lt;full-title&gt;</w:instrText>
      </w:r>
      <w:r w:rsidR="00F25306" w:rsidRPr="00F25306">
        <w:rPr>
          <w:rFonts w:hint="eastAsia"/>
          <w:vertAlign w:val="superscript"/>
        </w:rPr>
        <w:instrText>光学学报</w:instrText>
      </w:r>
      <w:r w:rsidR="00F25306" w:rsidRPr="00F25306">
        <w:rPr>
          <w:rFonts w:hint="eastAsia"/>
          <w:vertAlign w:val="superscript"/>
        </w:rPr>
        <w:instrText>&lt;/full-title&gt;&lt;/periodical&gt;&lt;pages&gt;281-286&lt;/pages&gt;&lt;number&gt;2&lt;/number&gt;&lt;dates&gt;&lt;year&gt;2012&lt;/year&gt;&lt;/dates&gt;&lt;urls&gt;&lt;/urls&gt;&lt;/record&gt;&lt;/Cite&gt;&lt;/EndNote&gt;</w:instrText>
      </w:r>
      <w:r w:rsidR="00F25306" w:rsidRPr="00F25306">
        <w:rPr>
          <w:vertAlign w:val="superscript"/>
        </w:rPr>
        <w:fldChar w:fldCharType="separate"/>
      </w:r>
      <w:r w:rsidR="00F25306" w:rsidRPr="00F25306">
        <w:rPr>
          <w:noProof/>
          <w:vertAlign w:val="superscript"/>
        </w:rPr>
        <w:t>[</w:t>
      </w:r>
      <w:hyperlink w:anchor="_ENREF_32" w:tooltip="周佳琦, 2012 #23" w:history="1">
        <w:r w:rsidR="00F25306" w:rsidRPr="00F25306">
          <w:rPr>
            <w:noProof/>
            <w:vertAlign w:val="superscript"/>
          </w:rPr>
          <w:t>32</w:t>
        </w:r>
      </w:hyperlink>
      <w:r w:rsidR="00F25306" w:rsidRPr="00F25306">
        <w:rPr>
          <w:noProof/>
          <w:vertAlign w:val="superscript"/>
        </w:rPr>
        <w:t>]</w:t>
      </w:r>
      <w:r w:rsidR="00F25306" w:rsidRPr="00F25306">
        <w:rPr>
          <w:vertAlign w:val="superscript"/>
        </w:rPr>
        <w:fldChar w:fldCharType="end"/>
      </w:r>
      <w:r w:rsidR="00F25306">
        <w:rPr>
          <w:rFonts w:hint="eastAsia"/>
        </w:rPr>
        <w:t>。那么，在小型化的气体传感系统中是否也同样存在最优长度呢？</w:t>
      </w:r>
    </w:p>
    <w:p w14:paraId="7A421ED3" w14:textId="35EFC960" w:rsidR="00F25306" w:rsidRPr="006C340A" w:rsidRDefault="00F25306" w:rsidP="006C340A">
      <w:pPr>
        <w:ind w:firstLine="480"/>
      </w:pPr>
      <w:r>
        <w:t>图</w:t>
      </w:r>
      <w:r>
        <w:rPr>
          <w:rFonts w:hint="eastAsia"/>
        </w:rPr>
        <w:t>2-</w:t>
      </w:r>
      <w:r>
        <w:t>12</w:t>
      </w:r>
      <w:r>
        <w:t>展示了气体吸收度及系统灵敏度随着弯曲长度的变化图</w:t>
      </w:r>
      <w:r>
        <w:rPr>
          <w:rFonts w:hint="eastAsia"/>
        </w:rPr>
        <w:t>。</w:t>
      </w:r>
      <w:r>
        <w:t>图</w:t>
      </w:r>
      <w:r>
        <w:rPr>
          <w:rFonts w:hint="eastAsia"/>
        </w:rPr>
        <w:t>2-</w:t>
      </w:r>
      <w:r>
        <w:t>12.a</w:t>
      </w:r>
      <w:r>
        <w:t>与</w:t>
      </w:r>
      <w:r>
        <w:rPr>
          <w:rFonts w:hint="eastAsia"/>
        </w:rPr>
        <w:t>b</w:t>
      </w:r>
      <w:r>
        <w:rPr>
          <w:rFonts w:hint="eastAsia"/>
        </w:rPr>
        <w:t>为弯曲一整圈的情况下，长度为</w:t>
      </w:r>
      <w:r>
        <w:rPr>
          <w:rFonts w:hint="eastAsia"/>
        </w:rPr>
        <w:t>0.5</w:t>
      </w:r>
      <w:r>
        <w:rPr>
          <w:rFonts w:hint="eastAsia"/>
        </w:rPr>
        <w:t>、</w:t>
      </w:r>
      <w:r>
        <w:rPr>
          <w:rFonts w:hint="eastAsia"/>
        </w:rPr>
        <w:t>1</w:t>
      </w:r>
      <w:r>
        <w:rPr>
          <w:rFonts w:hint="eastAsia"/>
        </w:rPr>
        <w:t>、</w:t>
      </w:r>
      <w:r>
        <w:rPr>
          <w:rFonts w:hint="eastAsia"/>
        </w:rPr>
        <w:t>1.5</w:t>
      </w:r>
      <w:r>
        <w:rPr>
          <w:rFonts w:hint="eastAsia"/>
        </w:rPr>
        <w:t>、</w:t>
      </w:r>
      <w:r>
        <w:rPr>
          <w:rFonts w:hint="eastAsia"/>
        </w:rPr>
        <w:t>2</w:t>
      </w:r>
      <w:r>
        <w:rPr>
          <w:rFonts w:hint="eastAsia"/>
        </w:rPr>
        <w:t>米的波导的气体吸收度及灵敏度</w:t>
      </w:r>
      <w:r w:rsidR="00900064">
        <w:rPr>
          <w:rFonts w:hint="eastAsia"/>
        </w:rPr>
        <w:t>随浓度升高而变化的趋势</w:t>
      </w:r>
      <w:r>
        <w:rPr>
          <w:rFonts w:hint="eastAsia"/>
        </w:rPr>
        <w:t>。</w:t>
      </w:r>
      <w:r w:rsidR="00900064">
        <w:rPr>
          <w:rFonts w:hint="eastAsia"/>
        </w:rPr>
        <w:t>在这里我们需要注意，虽然在弯曲的情况下弯曲长度的增加意味着更充分的气体吸收，但弯曲长度的增加带来了更多的直线损耗。因此，越长的波导虽然在低浓度区域有着更高的灵敏度和更低的饱和吸收度。并且其灵敏度的下降趋势也更快。从</w:t>
      </w:r>
      <w:r w:rsidR="00900064">
        <w:rPr>
          <w:rFonts w:hint="eastAsia"/>
        </w:rPr>
        <w:t>a</w:t>
      </w:r>
      <w:r w:rsidR="00900064">
        <w:rPr>
          <w:rFonts w:hint="eastAsia"/>
        </w:rPr>
        <w:t>图的相交点不难想象，在某一浓度下，存在着气体吸收度最大化的最优波导长度。不仅如此，系统的灵敏度也存在着最优</w:t>
      </w:r>
      <w:r w:rsidR="00411D88">
        <w:rPr>
          <w:rFonts w:hint="eastAsia"/>
        </w:rPr>
        <w:t>弯曲</w:t>
      </w:r>
      <w:r w:rsidR="00900064">
        <w:rPr>
          <w:rFonts w:hint="eastAsia"/>
        </w:rPr>
        <w:t>长度。图</w:t>
      </w:r>
      <w:r w:rsidR="00900064">
        <w:rPr>
          <w:rFonts w:hint="eastAsia"/>
        </w:rPr>
        <w:t>2-</w:t>
      </w:r>
      <w:r w:rsidR="00900064">
        <w:t>12c</w:t>
      </w:r>
      <w:r w:rsidR="00900064">
        <w:t>和</w:t>
      </w:r>
      <w:r w:rsidR="00900064">
        <w:rPr>
          <w:rFonts w:hint="eastAsia"/>
        </w:rPr>
        <w:t>d</w:t>
      </w:r>
      <w:r w:rsidR="00900064">
        <w:rPr>
          <w:rFonts w:hint="eastAsia"/>
        </w:rPr>
        <w:t>给出了</w:t>
      </w:r>
      <w:r w:rsidR="00411D88">
        <w:rPr>
          <w:rFonts w:hint="eastAsia"/>
        </w:rPr>
        <w:t>低浓度和高浓度情况下，</w:t>
      </w:r>
      <w:r w:rsidR="00900064">
        <w:rPr>
          <w:rFonts w:hint="eastAsia"/>
        </w:rPr>
        <w:t>系统灵敏度</w:t>
      </w:r>
      <w:r w:rsidR="00411D88">
        <w:rPr>
          <w:rFonts w:hint="eastAsia"/>
        </w:rPr>
        <w:t>随着弯曲长度变化的趋势图。可以发现气体浓度越高，灵敏度的最优弯曲长度越小。当浓度达到</w:t>
      </w:r>
      <w:r w:rsidR="00411D88">
        <w:rPr>
          <w:rFonts w:hint="eastAsia"/>
        </w:rPr>
        <w:t>2000ppm</w:t>
      </w:r>
      <w:r w:rsidR="00411D88">
        <w:rPr>
          <w:rFonts w:hint="eastAsia"/>
        </w:rPr>
        <w:t>时，最优长度降至</w:t>
      </w:r>
      <w:r w:rsidR="00411D88">
        <w:rPr>
          <w:rFonts w:hint="eastAsia"/>
        </w:rPr>
        <w:t>0.73m</w:t>
      </w:r>
      <w:r w:rsidR="00411D88">
        <w:rPr>
          <w:rFonts w:hint="eastAsia"/>
        </w:rPr>
        <w:t>。</w:t>
      </w:r>
    </w:p>
    <w:p w14:paraId="28A1756A" w14:textId="5A505DCB" w:rsidR="00371D3B" w:rsidRDefault="006445A5" w:rsidP="004D5048">
      <w:pPr>
        <w:ind w:firstLineChars="0" w:firstLine="0"/>
        <w:jc w:val="center"/>
      </w:pPr>
      <w:r>
        <w:rPr>
          <w:noProof/>
        </w:rPr>
        <w:drawing>
          <wp:inline distT="0" distB="0" distL="0" distR="0" wp14:anchorId="582B0AFD" wp14:editId="06516860">
            <wp:extent cx="5040000" cy="3637268"/>
            <wp:effectExtent l="0" t="0" r="0" b="1905"/>
            <wp:docPr id="1036" name="图片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3637268"/>
                    </a:xfrm>
                    <a:prstGeom prst="rect">
                      <a:avLst/>
                    </a:prstGeom>
                    <a:noFill/>
                  </pic:spPr>
                </pic:pic>
              </a:graphicData>
            </a:graphic>
          </wp:inline>
        </w:drawing>
      </w:r>
    </w:p>
    <w:p w14:paraId="55222452" w14:textId="76857E10" w:rsidR="00371D3B" w:rsidRPr="00411D88" w:rsidRDefault="006445A5" w:rsidP="00411D88">
      <w:pPr>
        <w:spacing w:line="480" w:lineRule="auto"/>
        <w:ind w:firstLine="480"/>
        <w:jc w:val="center"/>
        <w:rPr>
          <w:rFonts w:ascii="Times New Roman" w:eastAsia="宋体" w:hAnsi="Times New Roman"/>
        </w:rPr>
      </w:pPr>
      <w:r w:rsidRPr="00411D88">
        <w:rPr>
          <w:rFonts w:ascii="Times New Roman" w:eastAsia="宋体" w:hAnsi="Times New Roman"/>
        </w:rPr>
        <w:t>图</w:t>
      </w:r>
      <w:r w:rsidR="00F25306" w:rsidRPr="00411D88">
        <w:rPr>
          <w:rFonts w:ascii="Times New Roman" w:eastAsia="宋体" w:hAnsi="Times New Roman" w:hint="eastAsia"/>
        </w:rPr>
        <w:t>2-</w:t>
      </w:r>
      <w:r w:rsidR="00F25306" w:rsidRPr="00411D88">
        <w:rPr>
          <w:rFonts w:ascii="Times New Roman" w:eastAsia="宋体" w:hAnsi="Times New Roman"/>
        </w:rPr>
        <w:t xml:space="preserve">12 </w:t>
      </w:r>
      <w:r w:rsidR="00F25306" w:rsidRPr="00411D88">
        <w:rPr>
          <w:rFonts w:ascii="Times New Roman" w:eastAsia="宋体" w:hAnsi="Times New Roman"/>
        </w:rPr>
        <w:t>弯曲长度对气体吸收度的影响</w:t>
      </w:r>
    </w:p>
    <w:p w14:paraId="73BA4F2E" w14:textId="1E70284E" w:rsidR="004D5048" w:rsidRDefault="00411D88" w:rsidP="004D5048">
      <w:pPr>
        <w:ind w:firstLine="480"/>
      </w:pPr>
      <w:r>
        <w:t>综合以上结论</w:t>
      </w:r>
      <w:r>
        <w:rPr>
          <w:rFonts w:hint="eastAsia"/>
        </w:rPr>
        <w:t>，弯曲长度存在针对气体吸收度和灵敏度不同的最优值。目标检测浓度越高，系统的最优弯曲长度越短。针对于痕量气体检测，弯曲波导长度的增加不仅能够提高气体吸收度和系统灵敏度，还不会增加传感器所占的面积，具有很好的优势。</w:t>
      </w:r>
    </w:p>
    <w:p w14:paraId="4CF5E4AF" w14:textId="74643A1B" w:rsidR="00D33A63" w:rsidRPr="00795D1F" w:rsidRDefault="00D33A63" w:rsidP="00D33A63">
      <w:pPr>
        <w:pStyle w:val="4"/>
        <w:spacing w:before="0" w:after="0" w:line="300" w:lineRule="auto"/>
        <w:ind w:firstLineChars="0" w:firstLine="0"/>
        <w:rPr>
          <w:color w:val="FF0000"/>
          <w:sz w:val="24"/>
          <w:szCs w:val="24"/>
        </w:rPr>
      </w:pPr>
      <w:r w:rsidRPr="00795D1F">
        <w:rPr>
          <w:rFonts w:hint="eastAsia"/>
          <w:color w:val="FF0000"/>
          <w:sz w:val="24"/>
          <w:szCs w:val="24"/>
        </w:rPr>
        <w:t xml:space="preserve">2. </w:t>
      </w:r>
      <w:r w:rsidRPr="00795D1F">
        <w:rPr>
          <w:rFonts w:hint="eastAsia"/>
          <w:color w:val="FF0000"/>
          <w:sz w:val="24"/>
          <w:szCs w:val="24"/>
        </w:rPr>
        <w:t>弯曲半径</w:t>
      </w:r>
      <w:r w:rsidR="00795D1F">
        <w:rPr>
          <w:rFonts w:hint="eastAsia"/>
          <w:color w:val="FF0000"/>
          <w:sz w:val="24"/>
          <w:szCs w:val="24"/>
        </w:rPr>
        <w:t>**</w:t>
      </w:r>
      <w:r w:rsidR="00795D1F">
        <w:rPr>
          <w:color w:val="FF0000"/>
          <w:sz w:val="24"/>
          <w:szCs w:val="24"/>
        </w:rPr>
        <w:t xml:space="preserve"> </w:t>
      </w:r>
      <w:r w:rsidR="00795D1F">
        <w:rPr>
          <w:color w:val="FF0000"/>
          <w:sz w:val="24"/>
          <w:szCs w:val="24"/>
        </w:rPr>
        <w:t>与实验结果不符合</w:t>
      </w:r>
    </w:p>
    <w:p w14:paraId="4AB29C96" w14:textId="087301EA" w:rsidR="00065EA4" w:rsidRDefault="00411D88" w:rsidP="00411D88">
      <w:pPr>
        <w:ind w:firstLine="480"/>
      </w:pPr>
      <w:r>
        <w:rPr>
          <w:rFonts w:hint="eastAsia"/>
        </w:rPr>
        <w:t>接下来我们固定弯曲长度，探究弯曲半径对系统的变化。</w:t>
      </w:r>
      <w:r w:rsidR="0006356D">
        <w:rPr>
          <w:rFonts w:hint="eastAsia"/>
        </w:rPr>
        <w:t>2</w:t>
      </w:r>
      <w:r w:rsidR="0006356D">
        <w:rPr>
          <w:rFonts w:hint="eastAsia"/>
        </w:rPr>
        <w:t>根据</w:t>
      </w:r>
      <w:r w:rsidR="0006356D">
        <w:rPr>
          <w:rFonts w:hint="eastAsia"/>
        </w:rPr>
        <w:t>.3.2</w:t>
      </w:r>
      <w:r w:rsidR="0006356D">
        <w:rPr>
          <w:rFonts w:hint="eastAsia"/>
        </w:rPr>
        <w:t>小节中讨论的弯曲损耗公式可知，弯曲半径对弯曲损耗有着</w:t>
      </w:r>
      <m:oMath>
        <m:f>
          <m:fPr>
            <m:ctrlPr>
              <w:rPr>
                <w:rFonts w:ascii="Cambria Math" w:hAnsi="Cambria Math"/>
              </w:rPr>
            </m:ctrlPr>
          </m:fPr>
          <m:num>
            <m:r>
              <w:rPr>
                <w:rFonts w:ascii="Cambria Math" w:hAnsi="Cambria Math"/>
              </w:rPr>
              <m:t>1</m:t>
            </m:r>
          </m:num>
          <m:den>
            <m:r>
              <w:rPr>
                <w:rFonts w:ascii="Cambria Math" w:hAnsi="Cambria Math"/>
              </w:rPr>
              <m:t>R</m:t>
            </m:r>
          </m:den>
        </m:f>
      </m:oMath>
      <w:r w:rsidR="0006356D">
        <w:rPr>
          <w:rFonts w:hint="eastAsia"/>
        </w:rPr>
        <w:t>的影响。弯曲半径过小会造成极大的弯曲损耗，从而导致气体吸收度的极度降低。而随着弯曲半径的增加，弯曲带来的气体更充分吸收的效果开始展现，并最终趋于饱和。值得注意的是，在弯曲半径较大的范围内，波导长度越长在弯曲长度固定的情况下，</w:t>
      </w:r>
      <w:r>
        <w:t>图</w:t>
      </w:r>
      <w:r w:rsidR="0006356D">
        <w:rPr>
          <w:rFonts w:hint="eastAsia"/>
        </w:rPr>
        <w:t>2-</w:t>
      </w:r>
      <w:r w:rsidR="0006356D">
        <w:t>13</w:t>
      </w:r>
      <w:r w:rsidR="0006356D">
        <w:t>展示了</w:t>
      </w:r>
    </w:p>
    <w:p w14:paraId="0A9E3A97" w14:textId="66C898C3" w:rsidR="004D5048" w:rsidRPr="0006356D" w:rsidRDefault="004D5048" w:rsidP="00371D3B">
      <w:pPr>
        <w:ind w:firstLineChars="0" w:firstLine="0"/>
        <w:jc w:val="center"/>
      </w:pPr>
    </w:p>
    <w:p w14:paraId="271BAE4B" w14:textId="654822C5" w:rsidR="00371D3B" w:rsidRDefault="00371D3B" w:rsidP="00371D3B">
      <w:pPr>
        <w:ind w:firstLineChars="0" w:firstLine="0"/>
        <w:jc w:val="center"/>
      </w:pPr>
      <w:r>
        <w:rPr>
          <w:rFonts w:hint="eastAsia"/>
        </w:rPr>
        <w:t>图</w:t>
      </w:r>
      <w:r w:rsidR="00411D88">
        <w:rPr>
          <w:rFonts w:hint="eastAsia"/>
        </w:rPr>
        <w:t>2-</w:t>
      </w:r>
      <w:r w:rsidR="00411D88">
        <w:t>13</w:t>
      </w:r>
      <w:r w:rsidR="00411D88">
        <w:t>弯曲半径对气体吸收的影响</w:t>
      </w:r>
    </w:p>
    <w:p w14:paraId="1EEAE4A0" w14:textId="7C8375EF" w:rsidR="00E30814" w:rsidRDefault="00E30814" w:rsidP="00E30814">
      <w:pPr>
        <w:ind w:firstLine="480"/>
      </w:pPr>
    </w:p>
    <w:p w14:paraId="345196E2" w14:textId="77777777" w:rsidR="00E30814" w:rsidRPr="00E30814" w:rsidRDefault="00E30814" w:rsidP="00E30814">
      <w:pPr>
        <w:ind w:firstLine="480"/>
      </w:pPr>
    </w:p>
    <w:p w14:paraId="4DBDBF1A" w14:textId="61DFCCEE" w:rsidR="007B1B1D" w:rsidRPr="007B1B1D" w:rsidRDefault="007B1B1D" w:rsidP="0068594B">
      <w:pPr>
        <w:pStyle w:val="2"/>
        <w:ind w:firstLine="643"/>
      </w:pPr>
      <w:bookmarkStart w:id="43" w:name="_Toc446359331"/>
      <w:r w:rsidRPr="007B1B1D">
        <w:rPr>
          <w:rFonts w:hint="eastAsia"/>
        </w:rPr>
        <w:t>2.</w:t>
      </w:r>
      <w:r w:rsidR="00A00115">
        <w:t>5</w:t>
      </w:r>
      <w:r w:rsidR="00575408">
        <w:t xml:space="preserve"> </w:t>
      </w:r>
      <w:r>
        <w:rPr>
          <w:rFonts w:hint="eastAsia"/>
        </w:rPr>
        <w:t>本章小结</w:t>
      </w:r>
      <w:r w:rsidR="0062511E">
        <w:rPr>
          <w:rFonts w:hint="eastAsia"/>
        </w:rPr>
        <w:t>**</w:t>
      </w:r>
      <w:bookmarkEnd w:id="43"/>
    </w:p>
    <w:p w14:paraId="74FDF570" w14:textId="4CEB0D58"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所依靠的的理论背景与数学模型</w:t>
      </w:r>
      <w:r>
        <w:rPr>
          <w:rFonts w:hint="eastAsia"/>
        </w:rPr>
        <w:t>。并基于该模型针对影响气体吸收的参数进行了程序仿真并寻求优化值。</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bookmarkStart w:id="44" w:name="_Toc446359332"/>
      <w:r>
        <w:rPr>
          <w:rFonts w:ascii="Times New Roman" w:eastAsia="宋体" w:hAnsi="Times New Roman"/>
          <w:sz w:val="36"/>
        </w:rPr>
        <w:br w:type="page"/>
      </w:r>
    </w:p>
    <w:p w14:paraId="5E0E766E" w14:textId="5A354F59" w:rsidR="00DE5488" w:rsidRPr="00A913E6" w:rsidRDefault="00DE5488" w:rsidP="00A913E6">
      <w:pPr>
        <w:pStyle w:val="1"/>
        <w:spacing w:line="360" w:lineRule="auto"/>
        <w:ind w:firstLine="723"/>
        <w:jc w:val="center"/>
        <w:rPr>
          <w:rFonts w:ascii="Times New Roman" w:eastAsia="宋体" w:hAnsi="Times New Roman"/>
          <w:sz w:val="36"/>
        </w:rPr>
      </w:pPr>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4"/>
    </w:p>
    <w:p w14:paraId="6BE240FC" w14:textId="02F4381E" w:rsidR="00DE5488" w:rsidRPr="00C63E69" w:rsidRDefault="00C23803" w:rsidP="0068594B">
      <w:pPr>
        <w:pStyle w:val="2"/>
        <w:ind w:firstLine="643"/>
      </w:pPr>
      <w:bookmarkStart w:id="45" w:name="_Toc446359333"/>
      <w:r>
        <w:rPr>
          <w:rFonts w:hint="eastAsia"/>
        </w:rPr>
        <w:t>3</w:t>
      </w:r>
      <w:r w:rsidR="00EE4568" w:rsidRPr="00C63E69">
        <w:rPr>
          <w:rFonts w:hint="eastAsia"/>
        </w:rPr>
        <w:t xml:space="preserve">.1 </w:t>
      </w:r>
      <w:r w:rsidR="00BE6785">
        <w:rPr>
          <w:rFonts w:hint="eastAsia"/>
        </w:rPr>
        <w:t>概述</w:t>
      </w:r>
      <w:bookmarkEnd w:id="45"/>
    </w:p>
    <w:p w14:paraId="444549C3" w14:textId="56D283F3" w:rsidR="00B97E82" w:rsidRDefault="00B97E82" w:rsidP="00A75888">
      <w:pPr>
        <w:ind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3" w:tooltip="Hodgkinson, 2013 #3" w:history="1">
        <w:r w:rsidR="00F25306">
          <w:rPr>
            <w:rFonts w:ascii="Times New Roman" w:eastAsia="宋体" w:hAnsi="Times New Roman"/>
            <w:noProof/>
            <w:vertAlign w:val="superscript"/>
          </w:rPr>
          <w:t>33</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w:t>
      </w:r>
      <w:r w:rsidR="00FC1856">
        <w:rPr>
          <w:rFonts w:ascii="Times New Roman" w:eastAsia="宋体" w:hAnsi="Times New Roman"/>
        </w:rPr>
        <w:t>在绪论</w:t>
      </w:r>
      <w:r w:rsidR="00FC1856">
        <w:rPr>
          <w:rFonts w:ascii="Times New Roman" w:eastAsia="宋体" w:hAnsi="Times New Roman" w:hint="eastAsia"/>
        </w:rPr>
        <w:t>1.2</w:t>
      </w:r>
      <w:r w:rsidR="00FC1856">
        <w:rPr>
          <w:rFonts w:ascii="Times New Roman" w:eastAsia="宋体" w:hAnsi="Times New Roman" w:hint="eastAsia"/>
        </w:rPr>
        <w:t>节中讨论过不同光源、气室、检测器的选取。在本实</w:t>
      </w:r>
      <w:r>
        <w:rPr>
          <w:rFonts w:ascii="Times New Roman" w:eastAsia="宋体" w:hAnsi="Times New Roman" w:hint="eastAsia"/>
        </w:rPr>
        <w:t>验系统中，采用</w:t>
      </w:r>
      <w:r w:rsidR="00FC1856">
        <w:rPr>
          <w:rFonts w:ascii="Times New Roman" w:eastAsia="宋体" w:hAnsi="Times New Roman" w:hint="eastAsia"/>
        </w:rPr>
        <w:t>宽谱的</w:t>
      </w:r>
      <w:r>
        <w:rPr>
          <w:rFonts w:ascii="Times New Roman" w:eastAsia="宋体" w:hAnsi="Times New Roman" w:hint="eastAsia"/>
        </w:rPr>
        <w:t>傅里叶红外光谱仪（</w:t>
      </w:r>
      <w:r>
        <w:rPr>
          <w:rFonts w:ascii="Times New Roman" w:eastAsia="宋体" w:hAnsi="Times New Roman" w:hint="eastAsia"/>
        </w:rPr>
        <w:t>FTIR</w:t>
      </w:r>
      <w:r w:rsidR="00B65E34">
        <w:rPr>
          <w:rFonts w:ascii="Times New Roman" w:eastAsia="宋体" w:hAnsi="Times New Roman" w:hint="eastAsia"/>
        </w:rPr>
        <w:t>）作为光源，设置扫描步长为</w:t>
      </w:r>
      <m:oMath>
        <m:r>
          <m:rPr>
            <m:sty m:val="p"/>
          </m:rPr>
          <w:rPr>
            <w:rFonts w:ascii="Cambria Math" w:eastAsia="宋体" w:hAnsi="Cambria Math"/>
          </w:rPr>
          <m:t>4</m:t>
        </m:r>
        <m:sSup>
          <m:sSupPr>
            <m:ctrlPr>
              <w:rPr>
                <w:rFonts w:ascii="Cambria Math" w:eastAsia="宋体" w:hAnsi="Cambria Math"/>
              </w:rPr>
            </m:ctrlPr>
          </m:sSupPr>
          <m:e>
            <m:r>
              <m:rPr>
                <m:sty m:val="p"/>
              </m:rPr>
              <w:rPr>
                <w:rFonts w:ascii="Cambria Math" w:eastAsia="宋体" w:hAnsi="Cambria Math"/>
              </w:rPr>
              <m:t>cm</m:t>
            </m:r>
          </m:e>
          <m:sup>
            <m:r>
              <w:rPr>
                <w:rFonts w:ascii="Cambria Math" w:eastAsia="宋体" w:hAnsi="Cambria Math"/>
              </w:rPr>
              <m:t>-1</m:t>
            </m:r>
          </m:sup>
        </m:sSup>
      </m:oMath>
      <w:r w:rsidR="00B65E34">
        <w:rPr>
          <w:rFonts w:ascii="Times New Roman" w:eastAsia="宋体" w:hAnsi="Times New Roman" w:hint="eastAsia"/>
        </w:rPr>
        <w:t>，样品扫描次数为</w:t>
      </w:r>
      <w:r w:rsidR="00B65E34">
        <w:rPr>
          <w:rFonts w:ascii="Times New Roman" w:eastAsia="宋体" w:hAnsi="Times New Roman" w:hint="eastAsia"/>
        </w:rPr>
        <w:t>40</w:t>
      </w:r>
      <w:r w:rsidR="00B65E34">
        <w:rPr>
          <w:rFonts w:ascii="Times New Roman" w:eastAsia="宋体" w:hAnsi="Times New Roman" w:hint="eastAsia"/>
        </w:rPr>
        <w:t>次。</w:t>
      </w:r>
      <w:r w:rsidR="00730DA5">
        <w:rPr>
          <w:rFonts w:ascii="Times New Roman" w:eastAsia="宋体" w:hAnsi="Times New Roman" w:hint="eastAsia"/>
        </w:rPr>
        <w:t>由于外光路通过透镜反射的光源发散角较大，在焦距处加入约</w:t>
      </w:r>
      <w:r w:rsidR="00730DA5">
        <w:rPr>
          <w:rFonts w:ascii="Times New Roman" w:eastAsia="宋体" w:hAnsi="Times New Roman" w:hint="eastAsia"/>
        </w:rPr>
        <w:t>10cm</w:t>
      </w:r>
      <w:r w:rsidR="00730DA5">
        <w:rPr>
          <w:rFonts w:ascii="Times New Roman" w:eastAsia="宋体" w:hAnsi="Times New Roman" w:hint="eastAsia"/>
        </w:rPr>
        <w:t>的镀银光纤作为耦合光纤。耦合光纤可以起到降低光源发散角，滤除高次模的效果。</w:t>
      </w:r>
      <w:r w:rsidR="00B65E34">
        <w:rPr>
          <w:rFonts w:ascii="Times New Roman" w:eastAsia="宋体" w:hAnsi="Times New Roman" w:hint="eastAsia"/>
        </w:rPr>
        <w:t>综合考虑柔韧性和损耗，选取了</w:t>
      </w:r>
      <w:r w:rsidRPr="00C63E69">
        <w:rPr>
          <w:rFonts w:ascii="Times New Roman" w:eastAsia="宋体" w:hAnsi="Times New Roman" w:hint="eastAsia"/>
        </w:rPr>
        <w:t>内径</w:t>
      </w:r>
      <w:r w:rsidR="00B65E34">
        <w:rPr>
          <w:rFonts w:ascii="Times New Roman" w:eastAsia="宋体" w:hAnsi="Times New Roman" w:hint="eastAsia"/>
        </w:rPr>
        <w:t>为</w:t>
      </w:r>
      <w:r w:rsidRPr="00C63E69">
        <w:rPr>
          <w:rFonts w:ascii="Times New Roman" w:eastAsia="宋体" w:hAnsi="Times New Roman" w:hint="eastAsia"/>
        </w:rPr>
        <w:t>700</w:t>
      </w:r>
      <m:oMath>
        <m:r>
          <m:rPr>
            <m:sty m:val="p"/>
          </m:rPr>
          <w:rPr>
            <w:rFonts w:ascii="Cambria Math" w:hAnsi="Cambria Math"/>
          </w:rPr>
          <m:t>μm</m:t>
        </m:r>
      </m:oMath>
      <w:r w:rsidRPr="00C63E69">
        <w:rPr>
          <w:rFonts w:ascii="Times New Roman" w:eastAsia="宋体" w:hAnsi="Times New Roman" w:hint="eastAsia"/>
        </w:rPr>
        <w:t>的</w:t>
      </w:r>
      <w:r w:rsidR="00B65E34">
        <w:rPr>
          <w:rFonts w:ascii="Times New Roman" w:eastAsia="宋体" w:hAnsi="Times New Roman" w:hint="eastAsia"/>
        </w:rPr>
        <w:t>玻璃基管制备在目标波长优化损耗的</w:t>
      </w:r>
      <w:r w:rsidR="00B65E34" w:rsidRPr="00C63E69">
        <w:rPr>
          <w:rFonts w:ascii="Times New Roman" w:eastAsia="宋体" w:hAnsi="Times New Roman" w:hint="eastAsia"/>
        </w:rPr>
        <w:t>Ag/Ag</w:t>
      </w:r>
      <w:r w:rsidR="00B65E34">
        <w:rPr>
          <w:rFonts w:ascii="Times New Roman" w:eastAsia="宋体" w:hAnsi="Times New Roman" w:hint="eastAsia"/>
        </w:rPr>
        <w:t>I</w:t>
      </w:r>
      <w:r w:rsidR="00B65E34" w:rsidRPr="00C63E69">
        <w:rPr>
          <w:rFonts w:ascii="Times New Roman" w:eastAsia="宋体" w:hAnsi="Times New Roman" w:hint="eastAsia"/>
        </w:rPr>
        <w:t xml:space="preserve">  </w:t>
      </w:r>
      <w:r w:rsidR="00B65E34">
        <w:rPr>
          <w:rFonts w:ascii="Times New Roman" w:eastAsia="宋体" w:hAnsi="Times New Roman" w:hint="eastAsia"/>
        </w:rPr>
        <w:t>空芯光纤</w:t>
      </w:r>
      <w:r w:rsidRPr="00C63E69">
        <w:rPr>
          <w:rFonts w:ascii="Times New Roman" w:eastAsia="宋体" w:hAnsi="Times New Roman" w:hint="eastAsia"/>
        </w:rPr>
        <w:t>作为气室</w:t>
      </w:r>
      <w:r w:rsidR="00B65E34">
        <w:rPr>
          <w:rFonts w:ascii="Times New Roman" w:eastAsia="宋体" w:hAnsi="Times New Roman" w:hint="eastAsia"/>
        </w:rPr>
        <w:t>。与傅里叶光谱仪配套的</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w:t>
      </w:r>
      <w:r w:rsidR="00B65E34">
        <w:rPr>
          <w:rFonts w:ascii="Times New Roman" w:eastAsia="宋体" w:hAnsi="Times New Roman" w:hint="eastAsia"/>
        </w:rPr>
        <w:t>对象</w:t>
      </w:r>
      <w:r>
        <w:rPr>
          <w:rFonts w:ascii="Times New Roman" w:eastAsia="宋体" w:hAnsi="Times New Roman" w:hint="eastAsia"/>
        </w:rPr>
        <w:t>——甲烷。</w:t>
      </w:r>
      <w:r>
        <w:rPr>
          <w:rFonts w:ascii="Times New Roman" w:eastAsia="宋体" w:hAnsi="Times New Roman"/>
        </w:rPr>
        <w:t>为了</w:t>
      </w:r>
      <w:r w:rsidR="00B65E34">
        <w:rPr>
          <w:rFonts w:ascii="Times New Roman" w:eastAsia="宋体" w:hAnsi="Times New Roman"/>
        </w:rPr>
        <w:t>给</w:t>
      </w:r>
      <w:r>
        <w:rPr>
          <w:rFonts w:ascii="Times New Roman" w:eastAsia="宋体" w:hAnsi="Times New Roman"/>
        </w:rPr>
        <w:t>定量测量</w:t>
      </w:r>
      <w:r w:rsidR="00B65E34">
        <w:rPr>
          <w:rFonts w:ascii="Times New Roman" w:eastAsia="宋体" w:hAnsi="Times New Roman"/>
        </w:rPr>
        <w:t>提供参考</w:t>
      </w:r>
      <w:r>
        <w:rPr>
          <w:rFonts w:ascii="Times New Roman" w:eastAsia="宋体" w:hAnsi="Times New Roman" w:hint="eastAsia"/>
        </w:rPr>
        <w:t>，</w:t>
      </w:r>
      <w:r w:rsidR="00B65E34">
        <w:rPr>
          <w:rFonts w:ascii="Times New Roman" w:eastAsia="宋体" w:hAnsi="Times New Roman"/>
        </w:rPr>
        <w:t>使用</w:t>
      </w:r>
      <w:r>
        <w:rPr>
          <w:rFonts w:ascii="Times New Roman" w:eastAsia="宋体" w:hAnsi="Times New Roman"/>
        </w:rPr>
        <w:t>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w:t>
      </w:r>
      <w:r w:rsidR="00DB5B49">
        <w:rPr>
          <w:rFonts w:ascii="Times New Roman" w:eastAsia="宋体" w:hAnsi="Times New Roman" w:hint="eastAsia"/>
        </w:rPr>
        <w:t>（由上海神开气体有限公司制备）</w:t>
      </w:r>
      <w:r>
        <w:rPr>
          <w:rFonts w:ascii="Times New Roman" w:eastAsia="宋体" w:hAnsi="Times New Roman" w:hint="eastAsia"/>
        </w:rPr>
        <w:t>和纯氮气</w:t>
      </w:r>
      <w:r w:rsidR="009D7981">
        <w:rPr>
          <w:rFonts w:ascii="Times New Roman" w:eastAsia="宋体" w:hAnsi="Times New Roman" w:hint="eastAsia"/>
        </w:rPr>
        <w:t>（由复旦大学药品仓库提供）</w:t>
      </w:r>
      <w:r>
        <w:rPr>
          <w:rFonts w:ascii="Times New Roman" w:eastAsia="宋体" w:hAnsi="Times New Roman" w:hint="eastAsia"/>
        </w:rPr>
        <w:t>配比作为定量浓度的气体发生设备。</w:t>
      </w:r>
      <w:r w:rsidR="00B65E34">
        <w:rPr>
          <w:rFonts w:ascii="Times New Roman" w:eastAsia="宋体" w:hAnsi="Times New Roman" w:hint="eastAsia"/>
        </w:rPr>
        <w:t>综合以上部件设计并搭建的波导式气体吸收</w:t>
      </w:r>
      <w:r>
        <w:rPr>
          <w:rFonts w:ascii="Times New Roman" w:eastAsia="宋体" w:hAnsi="Times New Roman" w:hint="eastAsia"/>
        </w:rPr>
        <w:t>传感系统示意图</w:t>
      </w:r>
      <w:r w:rsidR="00B65E34">
        <w:rPr>
          <w:rFonts w:ascii="Times New Roman" w:eastAsia="宋体" w:hAnsi="Times New Roman" w:hint="eastAsia"/>
        </w:rPr>
        <w:t>如</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F0B076F" w:rsidR="00746660" w:rsidRPr="00C63E69" w:rsidRDefault="00DB5B49" w:rsidP="00C63E69">
      <w:pPr>
        <w:ind w:firstLine="480"/>
        <w:rPr>
          <w:rFonts w:ascii="Times New Roman" w:eastAsia="宋体" w:hAnsi="Times New Roman"/>
        </w:rPr>
      </w:pPr>
      <w:r>
        <w:rPr>
          <w:rFonts w:ascii="Times New Roman" w:eastAsia="宋体" w:hAnsi="Times New Roman" w:hint="eastAsia"/>
        </w:rPr>
        <w:t>在实验过程中，需要在信噪比较差的情况下仍能够测得数据。</w:t>
      </w:r>
      <w:r w:rsidR="00B97E82">
        <w:rPr>
          <w:rFonts w:ascii="Times New Roman" w:eastAsia="宋体" w:hAnsi="Times New Roman" w:hint="eastAsia"/>
        </w:rPr>
        <w:t>为了更好的检测气体，</w:t>
      </w:r>
      <w:r w:rsidR="008D21B0">
        <w:rPr>
          <w:rFonts w:ascii="Times New Roman" w:eastAsia="宋体" w:hAnsi="Times New Roman" w:hint="eastAsia"/>
        </w:rPr>
        <w:t>我们</w:t>
      </w:r>
      <w:r w:rsidR="00B97E82">
        <w:rPr>
          <w:rFonts w:ascii="Times New Roman" w:eastAsia="宋体" w:hAnsi="Times New Roman" w:hint="eastAsia"/>
        </w:rPr>
        <w:t>选取了甲烷气体在红外</w:t>
      </w:r>
      <w:r w:rsidR="00B97E82" w:rsidRPr="00C63E69">
        <w:rPr>
          <w:rFonts w:ascii="Times New Roman" w:eastAsia="宋体" w:hAnsi="Times New Roman" w:hint="eastAsia"/>
        </w:rPr>
        <w:t>3.33</w:t>
      </w:r>
      <m:oMath>
        <m:r>
          <w:rPr>
            <w:rFonts w:ascii="Cambria Math" w:hAnsi="Cambria Math"/>
          </w:rPr>
          <m:t>μm</m:t>
        </m:r>
      </m:oMath>
      <w:r w:rsidR="00B97E82">
        <w:rPr>
          <w:rFonts w:ascii="Times New Roman" w:eastAsia="宋体" w:hAnsi="Times New Roman" w:hint="eastAsia"/>
        </w:rPr>
        <w:t>处——</w:t>
      </w:r>
      <w:r>
        <w:rPr>
          <w:rFonts w:ascii="Times New Roman" w:eastAsia="宋体" w:hAnsi="Times New Roman" w:hint="eastAsia"/>
        </w:rPr>
        <w:t>中红外区域</w:t>
      </w:r>
      <w:r w:rsidR="00B97E82">
        <w:rPr>
          <w:rFonts w:ascii="Times New Roman" w:eastAsia="宋体" w:hAnsi="Times New Roman" w:hint="eastAsia"/>
        </w:rPr>
        <w:t>相对较高的吸收峰作为检测目标波段。</w:t>
      </w:r>
      <w:r w:rsidR="00C63E69" w:rsidRPr="00C63E69">
        <w:rPr>
          <w:rFonts w:ascii="Times New Roman" w:eastAsia="宋体" w:hAnsi="Times New Roman" w:hint="eastAsia"/>
        </w:rPr>
        <w:t>通过银镜反应及碘化反应，制备了优化在</w:t>
      </w:r>
      <w:r w:rsidR="00B97E82">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ind w:firstLine="643"/>
      </w:pPr>
      <w:bookmarkStart w:id="46" w:name="_Toc446359334"/>
      <w:r>
        <w:rPr>
          <w:rFonts w:hint="eastAsia"/>
        </w:rPr>
        <w:t>3</w:t>
      </w:r>
      <w:r w:rsidR="00EE4568" w:rsidRPr="00C63E69">
        <w:rPr>
          <w:rFonts w:hint="eastAsia"/>
        </w:rPr>
        <w:t xml:space="preserve">.2 </w:t>
      </w:r>
      <w:r w:rsidR="00EE4568" w:rsidRPr="00C63E69">
        <w:rPr>
          <w:rFonts w:hint="eastAsia"/>
        </w:rPr>
        <w:t>空芯光纤制备</w:t>
      </w:r>
      <w:bookmarkEnd w:id="46"/>
    </w:p>
    <w:p w14:paraId="68CD8EFF" w14:textId="77777777" w:rsidR="008D21B0" w:rsidRDefault="008D21B0" w:rsidP="00305AE7">
      <w:pPr>
        <w:ind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5D1626" w:rsidRDefault="00B106CA" w:rsidP="0098015A">
      <w:pPr>
        <w:pStyle w:val="3"/>
        <w:rPr>
          <w:color w:val="auto"/>
        </w:rPr>
      </w:pPr>
      <w:bookmarkStart w:id="47" w:name="_Toc446359335"/>
      <w:r w:rsidRPr="005D1626">
        <w:rPr>
          <w:rFonts w:hint="eastAsia"/>
          <w:color w:val="auto"/>
        </w:rPr>
        <w:t xml:space="preserve">3.2.1 </w:t>
      </w:r>
      <w:r w:rsidRPr="005D1626">
        <w:rPr>
          <w:rFonts w:hint="eastAsia"/>
          <w:color w:val="auto"/>
        </w:rPr>
        <w:t>镀银光纤制备</w:t>
      </w:r>
      <w:bookmarkEnd w:id="47"/>
    </w:p>
    <w:p w14:paraId="35E993CE" w14:textId="7E59F094" w:rsidR="00594D85" w:rsidRPr="00727610" w:rsidRDefault="00D55C4B" w:rsidP="00594D85">
      <w:pPr>
        <w:ind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3164A3">
        <w:rPr>
          <w:rFonts w:ascii="Times New Roman" w:eastAsia="宋体" w:hAnsi="Times New Roman" w:hint="eastAsia"/>
        </w:rPr>
        <w:t>在进行反应之前，我们向基管内部通入</w:t>
      </w:r>
      <w:r w:rsidR="003164A3" w:rsidRPr="004C1844">
        <w:rPr>
          <w:rFonts w:ascii="Times New Roman" w:eastAsia="宋体" w:hAnsi="Times New Roman" w:hint="eastAsia"/>
        </w:rPr>
        <w:t xml:space="preserve">SnC1 </w:t>
      </w:r>
      <w:r w:rsidR="003164A3" w:rsidRPr="004C1844">
        <w:rPr>
          <w:rFonts w:ascii="Times New Roman" w:eastAsia="宋体" w:hAnsi="Times New Roman" w:hint="eastAsia"/>
        </w:rPr>
        <w:t>溶液</w:t>
      </w:r>
      <w:r w:rsidR="003164A3">
        <w:rPr>
          <w:rFonts w:ascii="Times New Roman" w:eastAsia="宋体" w:hAnsi="Times New Roman" w:hint="eastAsia"/>
        </w:rPr>
        <w:t>。这种处理方式能够有效的减小后续镀膜的时间并且可以使得银膜的表面更加光滑，从而降低损耗</w:t>
      </w:r>
      <w:r w:rsidR="00BF294A" w:rsidRPr="006F08A1">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高性能</w:instrText>
      </w:r>
      <w:r w:rsidR="00271FBB">
        <w:rPr>
          <w:rFonts w:ascii="Times New Roman" w:eastAsia="宋体" w:hAnsi="Times New Roman" w:hint="eastAsia"/>
          <w:vertAlign w:val="superscript"/>
        </w:rPr>
        <w:instrText>Ag/AgI</w:instrText>
      </w:r>
      <w:r w:rsidR="00271FBB">
        <w:rPr>
          <w:rFonts w:ascii="Times New Roman" w:eastAsia="宋体" w:hAnsi="Times New Roman" w:hint="eastAsia"/>
          <w:vertAlign w:val="superscript"/>
        </w:rPr>
        <w:instrText>红外空芯光纤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4" w:tooltip="隋可融, 2008 #8" w:history="1">
        <w:r w:rsidR="00F25306">
          <w:rPr>
            <w:rFonts w:ascii="Times New Roman" w:eastAsia="宋体" w:hAnsi="Times New Roman"/>
            <w:noProof/>
            <w:vertAlign w:val="superscript"/>
          </w:rPr>
          <w:t>34</w:t>
        </w:r>
      </w:hyperlink>
      <w:r w:rsidR="00271FBB">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1361F29A" w14:textId="73698D69" w:rsidR="003C48EA" w:rsidRDefault="00A02654"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37167FB" w:rsidR="00727610" w:rsidRDefault="00727610" w:rsidP="00305AE7">
      <w:pPr>
        <w:ind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ind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37"/>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8" w:name="OLE_LINK7"/>
      <w:bookmarkStart w:id="49"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8"/>
      <w:bookmarkEnd w:id="49"/>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Pr="005D1626" w:rsidRDefault="004C1844" w:rsidP="0098015A">
      <w:pPr>
        <w:pStyle w:val="3"/>
        <w:rPr>
          <w:color w:val="auto"/>
        </w:rPr>
      </w:pPr>
      <w:bookmarkStart w:id="50" w:name="_Toc446359336"/>
      <w:r w:rsidRPr="005D1626">
        <w:rPr>
          <w:rFonts w:hint="eastAsia"/>
          <w:color w:val="auto"/>
        </w:rPr>
        <w:t xml:space="preserve">3.2.2 </w:t>
      </w:r>
      <w:r w:rsidR="00E93D31" w:rsidRPr="005D1626">
        <w:rPr>
          <w:rFonts w:hint="eastAsia"/>
          <w:color w:val="auto"/>
        </w:rPr>
        <w:t>A</w:t>
      </w:r>
      <w:r w:rsidR="00E93D31" w:rsidRPr="005D1626">
        <w:rPr>
          <w:color w:val="auto"/>
        </w:rPr>
        <w:t>g/AgI</w:t>
      </w:r>
      <w:r w:rsidR="00E93D31" w:rsidRPr="005D1626">
        <w:rPr>
          <w:color w:val="auto"/>
        </w:rPr>
        <w:t>光纤制备</w:t>
      </w:r>
      <w:bookmarkEnd w:id="50"/>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11011946"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F25306">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1" w:name="OLE_LINK4"/>
      <w:bookmarkStart w:id="52" w:name="OLE_LINK5"/>
      <w:bookmarkStart w:id="53"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1"/>
      <w:bookmarkEnd w:id="52"/>
      <w:bookmarkEnd w:id="53"/>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C9B1E9B" w:rsidR="009B6E4A" w:rsidRPr="00F7091C" w:rsidRDefault="00A02654" w:rsidP="00F7091C">
      <w:pPr>
        <w:wordWrap w:val="0"/>
        <w:ind w:left="2880" w:firstLineChars="300" w:firstLine="720"/>
        <w:jc w:val="right"/>
        <w:rPr>
          <w:rFonts w:ascii="Times New Roman" w:eastAsia="宋体" w:hAnsi="Times New Roman"/>
        </w:rPr>
      </w:pP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r>
          <m:rPr>
            <m:sty m:val="p"/>
          </m:rPr>
          <w:rPr>
            <w:rFonts w:ascii="Cambria Math" w:eastAsia="宋体" w:hAnsi="Cambria Math"/>
          </w:rPr>
          <m:t>=</m:t>
        </m:r>
        <m:f>
          <m:fPr>
            <m:ctrlPr>
              <w:rPr>
                <w:rFonts w:ascii="Cambria Math" w:eastAsia="宋体" w:hAnsi="Cambria Math"/>
              </w:rPr>
            </m:ctrlPr>
          </m:fPr>
          <m:num>
            <m:r>
              <m:rPr>
                <m:sty m:val="p"/>
              </m:rPr>
              <w:rPr>
                <w:rFonts w:ascii="Cambria Math" w:eastAsia="宋体" w:hAnsi="Cambria Math"/>
              </w:rPr>
              <m:t>4</m:t>
            </m:r>
            <m:r>
              <w:rPr>
                <w:rFonts w:ascii="Cambria Math" w:eastAsia="宋体" w:hAnsi="Cambria Math"/>
              </w:rPr>
              <m:t>d</m:t>
            </m:r>
            <m:rad>
              <m:radPr>
                <m:degHide m:val="1"/>
                <m:ctrlPr>
                  <w:rPr>
                    <w:rFonts w:ascii="Cambria Math" w:eastAsia="宋体" w:hAnsi="Cambria Math"/>
                  </w:rPr>
                </m:ctrlPr>
              </m:radPr>
              <m:deg/>
              <m:e>
                <m:sSup>
                  <m:sSupPr>
                    <m:ctrlPr>
                      <w:rPr>
                        <w:rFonts w:ascii="Cambria Math" w:eastAsia="宋体" w:hAnsi="Cambria Math"/>
                      </w:rPr>
                    </m:ctrlPr>
                  </m:sSupPr>
                  <m:e>
                    <m:r>
                      <w:rPr>
                        <w:rFonts w:ascii="Cambria Math" w:eastAsia="宋体" w:hAnsi="Cambria Math"/>
                      </w:rPr>
                      <m:t>n</m:t>
                    </m:r>
                  </m:e>
                  <m:sup>
                    <m:r>
                      <m:rPr>
                        <m:sty m:val="p"/>
                      </m:rPr>
                      <w:rPr>
                        <w:rFonts w:ascii="Cambria Math" w:eastAsia="宋体" w:hAnsi="Cambria Math"/>
                      </w:rPr>
                      <m:t>2</m:t>
                    </m:r>
                  </m:sup>
                </m:sSup>
                <m:r>
                  <m:rPr>
                    <m:sty m:val="p"/>
                  </m:rPr>
                  <w:rPr>
                    <w:rFonts w:ascii="Cambria Math" w:eastAsia="宋体" w:hAnsi="Cambria Math"/>
                  </w:rPr>
                  <m:t>-1</m:t>
                </m:r>
              </m:e>
            </m:rad>
          </m:num>
          <m:den>
            <m:r>
              <w:rPr>
                <w:rFonts w:ascii="Cambria Math" w:eastAsia="宋体" w:hAnsi="Cambria Math"/>
              </w:rPr>
              <m:t>n</m:t>
            </m:r>
          </m:den>
        </m:f>
      </m:oMath>
      <w:r w:rsidR="00F7091C" w:rsidRPr="00F7091C">
        <w:rPr>
          <w:rFonts w:ascii="Times New Roman" w:eastAsia="宋体" w:hAnsi="Times New Roman" w:hint="eastAsia"/>
        </w:rPr>
        <w:t xml:space="preserve">   </w:t>
      </w:r>
      <w:r w:rsidR="00F7091C">
        <w:rPr>
          <w:rFonts w:ascii="Times New Roman" w:eastAsia="宋体" w:hAnsi="Times New Roman"/>
        </w:rPr>
        <w:t xml:space="preserve">                                        </w:t>
      </w:r>
      <w:r w:rsidR="00F7091C" w:rsidRPr="00F7091C">
        <w:rPr>
          <w:rFonts w:ascii="Times New Roman" w:eastAsia="宋体" w:hAnsi="Times New Roman" w:hint="eastAsia"/>
        </w:rPr>
        <w:t>（</w:t>
      </w:r>
      <w:r w:rsidR="00F7091C" w:rsidRPr="00F7091C">
        <w:rPr>
          <w:rFonts w:ascii="Times New Roman" w:eastAsia="宋体" w:hAnsi="Times New Roman" w:hint="eastAsia"/>
        </w:rPr>
        <w:t>4-2</w:t>
      </w:r>
      <w:r w:rsidR="00F7091C" w:rsidRPr="00F7091C">
        <w:rPr>
          <w:rFonts w:ascii="Times New Roman" w:eastAsia="宋体" w:hAnsi="Times New Roman" w:hint="eastAsia"/>
        </w:rPr>
        <w:t>）</w:t>
      </w:r>
    </w:p>
    <w:p w14:paraId="15EBA062" w14:textId="46E47D3E"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57&lt;/RecNum&gt;&lt;DisplayText&gt;[35]&lt;/DisplayText&gt;&lt;record&gt;&lt;rec-number&gt;57&lt;/rec-number&gt;&lt;foreign-keys&gt;&lt;key app="EN" db-id="022pr5w2d2re9oe2zz25wtsw9e9xtts9e29z"&gt;57&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空芯光纤中介质层材料色散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5" w:tooltip="隋可融, 2008 #57" w:history="1">
        <w:r w:rsidR="00F25306">
          <w:rPr>
            <w:rFonts w:ascii="Times New Roman" w:eastAsia="宋体" w:hAnsi="Times New Roman"/>
            <w:noProof/>
            <w:vertAlign w:val="superscript"/>
          </w:rPr>
          <w:t>35</w:t>
        </w:r>
      </w:hyperlink>
      <w:r w:rsidR="00271F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105942DC" w:rsidR="00874565" w:rsidRPr="00F7091C" w:rsidRDefault="00A02654"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3</w:t>
      </w:r>
      <w:r w:rsidR="00F7091C">
        <w:rPr>
          <w:rFonts w:ascii="Cambria Math" w:hAnsi="Cambria Math" w:hint="eastAsia"/>
        </w:rPr>
        <w:t>）</w:t>
      </w:r>
    </w:p>
    <w:p w14:paraId="16C047AA" w14:textId="1C46B532" w:rsidR="00874565" w:rsidRDefault="005A4648" w:rsidP="00305AE7">
      <w:pPr>
        <w:ind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8F2BCE0" w:rsidR="00874565" w:rsidRPr="00F7091C" w:rsidRDefault="00A02654"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4</w:t>
      </w:r>
      <w:r w:rsidR="00F7091C">
        <w:rPr>
          <w:rFonts w:ascii="Cambria Math" w:hAnsi="Cambria Math" w:hint="eastAsia"/>
        </w:rPr>
        <w:t>）</w:t>
      </w:r>
    </w:p>
    <w:p w14:paraId="40D3EDF7" w14:textId="57115CE7" w:rsidR="00617532" w:rsidRPr="00F7091C" w:rsidRDefault="00A02654"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rPr>
        <w:t>4-5</w:t>
      </w:r>
      <w:r w:rsidR="00F7091C">
        <w:rPr>
          <w:rFonts w:ascii="Cambria Math" w:hAnsi="Cambria Math"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40711E85" w:rsidR="009B6E4A" w:rsidRPr="00F7091C" w:rsidRDefault="009B6E4A"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6</w:t>
      </w:r>
      <w:r w:rsidR="00F7091C">
        <w:rPr>
          <w:rFonts w:ascii="Cambria Math" w:hAnsi="Cambria Math" w:hint="eastAsia"/>
        </w:rPr>
        <w:t>）</w:t>
      </w: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AAC3C62"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r w:rsidR="00F7091C">
        <w:rPr>
          <w:rFonts w:ascii="Times New Roman" w:eastAsia="宋体" w:hAnsi="Times New Roman" w:hint="eastAsia"/>
        </w:rPr>
        <w:t xml:space="preserve"> </w:t>
      </w:r>
    </w:p>
    <w:p w14:paraId="7F650214" w14:textId="6C955A29" w:rsidR="00305AE7" w:rsidRPr="00F7091C" w:rsidRDefault="00A66CB3"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7</w:t>
      </w:r>
      <w:r w:rsidR="00F7091C">
        <w:rPr>
          <w:rFonts w:ascii="Cambria Math" w:hAnsi="Cambria Math" w:hint="eastAsia"/>
        </w:rPr>
        <w:t>）</w:t>
      </w:r>
    </w:p>
    <w:p w14:paraId="4E6DA00E" w14:textId="26DB0BB0"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Year&gt;2013&lt;/Year&gt;&lt;RecNum&gt;10&lt;/RecNum&gt;&lt;DisplayText&gt;[36]&lt;/DisplayText&gt;&lt;record&gt;&lt;rec-number&gt;10&lt;/rec-number&gt;&lt;foreign-keys&gt;&lt;key app="EN" db-id="022pr5w2d2re9oe2zz25wtsw9e9xtts9e29z"&gt;10&lt;/key&gt;&lt;/foreign-keys&gt;&lt;ref-type name="Journal Article"&gt;17&lt;/ref-type&gt;&lt;contributors&gt;&lt;authors&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刘炳红</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何宇婧</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孙帮山</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近红外低损耗</w:instrText>
      </w:r>
      <w:r w:rsidR="00271FBB">
        <w:rPr>
          <w:rFonts w:ascii="Times New Roman" w:eastAsia="宋体" w:hAnsi="Times New Roman" w:hint="eastAsia"/>
          <w:vertAlign w:val="superscript"/>
        </w:rPr>
        <w:instrText>AgI/Ag</w:instrText>
      </w:r>
      <w:r w:rsidR="00271FBB">
        <w:rPr>
          <w:rFonts w:ascii="Times New Roman" w:eastAsia="宋体" w:hAnsi="Times New Roman" w:hint="eastAsia"/>
          <w:vertAlign w:val="superscript"/>
        </w:rPr>
        <w:instrText>空芯光纤的制作</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6" w:tooltip="曾旋, 2013 #10" w:history="1">
        <w:r w:rsidR="00F25306">
          <w:rPr>
            <w:rFonts w:ascii="Times New Roman" w:eastAsia="宋体" w:hAnsi="Times New Roman"/>
            <w:noProof/>
            <w:vertAlign w:val="superscript"/>
          </w:rPr>
          <w:t>36</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03430225">
            <wp:extent cx="2519607" cy="1859485"/>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t="6800"/>
                    <a:stretch/>
                  </pic:blipFill>
                  <pic:spPr bwMode="auto">
                    <a:xfrm>
                      <a:off x="0" y="0"/>
                      <a:ext cx="2520000" cy="1859775"/>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077403FE" w:rsidR="004D6A7B" w:rsidRPr="004D6A7B" w:rsidRDefault="00A66CB3" w:rsidP="004D6A7B">
      <w:pPr>
        <w:ind w:firstLine="480"/>
        <w:rPr>
          <w:rFonts w:ascii="Times New Roman" w:eastAsia="宋体" w:hAnsi="Times New Roman"/>
        </w:rPr>
      </w:pPr>
      <w:r w:rsidRPr="00C63E69">
        <w:rPr>
          <w:rFonts w:ascii="Times New Roman" w:eastAsia="宋体" w:hAnsi="Times New Roman" w:hint="eastAsia"/>
        </w:rPr>
        <w:t>反应完毕后，</w:t>
      </w:r>
      <w:r w:rsidR="005D3496">
        <w:rPr>
          <w:rFonts w:ascii="Times New Roman" w:eastAsia="宋体" w:hAnsi="Times New Roman" w:hint="eastAsia"/>
        </w:rPr>
        <w:t>需要</w:t>
      </w:r>
      <w:r w:rsidRPr="00C63E69">
        <w:rPr>
          <w:rFonts w:ascii="Times New Roman" w:eastAsia="宋体" w:hAnsi="Times New Roman" w:hint="eastAsia"/>
        </w:rPr>
        <w:t>通足够长时间的氮气，并用酒精溶液清洗残留在空芯光纤内部的环己烷，保证其不会影响后续的红外吸收实验</w:t>
      </w:r>
      <w:r w:rsidR="004D6A7B">
        <w:rPr>
          <w:rFonts w:ascii="Times New Roman" w:eastAsia="宋体" w:hAnsi="Times New Roman" w:hint="eastAsia"/>
        </w:rPr>
        <w:t>，否则便会</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曲线所示</w:t>
      </w:r>
      <w:r w:rsidR="004D6A7B">
        <w:rPr>
          <w:rFonts w:ascii="Times New Roman" w:eastAsia="宋体" w:hAnsi="Times New Roman" w:hint="eastAsia"/>
        </w:rPr>
        <w:t>。</w:t>
      </w:r>
      <w:r w:rsidR="004D6A7B" w:rsidRPr="004D6A7B">
        <w:rPr>
          <w:rFonts w:ascii="Times New Roman" w:eastAsia="宋体" w:hAnsi="Times New Roman" w:hint="eastAsia"/>
        </w:rPr>
        <w:t>在</w:t>
      </w:r>
      <w:r w:rsidR="004D6A7B" w:rsidRPr="004D6A7B">
        <w:rPr>
          <w:rFonts w:ascii="Times New Roman" w:eastAsia="宋体" w:hAnsi="Times New Roman" w:hint="eastAsia"/>
        </w:rPr>
        <w:t>AgI</w:t>
      </w:r>
      <w:r w:rsidR="004D6A7B" w:rsidRPr="004D6A7B">
        <w:rPr>
          <w:rFonts w:ascii="Times New Roman" w:eastAsia="宋体" w:hAnsi="Times New Roman" w:hint="eastAsia"/>
        </w:rPr>
        <w:t>镀实验过程中，出现了在目标波长</w:t>
      </w:r>
      <w:r w:rsidR="004D6A7B" w:rsidRPr="004D6A7B">
        <w:rPr>
          <w:rFonts w:ascii="Times New Roman" w:eastAsia="宋体" w:hAnsi="Times New Roman" w:hint="eastAsia"/>
        </w:rPr>
        <w:t>3.33</w:t>
      </w:r>
      <w:r w:rsidR="004D6A7B" w:rsidRPr="004D6A7B">
        <w:rPr>
          <w:rFonts w:ascii="Times New Roman" w:eastAsia="宋体" w:hAnsi="Times New Roman" w:hint="eastAsia"/>
        </w:rPr>
        <w:t>μ</w:t>
      </w:r>
      <w:r w:rsidR="004D6A7B" w:rsidRPr="004D6A7B">
        <w:rPr>
          <w:rFonts w:ascii="Times New Roman" w:eastAsia="宋体" w:hAnsi="Times New Roman" w:hint="eastAsia"/>
        </w:rPr>
        <w:t>m</w:t>
      </w:r>
      <w:r w:rsidR="004D6A7B" w:rsidRPr="004D6A7B">
        <w:rPr>
          <w:rFonts w:ascii="Times New Roman" w:eastAsia="宋体" w:hAnsi="Times New Roman" w:hint="eastAsia"/>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4D6A7B">
        <w:rPr>
          <w:rFonts w:ascii="Times New Roman" w:eastAsia="宋体" w:hAnsi="Times New Roman" w:hint="eastAsia"/>
        </w:rPr>
        <w:t>3/4</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气体实验的最优性，谨慎起见，仍旧制作了新的</w:t>
      </w:r>
      <w:r w:rsidR="004D6A7B" w:rsidRPr="004D6A7B">
        <w:rPr>
          <w:rFonts w:ascii="Times New Roman" w:eastAsia="宋体" w:hAnsi="Times New Roman" w:hint="eastAsia"/>
        </w:rPr>
        <w:t>Ag/AgI</w:t>
      </w:r>
      <w:r w:rsidR="004D6A7B" w:rsidRPr="004D6A7B">
        <w:rPr>
          <w:rFonts w:ascii="Times New Roman" w:eastAsia="宋体" w:hAnsi="Times New Roman" w:hint="eastAsia"/>
        </w:rPr>
        <w:t>空芯光纤。并且在镀制光纤后通酒精液体进行清洗，以彻底消除该干扰峰。因为在制作</w:t>
      </w:r>
      <w:r w:rsidR="004D6A7B" w:rsidRPr="004D6A7B">
        <w:rPr>
          <w:rFonts w:ascii="Times New Roman" w:eastAsia="宋体" w:hAnsi="Times New Roman" w:hint="eastAsia"/>
        </w:rPr>
        <w:t>AgI</w:t>
      </w:r>
      <w:r w:rsidR="004D6A7B" w:rsidRPr="004D6A7B">
        <w:rPr>
          <w:rFonts w:ascii="Times New Roman" w:eastAsia="宋体" w:hAnsi="Times New Roman" w:hint="eastAsia"/>
        </w:rPr>
        <w:t>膜时，碘的溶剂环己烷会带来目标波长处的吸收峰。在后面的实验中可以考虑利用酒精作为溶剂进行实验。</w:t>
      </w:r>
    </w:p>
    <w:p w14:paraId="75E85E41" w14:textId="4D156170" w:rsidR="009A47A5" w:rsidRPr="00C63E69" w:rsidRDefault="00A66CB3" w:rsidP="00305AE7">
      <w:pPr>
        <w:ind w:firstLine="480"/>
        <w:rPr>
          <w:rFonts w:ascii="Times New Roman" w:eastAsia="宋体" w:hAnsi="Times New Roman"/>
        </w:rPr>
      </w:pPr>
      <w:r w:rsidRPr="00C63E69">
        <w:rPr>
          <w:rFonts w:ascii="Times New Roman" w:eastAsia="宋体" w:hAnsi="Times New Roman" w:hint="eastAsia"/>
        </w:rPr>
        <w:t>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1319FC">
        <w:rPr>
          <w:rFonts w:ascii="Times New Roman" w:eastAsia="宋体" w:hAnsi="Times New Roman" w:hint="eastAsia"/>
        </w:rPr>
        <w:t>，有别于镀银</w:t>
      </w:r>
      <w:r w:rsidR="002142CE" w:rsidRPr="00C63E69">
        <w:rPr>
          <w:rFonts w:ascii="Times New Roman" w:eastAsia="宋体" w:hAnsi="Times New Roman" w:hint="eastAsia"/>
        </w:rPr>
        <w:t>光纤的白色光。</w:t>
      </w:r>
    </w:p>
    <w:p w14:paraId="59BA414F" w14:textId="1E8A8E86" w:rsidR="00EE4568" w:rsidRPr="00C63E69" w:rsidRDefault="00C23803" w:rsidP="0068594B">
      <w:pPr>
        <w:pStyle w:val="2"/>
        <w:ind w:firstLine="643"/>
      </w:pPr>
      <w:bookmarkStart w:id="54" w:name="_Toc446359337"/>
      <w:r>
        <w:rPr>
          <w:rFonts w:hint="eastAsia"/>
        </w:rPr>
        <w:t>3</w:t>
      </w:r>
      <w:r w:rsidR="00EE4568" w:rsidRPr="00C63E69">
        <w:rPr>
          <w:rFonts w:hint="eastAsia"/>
        </w:rPr>
        <w:t xml:space="preserve">.3 </w:t>
      </w:r>
      <w:r w:rsidR="00EE4568" w:rsidRPr="00C63E69">
        <w:rPr>
          <w:rFonts w:hint="eastAsia"/>
        </w:rPr>
        <w:t>耦合接口</w:t>
      </w:r>
      <w:bookmarkEnd w:id="54"/>
    </w:p>
    <w:p w14:paraId="2B19F6E4" w14:textId="648BAD43" w:rsidR="00843490" w:rsidRPr="00C63E69" w:rsidRDefault="007A706A" w:rsidP="00305AE7">
      <w:pPr>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从而保持光纤中气体浓度的稳定性和</w:t>
      </w:r>
      <w:r w:rsidR="00674B49" w:rsidRPr="00C63E69">
        <w:rPr>
          <w:rFonts w:ascii="Times New Roman" w:eastAsia="宋体" w:hAnsi="Times New Roman" w:hint="eastAsia"/>
        </w:rPr>
        <w:t>系统的气密性，我们设计了如下图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1290E65C" w:rsidR="00674B49" w:rsidRDefault="00A746CB"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合接口的右边是内径</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孔，内径为</w:t>
      </w:r>
      <w:r w:rsidRPr="00454466">
        <w:rPr>
          <w:rFonts w:ascii="Times New Roman" w:eastAsiaTheme="majorEastAsia" w:hAnsi="Times New Roman" w:cs="Times New Roman"/>
        </w:rPr>
        <w:t>0.7mm</w:t>
      </w:r>
      <w:r w:rsidRPr="00454466">
        <w:rPr>
          <w:rFonts w:ascii="Times New Roman" w:eastAsiaTheme="majorEastAsia" w:hAnsi="Times New Roman" w:cs="Times New Roman"/>
        </w:rPr>
        <w:t>外径为</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空芯光纤从这一头插入；接口的左边是内径</w:t>
      </w:r>
      <w:r w:rsidRPr="00454466">
        <w:rPr>
          <w:rFonts w:ascii="Times New Roman" w:eastAsiaTheme="majorEastAsia" w:hAnsi="Times New Roman" w:cs="Times New Roman"/>
        </w:rPr>
        <w:t>1.2mm</w:t>
      </w:r>
      <w:r w:rsidRPr="00454466">
        <w:rPr>
          <w:rFonts w:ascii="Times New Roman" w:eastAsiaTheme="majorEastAsia" w:hAnsi="Times New Roman" w:cs="Times New Roman"/>
        </w:rPr>
        <w:t>的大孔，大孔的左边覆盖上利用</w:t>
      </w:r>
      <w:r w:rsidRPr="00454466">
        <w:rPr>
          <w:rFonts w:ascii="Times New Roman" w:eastAsiaTheme="majorEastAsia" w:hAnsi="Times New Roman" w:cs="Times New Roman"/>
        </w:rPr>
        <w:t>KCL</w:t>
      </w:r>
      <w:r w:rsidRPr="00454466">
        <w:rPr>
          <w:rFonts w:ascii="Times New Roman" w:eastAsiaTheme="majorEastAsia" w:hAnsi="Times New Roman" w:cs="Times New Roman"/>
        </w:rPr>
        <w:t>晶体薄片制成的红外窗片，既能够保证在红外波段的透明，又可以阻绝待测气体流入到空气；接口的下方是内径为</w:t>
      </w:r>
      <w:r w:rsidRPr="00454466">
        <w:rPr>
          <w:rFonts w:ascii="Times New Roman" w:eastAsiaTheme="majorEastAsia" w:hAnsi="Times New Roman" w:cs="Times New Roman"/>
        </w:rPr>
        <w:t>0.9mm</w:t>
      </w:r>
      <w:r w:rsidRPr="00454466">
        <w:rPr>
          <w:rFonts w:ascii="Times New Roman" w:eastAsiaTheme="majorEastAsia" w:hAnsi="Times New Roman" w:cs="Times New Roman"/>
        </w:rPr>
        <w:t>的小孔，用以导入待测气体。空芯光纤在插入耦合接口时不能够太深，而应该与窗片保持毫米级的距离从而确保气体能够流入的同时又不增加系统的耦合损耗。耦合接口的红外窗片、空芯光纤以及用于气体导入的金属细管都利用</w:t>
      </w:r>
      <w:r w:rsidRPr="00454466">
        <w:rPr>
          <w:rFonts w:ascii="Times New Roman" w:eastAsiaTheme="majorEastAsia" w:hAnsi="Times New Roman" w:cs="Times New Roman"/>
        </w:rPr>
        <w:t>504</w:t>
      </w:r>
      <w:r w:rsidRPr="00454466">
        <w:rPr>
          <w:rFonts w:ascii="Times New Roman" w:eastAsiaTheme="majorEastAsia" w:hAnsi="Times New Roman" w:cs="Times New Roman"/>
        </w:rPr>
        <w:t>胶水粘合在有机玻璃块上。</w:t>
      </w:r>
    </w:p>
    <w:p w14:paraId="385157D5" w14:textId="23A3623E" w:rsidR="00235E7F" w:rsidRDefault="00235E7F"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该接口不仅可以用于红外气体的检测与传感，只要将窗片换为在某一波段透明的物质薄片即可对该波段有吸收峰的气体进行检测。当不希望待测气体混入实验室环境时，空芯光纤的两端都需要加上这种耦合接口，一端接配气仪，另一端接通风管。</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04D7862F" w14:textId="457A0574" w:rsidR="00D17ED8" w:rsidRDefault="00D17ED8" w:rsidP="00305AE7">
      <w:pPr>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370A12D3" w:rsidR="0016611C" w:rsidRPr="00C63E69" w:rsidRDefault="00F22E1C" w:rsidP="00305AE7">
      <w:pPr>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D17ED8">
        <w:rPr>
          <w:rFonts w:ascii="Times New Roman" w:eastAsia="宋体" w:hAnsi="Times New Roman" w:hint="eastAsia"/>
        </w:rPr>
        <w:t>3-5</w:t>
      </w:r>
      <w:r w:rsidRPr="00C63E69">
        <w:rPr>
          <w:rFonts w:ascii="Times New Roman" w:eastAsia="宋体" w:hAnsi="Times New Roman" w:hint="eastAsia"/>
        </w:rPr>
        <w:t>中</w:t>
      </w:r>
      <w:r w:rsidRPr="00C63E69">
        <w:rPr>
          <w:rFonts w:ascii="Times New Roman" w:eastAsia="宋体" w:hAnsi="Times New Roman" w:hint="eastAsia"/>
        </w:rPr>
        <w:t>4.2</w:t>
      </w:r>
      <m:oMath>
        <m:r>
          <m:rPr>
            <m:sty m:val="p"/>
          </m:rP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5" w:name="_Toc446359338"/>
      <w:r>
        <w:rPr>
          <w:rFonts w:hint="eastAsia"/>
        </w:rPr>
        <w:t>3</w:t>
      </w:r>
      <w:r w:rsidR="00EE4568" w:rsidRPr="00C63E69">
        <w:rPr>
          <w:rFonts w:hint="eastAsia"/>
        </w:rPr>
        <w:t xml:space="preserve">.4 </w:t>
      </w:r>
      <w:r w:rsidR="00BD3FE7">
        <w:rPr>
          <w:rFonts w:hint="eastAsia"/>
        </w:rPr>
        <w:t>系统降噪优化</w:t>
      </w:r>
      <w:bookmarkEnd w:id="55"/>
    </w:p>
    <w:p w14:paraId="4F1E5585" w14:textId="5B6FA1D0" w:rsidR="001C1A05" w:rsidRPr="001C1A05" w:rsidRDefault="001C1A05" w:rsidP="001C1A05">
      <w:pPr>
        <w:ind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ind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ind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Default="0090582D" w:rsidP="001E6740">
      <w:pPr>
        <w:ind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w:t>
      </w:r>
      <w:r w:rsidR="002553B4">
        <w:rPr>
          <w:rFonts w:hint="eastAsia"/>
        </w:rPr>
        <w:t>就可以假设系统噪声固定</w:t>
      </w:r>
      <w:r>
        <w:rPr>
          <w:rFonts w:hint="eastAsia"/>
        </w:rPr>
        <w:t>不变，输出端</w:t>
      </w:r>
      <w:r w:rsidR="002553B4">
        <w:rPr>
          <w:rFonts w:hint="eastAsia"/>
        </w:rPr>
        <w:t>光强</w:t>
      </w:r>
      <w:r>
        <w:rPr>
          <w:rFonts w:hint="eastAsia"/>
        </w:rPr>
        <w:t>的变化皆由气室弯曲、气体浓度的改变造成。</w:t>
      </w:r>
      <w:r w:rsidR="002553B4">
        <w:rPr>
          <w:rFonts w:hint="eastAsia"/>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56" w:name="_Toc446359339"/>
      <w:r>
        <w:rPr>
          <w:rFonts w:hint="eastAsia"/>
        </w:rPr>
        <w:t>3.5</w:t>
      </w:r>
      <w:r w:rsidR="006D57D7">
        <w:t xml:space="preserve"> </w:t>
      </w:r>
      <w:r>
        <w:rPr>
          <w:rFonts w:hint="eastAsia"/>
        </w:rPr>
        <w:t>本章小结</w:t>
      </w:r>
      <w:bookmarkEnd w:id="56"/>
    </w:p>
    <w:p w14:paraId="7620AD4B" w14:textId="68CD88D0" w:rsidR="00EF52B6" w:rsidRDefault="00661FD6" w:rsidP="00661FD6">
      <w:pPr>
        <w:ind w:firstLine="480"/>
      </w:pPr>
      <w:r>
        <w:t>本章完整的介绍了</w:t>
      </w:r>
      <w:r w:rsidR="00710193">
        <w:t>基于柔性空芯波导的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理论依据</w:t>
      </w:r>
      <w:r w:rsidR="00710193">
        <w:rPr>
          <w:rFonts w:hint="eastAsia"/>
        </w:rPr>
        <w:t>、</w:t>
      </w:r>
      <w:r w:rsidR="00710193">
        <w:t>制备过程及注意要点</w:t>
      </w:r>
      <w:r w:rsidR="00710193">
        <w:rPr>
          <w:rFonts w:hint="eastAsia"/>
        </w:rPr>
        <w:t>；描述了耦合接口对于系统的重要作用以及制作过程。最后分析了系统初期架设完毕后遇到的困难以及解决方法。</w:t>
      </w:r>
    </w:p>
    <w:p w14:paraId="5EA51D31" w14:textId="77777777" w:rsidR="00EF52B6" w:rsidRPr="00530933" w:rsidRDefault="00EF52B6" w:rsidP="001E6740">
      <w:pPr>
        <w:ind w:firstLine="480"/>
      </w:pPr>
    </w:p>
    <w:p w14:paraId="4A57E4E0" w14:textId="3DD3D594" w:rsidR="00306607" w:rsidRPr="0090582D" w:rsidRDefault="00BD3FE7" w:rsidP="0090582D">
      <w:pPr>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57" w:name="_Toc446359340"/>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7"/>
    </w:p>
    <w:p w14:paraId="02095EBE" w14:textId="2096869B" w:rsidR="00DE5488" w:rsidRDefault="0090582D" w:rsidP="0068594B">
      <w:pPr>
        <w:pStyle w:val="2"/>
        <w:ind w:firstLine="643"/>
      </w:pPr>
      <w:bookmarkStart w:id="58" w:name="_Toc446359341"/>
      <w:r>
        <w:t>4</w:t>
      </w:r>
      <w:r w:rsidR="00843490" w:rsidRPr="00C63E69">
        <w:rPr>
          <w:rFonts w:hint="eastAsia"/>
        </w:rPr>
        <w:t xml:space="preserve">.1 </w:t>
      </w:r>
      <w:r w:rsidR="00843490" w:rsidRPr="00C63E69">
        <w:rPr>
          <w:rFonts w:hint="eastAsia"/>
        </w:rPr>
        <w:t>概述</w:t>
      </w:r>
      <w:bookmarkEnd w:id="58"/>
    </w:p>
    <w:p w14:paraId="3913D6CC" w14:textId="21E75684" w:rsidR="00DC4D2B" w:rsidRDefault="00280F0B" w:rsidP="001D7E11">
      <w:pPr>
        <w:ind w:firstLine="480"/>
      </w:pPr>
      <w:r>
        <w:t>基于上述实验平台</w:t>
      </w:r>
      <w:r>
        <w:rPr>
          <w:rFonts w:hint="eastAsia"/>
        </w:rPr>
        <w:t>，</w:t>
      </w:r>
      <w:r>
        <w:t>笔者</w:t>
      </w:r>
      <w:r>
        <w:rPr>
          <w:rFonts w:hint="eastAsia"/>
        </w:rPr>
        <w:t>设计</w:t>
      </w:r>
      <w:r>
        <w:t>了不同的弯曲状态</w:t>
      </w:r>
      <w:r>
        <w:rPr>
          <w:rFonts w:hint="eastAsia"/>
        </w:rPr>
        <w:t>（详见表</w:t>
      </w:r>
      <w:r>
        <w:rPr>
          <w:rFonts w:hint="eastAsia"/>
        </w:rPr>
        <w:t>4</w:t>
      </w:r>
      <w:r>
        <w:t>-</w:t>
      </w:r>
      <w:r>
        <w:rPr>
          <w:rFonts w:hint="eastAsia"/>
        </w:rPr>
        <w:t>1</w:t>
      </w:r>
      <w:r>
        <w:rPr>
          <w:rFonts w:hint="eastAsia"/>
        </w:rPr>
        <w:t>），并在</w:t>
      </w:r>
      <w:r>
        <w:rPr>
          <w:rFonts w:hint="eastAsia"/>
        </w:rPr>
        <w:t>0</w:t>
      </w:r>
      <w:r>
        <w:t>ppm</w:t>
      </w:r>
      <w:r>
        <w:rPr>
          <w:rFonts w:hint="eastAsia"/>
        </w:rPr>
        <w:t>-</w:t>
      </w:r>
      <w:r>
        <w:t>2000ppm</w:t>
      </w:r>
      <w:r>
        <w:t>浓度范围内每隔</w:t>
      </w:r>
      <w:r>
        <w:rPr>
          <w:rFonts w:hint="eastAsia"/>
        </w:rPr>
        <w:t>50ppm</w:t>
      </w:r>
      <w:r>
        <w:rPr>
          <w:rFonts w:hint="eastAsia"/>
        </w:rPr>
        <w:t>多次测量</w:t>
      </w:r>
      <w:r w:rsidR="00381E10">
        <w:rPr>
          <w:rFonts w:hint="eastAsia"/>
        </w:rPr>
        <w:t>该浓度下的甲烷</w:t>
      </w:r>
      <w:r>
        <w:rPr>
          <w:rFonts w:hint="eastAsia"/>
        </w:rPr>
        <w:t>吸收谱线。</w:t>
      </w:r>
      <w:r w:rsidR="00381E10">
        <w:t>检测</w:t>
      </w:r>
      <w:r w:rsidR="00DC4D2B" w:rsidRPr="0087506A">
        <w:t>结果表明</w:t>
      </w:r>
      <w:r w:rsidR="00DC4D2B" w:rsidRPr="0087506A">
        <w:rPr>
          <w:rFonts w:hint="eastAsia"/>
        </w:rPr>
        <w:t>，</w:t>
      </w:r>
      <w:r w:rsidR="00DC4D2B" w:rsidRPr="0087506A">
        <w:t>该</w:t>
      </w:r>
      <w:r w:rsidR="00381E10">
        <w:t>气体吸收传感</w:t>
      </w:r>
      <w:r w:rsidR="00DC4D2B" w:rsidRPr="0087506A">
        <w:t>系统能够有效的对甲烷气体浓度进行</w:t>
      </w:r>
      <w:r w:rsidR="00381E10">
        <w:t>定量</w:t>
      </w:r>
      <w:r w:rsidR="00DC4D2B" w:rsidRPr="0087506A">
        <w:t>检测</w:t>
      </w:r>
      <w:r w:rsidR="00DC4D2B" w:rsidRPr="0087506A">
        <w:rPr>
          <w:rFonts w:hint="eastAsia"/>
        </w:rPr>
        <w:t>，</w:t>
      </w:r>
      <w:r w:rsidR="0082130D">
        <w:rPr>
          <w:rFonts w:hint="eastAsia"/>
        </w:rPr>
        <w:t>如</w:t>
      </w:r>
      <w:r w:rsidR="00DC4D2B" w:rsidRPr="0087506A">
        <w:t>图</w:t>
      </w:r>
      <w:r w:rsidR="0082130D">
        <w:t>4-1</w:t>
      </w:r>
      <w:r w:rsidR="0082130D">
        <w:t>所示</w:t>
      </w:r>
      <w:r w:rsidR="00C67920">
        <w:rPr>
          <w:rFonts w:hint="eastAsia"/>
        </w:rPr>
        <w:t>。图</w:t>
      </w:r>
      <w:r w:rsidR="00C67920">
        <w:rPr>
          <w:rFonts w:hint="eastAsia"/>
        </w:rPr>
        <w:t>4-1</w:t>
      </w:r>
      <w:r w:rsidR="001D7E11">
        <w:rPr>
          <w:rFonts w:hint="eastAsia"/>
        </w:rPr>
        <w:t>中</w:t>
      </w:r>
      <w:r w:rsidR="00C67920">
        <w:rPr>
          <w:rFonts w:hint="eastAsia"/>
        </w:rPr>
        <w:t>（</w:t>
      </w:r>
      <w:r w:rsidR="00C67920">
        <w:rPr>
          <w:rFonts w:hint="eastAsia"/>
        </w:rPr>
        <w:t>a</w:t>
      </w:r>
      <w:r w:rsidR="001D7E11">
        <w:rPr>
          <w:rFonts w:hint="eastAsia"/>
        </w:rPr>
        <w:t>）</w:t>
      </w:r>
      <w:r w:rsidR="00C67920">
        <w:rPr>
          <w:rFonts w:hint="eastAsia"/>
        </w:rPr>
        <w:t>为复旦大学化学系给出的甲烷标准气体红外吸收峰谱图；（</w:t>
      </w:r>
      <w:r w:rsidR="00C67920">
        <w:rPr>
          <w:rFonts w:hint="eastAsia"/>
        </w:rPr>
        <w:t>b</w:t>
      </w:r>
      <w:r w:rsidR="00C67920">
        <w:rPr>
          <w:rFonts w:hint="eastAsia"/>
        </w:rPr>
        <w:t>）为</w:t>
      </w:r>
      <w:r w:rsidR="00C67920">
        <w:rPr>
          <w:rFonts w:hint="eastAsia"/>
        </w:rPr>
        <w:t>FTIR</w:t>
      </w:r>
      <w:r w:rsidR="00C67920">
        <w:rPr>
          <w:rFonts w:hint="eastAsia"/>
        </w:rPr>
        <w:t>接收端测得的甲烷吸收谱图；</w:t>
      </w:r>
      <w:r w:rsidR="001D7E11">
        <w:rPr>
          <w:rFonts w:hint="eastAsia"/>
        </w:rPr>
        <w:t>（</w:t>
      </w:r>
      <w:r w:rsidR="001D7E11">
        <w:rPr>
          <w:rFonts w:hint="eastAsia"/>
        </w:rPr>
        <w:t>c</w:t>
      </w:r>
      <w:r w:rsidR="001D7E11">
        <w:rPr>
          <w:rFonts w:hint="eastAsia"/>
        </w:rPr>
        <w:t>）和（</w:t>
      </w:r>
      <w:r w:rsidR="001D7E11">
        <w:rPr>
          <w:rFonts w:hint="eastAsia"/>
        </w:rPr>
        <w:t>d</w:t>
      </w:r>
      <w:r w:rsidR="001D7E11">
        <w:rPr>
          <w:rFonts w:hint="eastAsia"/>
        </w:rPr>
        <w:t>）分别为两个吸收峰范围内不同浓度下的吸收谱图测量值。</w:t>
      </w:r>
    </w:p>
    <w:p w14:paraId="130CBF36" w14:textId="15B7FB8F" w:rsidR="00C14CFE" w:rsidRPr="0087506A" w:rsidRDefault="00C14CFE" w:rsidP="00DC4D2B">
      <w:pPr>
        <w:spacing w:line="360" w:lineRule="auto"/>
        <w:ind w:firstLine="480"/>
        <w:jc w:val="center"/>
      </w:pPr>
      <w:r>
        <w:rPr>
          <w:noProof/>
        </w:rPr>
        <w:drawing>
          <wp:inline distT="0" distB="0" distL="0" distR="0" wp14:anchorId="35D5F7D5" wp14:editId="2CF5C53D">
            <wp:extent cx="4320000" cy="313812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3138125"/>
                    </a:xfrm>
                    <a:prstGeom prst="rect">
                      <a:avLst/>
                    </a:prstGeom>
                    <a:noFill/>
                  </pic:spPr>
                </pic:pic>
              </a:graphicData>
            </a:graphic>
          </wp:inline>
        </w:drawing>
      </w:r>
    </w:p>
    <w:p w14:paraId="49242A2C" w14:textId="6369B0A0" w:rsidR="00DC4D2B" w:rsidRPr="0087506A" w:rsidRDefault="00DC4D2B" w:rsidP="00B70E63">
      <w:pPr>
        <w:spacing w:line="480" w:lineRule="auto"/>
        <w:ind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45F44535" w14:textId="609C09AD" w:rsidR="00F10E82" w:rsidRDefault="0082130D" w:rsidP="001D7E11">
      <w:pPr>
        <w:ind w:firstLine="480"/>
      </w:pPr>
      <w:r w:rsidRPr="0087506A">
        <w:rPr>
          <w:rFonts w:hint="eastAsia"/>
        </w:rPr>
        <w:t>由图</w:t>
      </w:r>
      <w:r>
        <w:t>4-1</w:t>
      </w:r>
      <w:r w:rsidRPr="0087506A">
        <w:rPr>
          <w:rFonts w:hint="eastAsia"/>
        </w:rPr>
        <w:t>.c</w:t>
      </w:r>
      <w:r w:rsidRPr="0087506A">
        <w:rPr>
          <w:rFonts w:hint="eastAsia"/>
        </w:rPr>
        <w:t>可知，甲烷</w:t>
      </w:r>
      <w:r w:rsidR="00360BC7">
        <w:rPr>
          <w:rFonts w:hint="eastAsia"/>
        </w:rPr>
        <w:t>红外</w:t>
      </w:r>
      <w:r w:rsidRPr="0087506A">
        <w:rPr>
          <w:rFonts w:hint="eastAsia"/>
        </w:rPr>
        <w:t>吸收峰的主峰在</w:t>
      </w:r>
      <w:r w:rsidRPr="0087506A">
        <w:rPr>
          <w:rFonts w:hint="eastAsia"/>
        </w:rPr>
        <w:t>3.33</w:t>
      </w:r>
      <m:oMath>
        <m:r>
          <m:rPr>
            <m:sty m:val="p"/>
          </m:rP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m:rPr>
            <m:sty m:val="p"/>
          </m:rPr>
          <w:rPr>
            <w:rFonts w:ascii="Cambria Math" w:hAnsi="Cambria Math"/>
          </w:rPr>
          <m:t>μm</m:t>
        </m:r>
      </m:oMath>
      <w:r w:rsidRPr="0087506A">
        <w:t>至</w:t>
      </w:r>
      <w:r w:rsidRPr="0087506A">
        <w:rPr>
          <w:rFonts w:hint="eastAsia"/>
        </w:rPr>
        <w:t>3.5</w:t>
      </w:r>
      <m:oMath>
        <m:r>
          <m:rPr>
            <m:sty m:val="p"/>
          </m:rPr>
          <w:rPr>
            <w:rFonts w:ascii="Cambria Math" w:hAnsi="Cambria Math"/>
          </w:rPr>
          <m:t>μm</m:t>
        </m:r>
      </m:oMath>
      <w:r w:rsidRPr="0087506A">
        <w:t>的波段</w:t>
      </w:r>
      <w:r w:rsidRPr="0087506A">
        <w:rPr>
          <w:rFonts w:hint="eastAsia"/>
        </w:rPr>
        <w:t>。</w:t>
      </w:r>
      <w:r w:rsidR="00360BC7">
        <w:rPr>
          <w:rFonts w:hint="eastAsia"/>
        </w:rPr>
        <w:t>随着</w:t>
      </w:r>
      <w:r w:rsidR="00360BC7">
        <w:t>气体浓度的不断增加</w:t>
      </w:r>
      <w:r w:rsidRPr="0087506A">
        <w:rPr>
          <w:rFonts w:hint="eastAsia"/>
        </w:rPr>
        <w:t>，</w:t>
      </w:r>
      <w:r w:rsidR="00360BC7">
        <w:rPr>
          <w:rFonts w:hint="eastAsia"/>
        </w:rPr>
        <w:t>其吸收谱线中</w:t>
      </w:r>
      <w:r w:rsidRPr="0087506A">
        <w:t>主峰增加趋势降低</w:t>
      </w:r>
      <w:r w:rsidRPr="0087506A">
        <w:rPr>
          <w:rFonts w:hint="eastAsia"/>
        </w:rPr>
        <w:t>，</w:t>
      </w:r>
      <w:r w:rsidR="00360BC7">
        <w:t>而</w:t>
      </w:r>
      <w:r w:rsidRPr="0087506A">
        <w:t>旁瓣逐渐明显并增高</w:t>
      </w:r>
      <w:r w:rsidRPr="0087506A">
        <w:rPr>
          <w:rFonts w:hint="eastAsia"/>
        </w:rPr>
        <w:t>。</w:t>
      </w:r>
      <w:r w:rsidRPr="0087506A">
        <w:t>在计算峰值时</w:t>
      </w:r>
      <w:r w:rsidRPr="0087506A">
        <w:rPr>
          <w:rFonts w:hint="eastAsia"/>
        </w:rPr>
        <w:t>，</w:t>
      </w:r>
      <w:r w:rsidRPr="0087506A">
        <w:t>笔者比较了最大值</w:t>
      </w:r>
      <w:r w:rsidR="00360BC7">
        <w:rPr>
          <w:rFonts w:hint="eastAsia"/>
        </w:rPr>
        <w:t>（</w:t>
      </w:r>
      <w:r w:rsidRPr="0087506A">
        <w:rPr>
          <w:rFonts w:hint="eastAsia"/>
        </w:rPr>
        <w:t>吸收峰顶端数值</w:t>
      </w:r>
      <w:r w:rsidR="00360BC7">
        <w:rPr>
          <w:rFonts w:hint="eastAsia"/>
        </w:rPr>
        <w:t>）</w:t>
      </w:r>
      <w:r w:rsidRPr="0087506A">
        <w:rPr>
          <w:rFonts w:hint="eastAsia"/>
        </w:rPr>
        <w:t>、主峰面积、主峰加旁瓣面积三种计量方式</w:t>
      </w:r>
      <w:r w:rsidR="00D6403F">
        <w:rPr>
          <w:rFonts w:hint="eastAsia"/>
        </w:rPr>
        <w:t>，</w:t>
      </w:r>
      <w:r w:rsidR="006D30AA" w:rsidRPr="00D6403F">
        <w:rPr>
          <w:rFonts w:hint="eastAsia"/>
        </w:rPr>
        <w:t>详细比较见</w:t>
      </w:r>
      <w:r w:rsidR="006D30AA" w:rsidRPr="00D6403F">
        <w:rPr>
          <w:rFonts w:hint="eastAsia"/>
        </w:rPr>
        <w:t>4.</w:t>
      </w:r>
      <w:r w:rsidR="00AC6F03" w:rsidRPr="00D6403F">
        <w:t>4</w:t>
      </w:r>
      <w:r w:rsidR="006D30AA" w:rsidRPr="00D6403F">
        <w:rPr>
          <w:rFonts w:hint="eastAsia"/>
        </w:rPr>
        <w:t>小节。</w:t>
      </w:r>
      <w:r w:rsidRPr="0087506A">
        <w:rPr>
          <w:rFonts w:hint="eastAsia"/>
        </w:rPr>
        <w:t>本文中，为了保证数据的可比性，全都采用了</w:t>
      </w:r>
      <w:r w:rsidRPr="0087506A">
        <w:rPr>
          <w:rFonts w:hint="eastAsia"/>
        </w:rPr>
        <w:t>3.15</w:t>
      </w:r>
      <m:oMath>
        <m:r>
          <m:rPr>
            <m:sty m:val="p"/>
          </m:rPr>
          <w:rPr>
            <w:rFonts w:ascii="Cambria Math" w:hAnsi="Cambria Math"/>
          </w:rPr>
          <m:t>μm</m:t>
        </m:r>
      </m:oMath>
      <w:r w:rsidRPr="0087506A">
        <w:t>至</w:t>
      </w:r>
      <w:r w:rsidRPr="0087506A">
        <w:t>3.5</w:t>
      </w:r>
      <m:oMath>
        <m:r>
          <m:rPr>
            <m:sty m:val="p"/>
          </m:rPr>
          <w:rPr>
            <w:rFonts w:ascii="Cambria Math" w:hAnsi="Cambria Math"/>
          </w:rPr>
          <m:t>μm</m:t>
        </m:r>
      </m:oMath>
      <w:r w:rsidR="000A1A97">
        <w:t>的吸收峰面积积分作为气体吸收相对大小</w:t>
      </w:r>
      <w:r w:rsidR="000A1A97">
        <w:rPr>
          <w:rFonts w:hint="eastAsia"/>
        </w:rPr>
        <w:t>。</w:t>
      </w:r>
    </w:p>
    <w:p w14:paraId="276584D6" w14:textId="458904D3" w:rsidR="0082130D" w:rsidRDefault="0082130D" w:rsidP="001D7E11">
      <w:pPr>
        <w:ind w:firstLine="480"/>
      </w:pP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m:rPr>
            <m:sty m:val="p"/>
          </m:rPr>
          <w:rPr>
            <w:rFonts w:ascii="Cambria Math" w:hAnsi="Cambria Math"/>
          </w:rPr>
          <m:t>μm</m:t>
        </m:r>
      </m:oMath>
      <w:r w:rsidRPr="0087506A">
        <w:rPr>
          <w:rFonts w:hint="eastAsia"/>
        </w:rPr>
        <w:t>处的</w:t>
      </w:r>
      <w:r w:rsidRPr="0087506A">
        <w:t>吸收峰也可被清晰检测</w:t>
      </w:r>
      <w:r w:rsidR="0044438D">
        <w:rPr>
          <w:rFonts w:hint="eastAsia"/>
        </w:rPr>
        <w:t>。</w:t>
      </w:r>
      <w:r w:rsidR="006B2C86">
        <w:rPr>
          <w:rFonts w:hint="eastAsia"/>
        </w:rPr>
        <w:t>当然，相比于</w:t>
      </w:r>
      <w:r w:rsidR="006B2C86" w:rsidRPr="0087506A">
        <w:rPr>
          <w:rFonts w:hint="eastAsia"/>
        </w:rPr>
        <w:t>3.33</w:t>
      </w:r>
      <m:oMath>
        <m:r>
          <m:rPr>
            <m:sty m:val="p"/>
          </m:rPr>
          <w:rPr>
            <w:rFonts w:ascii="Cambria Math" w:hAnsi="Cambria Math"/>
          </w:rPr>
          <m:t>μm</m:t>
        </m:r>
      </m:oMath>
      <w:r w:rsidR="006B2C86">
        <w:t>的吸收峰</w:t>
      </w:r>
      <w:r w:rsidR="006B2C86">
        <w:rPr>
          <w:rFonts w:hint="eastAsia"/>
        </w:rPr>
        <w:t>，该峰的清晰度因为损耗提升、信噪比恶化而降低。</w:t>
      </w:r>
      <w:r w:rsidR="00280F0B">
        <w:rPr>
          <w:rFonts w:hint="eastAsia"/>
        </w:rPr>
        <w:t>因此我们可以推得，</w:t>
      </w:r>
      <w:r w:rsidR="0044438D">
        <w:rPr>
          <w:rFonts w:hint="eastAsia"/>
        </w:rPr>
        <w:t>只要选取合适的吸收峰和传感检测范围</w:t>
      </w:r>
      <w:r w:rsidRPr="0087506A">
        <w:rPr>
          <w:rFonts w:hint="eastAsia"/>
        </w:rPr>
        <w:t>，该传感系统亦可应用于多气体检测。</w:t>
      </w:r>
    </w:p>
    <w:p w14:paraId="50CC136B" w14:textId="3C0DE420" w:rsidR="00280F0B" w:rsidRPr="0087506A" w:rsidRDefault="00280F0B" w:rsidP="001D7E11">
      <w:pPr>
        <w:ind w:firstLine="480"/>
      </w:pPr>
      <w:r>
        <w:t>通过计算吸收峰面积或高度</w:t>
      </w:r>
      <w:r>
        <w:rPr>
          <w:rFonts w:hint="eastAsia"/>
        </w:rPr>
        <w:t>，</w:t>
      </w:r>
      <w:r>
        <w:t>能够获得气体吸收及系统损耗的相对值</w:t>
      </w:r>
      <w:r>
        <w:rPr>
          <w:rFonts w:hint="eastAsia"/>
        </w:rPr>
        <w:t>。</w:t>
      </w:r>
      <w:r w:rsidR="00AE548A">
        <w:rPr>
          <w:rFonts w:hint="eastAsia"/>
        </w:rPr>
        <w:t>不同气体浓度下，对该相对值进行线性拟合即可获得检测系统的</w:t>
      </w:r>
      <w:r w:rsidR="003F140D">
        <w:rPr>
          <w:rFonts w:hint="eastAsia"/>
        </w:rPr>
        <w:t>灵敏度。除了系统损耗和灵敏度，我们还关心传感系统的检测极限。</w:t>
      </w:r>
    </w:p>
    <w:p w14:paraId="4B2F0DF2" w14:textId="77777777" w:rsidR="00D30BE3" w:rsidRDefault="00D30BE3" w:rsidP="001D7E11">
      <w:pPr>
        <w:ind w:firstLine="640"/>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5B4F752E">
            <wp:extent cx="2520000" cy="19000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l="4939" t="6484" r="5307" b="4701"/>
                    <a:stretch/>
                  </pic:blipFill>
                  <pic:spPr bwMode="auto">
                    <a:xfrm>
                      <a:off x="0" y="0"/>
                      <a:ext cx="2520000" cy="1900050"/>
                    </a:xfrm>
                    <a:prstGeom prst="rect">
                      <a:avLst/>
                    </a:prstGeom>
                    <a:noFill/>
                    <a:ln>
                      <a:noFill/>
                    </a:ln>
                    <a:extLst>
                      <a:ext uri="{53640926-AAD7-44D8-BBD7-CCE9431645EC}">
                        <a14:shadowObscured xmlns:a14="http://schemas.microsoft.com/office/drawing/2010/main"/>
                      </a:ext>
                    </a:extLst>
                  </pic:spPr>
                </pic:pic>
              </a:graphicData>
            </a:graphic>
          </wp:inline>
        </w:drawing>
      </w:r>
    </w:p>
    <w:p w14:paraId="7134390F" w14:textId="160EA236" w:rsidR="006A34D6" w:rsidRPr="00B82E50" w:rsidRDefault="006A34D6" w:rsidP="003F140D">
      <w:pPr>
        <w:spacing w:line="480" w:lineRule="auto"/>
        <w:ind w:firstLine="480"/>
        <w:jc w:val="center"/>
        <w:rPr>
          <w:rFonts w:ascii="Times New Roman" w:eastAsia="宋体" w:hAnsi="Times New Roman"/>
        </w:rPr>
      </w:pPr>
      <w:r w:rsidRPr="00B82E50">
        <w:rPr>
          <w:rFonts w:ascii="Times New Roman" w:eastAsia="宋体" w:hAnsi="Times New Roman"/>
        </w:rPr>
        <w:t>图</w:t>
      </w:r>
      <w:r w:rsidR="00756FAB">
        <w:rPr>
          <w:rFonts w:ascii="Times New Roman" w:eastAsia="宋体" w:hAnsi="Times New Roman" w:hint="eastAsia"/>
        </w:rPr>
        <w:t xml:space="preserve">4-2 </w:t>
      </w:r>
      <w:r w:rsidR="00756FAB">
        <w:rPr>
          <w:rFonts w:ascii="Times New Roman" w:eastAsia="宋体" w:hAnsi="Times New Roman" w:hint="eastAsia"/>
        </w:rPr>
        <w:t>检测极限计算示意图</w:t>
      </w:r>
    </w:p>
    <w:p w14:paraId="6E5C7A44" w14:textId="6A09384E" w:rsidR="001457FB" w:rsidRPr="00D30BE3" w:rsidRDefault="003F140D" w:rsidP="008D2BBA">
      <w:pPr>
        <w:ind w:firstLine="480"/>
      </w:pPr>
      <w:r>
        <w:t>如图</w:t>
      </w:r>
      <w:r>
        <w:rPr>
          <w:rFonts w:hint="eastAsia"/>
        </w:rPr>
        <w:t>4-2</w:t>
      </w:r>
      <w:r>
        <w:rPr>
          <w:rFonts w:hint="eastAsia"/>
        </w:rPr>
        <w:t>所示，</w:t>
      </w:r>
      <w:r w:rsidR="00D30BE3" w:rsidRPr="0087506A">
        <w:t>由于</w:t>
      </w:r>
      <w:r w:rsidR="00D30BE3" w:rsidRPr="0087506A">
        <w:rPr>
          <w:rFonts w:hint="eastAsia"/>
        </w:rPr>
        <w:t>配气仪在</w:t>
      </w:r>
      <w:r w:rsidR="00D30BE3" w:rsidRPr="0087506A">
        <w:rPr>
          <w:rFonts w:hint="eastAsia"/>
        </w:rPr>
        <w:t>5000pp</w:t>
      </w:r>
      <w:r w:rsidR="00D30BE3" w:rsidRPr="0087506A">
        <w:t>m</w:t>
      </w:r>
      <w:r w:rsidR="00D30BE3" w:rsidRPr="0087506A">
        <w:rPr>
          <w:rFonts w:hint="eastAsia"/>
        </w:rPr>
        <w:t>甲烷（氮气）及</w:t>
      </w:r>
      <w:r w:rsidR="00D30BE3" w:rsidRPr="0087506A">
        <w:rPr>
          <w:rFonts w:hint="eastAsia"/>
        </w:rPr>
        <w:t>1000ml</w:t>
      </w:r>
      <w:r w:rsidR="00D30BE3" w:rsidRPr="0087506A">
        <w:rPr>
          <w:rFonts w:hint="eastAsia"/>
        </w:rPr>
        <w:t>流量的情况下最低可配浓度为</w:t>
      </w:r>
      <w:r w:rsidR="00D30BE3" w:rsidRPr="0087506A">
        <w:rPr>
          <w:rFonts w:hint="eastAsia"/>
        </w:rPr>
        <w:t>5</w:t>
      </w:r>
      <w:r w:rsidR="00D30BE3" w:rsidRPr="0087506A">
        <w:t>0</w:t>
      </w:r>
      <w:r w:rsidR="00D30BE3" w:rsidRPr="0087506A">
        <w:rPr>
          <w:rFonts w:hint="eastAsia"/>
        </w:rPr>
        <w:t>ppm</w:t>
      </w:r>
      <w:r w:rsidR="002A0F74">
        <w:rPr>
          <w:rFonts w:hint="eastAsia"/>
        </w:rPr>
        <w:t>。若要获得更小的待测气体浓度，则需加大气体流量。过大的气体流量不仅会过度浪费实验气体，还会造成空芯光纤气室的抖动。</w:t>
      </w:r>
      <w:r w:rsidR="00D30BE3" w:rsidRPr="0087506A">
        <w:rPr>
          <w:rFonts w:hint="eastAsia"/>
        </w:rPr>
        <w:t>所以我们</w:t>
      </w:r>
      <w:r>
        <w:rPr>
          <w:rFonts w:hint="eastAsia"/>
        </w:rPr>
        <w:t>需要</w:t>
      </w:r>
      <w:r w:rsidR="00D30BE3" w:rsidRPr="0087506A">
        <w:rPr>
          <w:rFonts w:hint="eastAsia"/>
        </w:rPr>
        <w:t>通过噪声幅值与信号比来估计最低可测量极限</w:t>
      </w:r>
      <w:r w:rsidR="002A0F74">
        <w:rPr>
          <w:rFonts w:hint="eastAsia"/>
        </w:rPr>
        <w:t>，</w:t>
      </w:r>
      <w:r w:rsidR="00CB1B9C">
        <w:rPr>
          <w:rFonts w:hint="eastAsia"/>
        </w:rPr>
        <w:t>详见</w:t>
      </w:r>
      <w:r w:rsidR="00CB1B9C">
        <w:rPr>
          <w:rFonts w:hint="eastAsia"/>
        </w:rPr>
        <w:t>4.2.5</w:t>
      </w:r>
      <w:r w:rsidR="00CB1B9C">
        <w:rPr>
          <w:rFonts w:hint="eastAsia"/>
        </w:rPr>
        <w:t>节</w:t>
      </w:r>
      <w:r w:rsidR="00D30BE3" w:rsidRPr="0087506A">
        <w:rPr>
          <w:rFonts w:hint="eastAsia"/>
        </w:rPr>
        <w:t>。在弯曲半径为</w:t>
      </w:r>
      <w:r w:rsidR="00D30BE3" w:rsidRPr="0087506A">
        <w:rPr>
          <w:rFonts w:hint="eastAsia"/>
        </w:rPr>
        <w:t>38c</w:t>
      </w:r>
      <w:r w:rsidR="00D30BE3" w:rsidRPr="0087506A">
        <w:t>m</w:t>
      </w:r>
      <w:r w:rsidR="00D30BE3" w:rsidRPr="0087506A">
        <w:rPr>
          <w:rFonts w:hint="eastAsia"/>
        </w:rPr>
        <w:t>的情况下，吸收峰区域基线抖动范围为</w:t>
      </w:r>
      <w:r w:rsidR="00D30BE3" w:rsidRPr="0087506A">
        <w:rPr>
          <w:rFonts w:hint="eastAsia"/>
        </w:rPr>
        <w:t>0.16dB</w:t>
      </w:r>
      <w:r w:rsidR="00D30BE3" w:rsidRPr="0087506A">
        <w:rPr>
          <w:rFonts w:hint="eastAsia"/>
        </w:rPr>
        <w:t>。以低浓度范围线性拟合曲线计算可知检测极限小于</w:t>
      </w:r>
      <w:r w:rsidR="00D30BE3" w:rsidRPr="0087506A">
        <w:rPr>
          <w:rFonts w:hint="eastAsia"/>
        </w:rPr>
        <w:t>1ppm</w:t>
      </w:r>
      <w:r w:rsidR="00D30BE3" w:rsidRPr="0087506A">
        <w:rPr>
          <w:rFonts w:hint="eastAsia"/>
        </w:rPr>
        <w:t>。</w:t>
      </w:r>
    </w:p>
    <w:p w14:paraId="4413D5A3" w14:textId="7EE8679A" w:rsidR="00843490" w:rsidRPr="00C63E69" w:rsidRDefault="0090582D" w:rsidP="0068594B">
      <w:pPr>
        <w:pStyle w:val="2"/>
        <w:ind w:firstLine="643"/>
      </w:pPr>
      <w:bookmarkStart w:id="59" w:name="_Toc446359342"/>
      <w:r>
        <w:t>4</w:t>
      </w:r>
      <w:r w:rsidR="00843490" w:rsidRPr="00C63E69">
        <w:rPr>
          <w:rFonts w:hint="eastAsia"/>
        </w:rPr>
        <w:t xml:space="preserve">.2 </w:t>
      </w:r>
      <w:r w:rsidR="00843490" w:rsidRPr="00C63E69">
        <w:rPr>
          <w:rFonts w:hint="eastAsia"/>
        </w:rPr>
        <w:t>气体浓度检测实验</w:t>
      </w:r>
      <w:bookmarkEnd w:id="59"/>
    </w:p>
    <w:p w14:paraId="75582C78" w14:textId="3924BAEC" w:rsidR="00DA27AD" w:rsidRPr="00085B70" w:rsidRDefault="00DA27AD" w:rsidP="0098015A">
      <w:pPr>
        <w:pStyle w:val="3"/>
        <w:rPr>
          <w:color w:val="auto"/>
        </w:rPr>
      </w:pPr>
      <w:bookmarkStart w:id="60" w:name="_Toc446359343"/>
      <w:r w:rsidRPr="00085B70">
        <w:rPr>
          <w:color w:val="auto"/>
        </w:rPr>
        <w:t>4</w:t>
      </w:r>
      <w:r w:rsidRPr="00085B70">
        <w:rPr>
          <w:rFonts w:hint="eastAsia"/>
          <w:color w:val="auto"/>
        </w:rPr>
        <w:t xml:space="preserve">.2.1 </w:t>
      </w:r>
      <w:r w:rsidRPr="00085B70">
        <w:rPr>
          <w:rFonts w:hint="eastAsia"/>
          <w:color w:val="auto"/>
        </w:rPr>
        <w:t>非线性响应</w:t>
      </w:r>
      <w:bookmarkEnd w:id="60"/>
    </w:p>
    <w:p w14:paraId="577ED8FC" w14:textId="74B0BF79" w:rsidR="006A34D6" w:rsidRPr="00303769" w:rsidRDefault="006A34D6" w:rsidP="006A34D6">
      <w:pPr>
        <w:ind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w:t>
      </w:r>
      <w:r>
        <w:rPr>
          <w:rFonts w:hint="eastAsia"/>
        </w:rPr>
        <w:t>，即吸收曲线的斜率</w:t>
      </w:r>
      <w:r w:rsidRPr="00303769">
        <w:rPr>
          <w:rFonts w:hint="eastAsia"/>
        </w:rPr>
        <w:t>。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w:t>
      </w:r>
      <w:r>
        <w:rPr>
          <w:rFonts w:hint="eastAsia"/>
        </w:rPr>
        <w:t>噪声、损耗等</w:t>
      </w:r>
      <w:r w:rsidR="00397AC2">
        <w:rPr>
          <w:rFonts w:hint="eastAsia"/>
        </w:rPr>
        <w:t>各类因素的存在，气体吸收曲线会呈现出非线性的趋势，如图</w:t>
      </w:r>
      <w:r>
        <w:rPr>
          <w:rFonts w:hint="eastAsia"/>
        </w:rPr>
        <w:t>4-</w:t>
      </w:r>
      <w:r w:rsidR="008D2BBA">
        <w:t>3</w:t>
      </w:r>
      <w:r w:rsidR="00397AC2">
        <w:rPr>
          <w:rFonts w:hint="eastAsia"/>
        </w:rPr>
        <w:t>所示</w:t>
      </w:r>
      <w:r w:rsidRPr="00303769">
        <w:rPr>
          <w:rFonts w:hint="eastAsia"/>
        </w:rPr>
        <w:t>。</w:t>
      </w:r>
    </w:p>
    <w:p w14:paraId="3857274B" w14:textId="77777777" w:rsidR="006A34D6" w:rsidRPr="00303769" w:rsidRDefault="006A34D6" w:rsidP="006A34D6">
      <w:pPr>
        <w:ind w:firstLine="480"/>
        <w:jc w:val="center"/>
      </w:pPr>
      <w:r w:rsidRPr="00303769">
        <w:rPr>
          <w:noProof/>
        </w:rPr>
        <w:drawing>
          <wp:inline distT="0" distB="0" distL="0" distR="0" wp14:anchorId="516DDEFF" wp14:editId="65740828">
            <wp:extent cx="2520000" cy="183969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4405" t="5518" r="5123" b="4871"/>
                    <a:stretch/>
                  </pic:blipFill>
                  <pic:spPr bwMode="auto">
                    <a:xfrm>
                      <a:off x="0" y="0"/>
                      <a:ext cx="2520000" cy="1839693"/>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57058310" w:rsidR="006A34D6" w:rsidRPr="00303769" w:rsidRDefault="006A34D6" w:rsidP="006A34D6">
      <w:pPr>
        <w:spacing w:line="480" w:lineRule="auto"/>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3</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476914C0" w14:textId="2E4A5D65" w:rsidR="001748F7" w:rsidRDefault="006A34D6" w:rsidP="00201CCF">
      <w:pPr>
        <w:ind w:firstLine="480"/>
      </w:pPr>
      <w:r w:rsidRPr="00303769">
        <w:rPr>
          <w:rFonts w:hint="eastAsia"/>
        </w:rPr>
        <w:t>由上图我们可以看出，低浓度区域的线性度很好，但随着浓度的增加灵敏度逐渐降低。这是因为尽管</w:t>
      </w:r>
      <w:r w:rsidR="00397AC2">
        <w:rPr>
          <w:rFonts w:hint="eastAsia"/>
        </w:rPr>
        <w:t>随着</w:t>
      </w:r>
      <w:r w:rsidRPr="00303769">
        <w:rPr>
          <w:rFonts w:hint="eastAsia"/>
        </w:rPr>
        <w:t>气体</w:t>
      </w:r>
      <w:r w:rsidR="00397AC2">
        <w:rPr>
          <w:rFonts w:hint="eastAsia"/>
        </w:rPr>
        <w:t>浓度的增加，其理论吸收</w:t>
      </w:r>
      <w:r w:rsidRPr="00303769">
        <w:rPr>
          <w:rFonts w:hint="eastAsia"/>
        </w:rPr>
        <w:t>在不断</w:t>
      </w:r>
      <w:r w:rsidR="00397AC2">
        <w:rPr>
          <w:rFonts w:hint="eastAsia"/>
        </w:rPr>
        <w:t>线性</w:t>
      </w:r>
      <w:r w:rsidRPr="00303769">
        <w:rPr>
          <w:rFonts w:hint="eastAsia"/>
        </w:rPr>
        <w:t>增大，但系统</w:t>
      </w:r>
      <w:r w:rsidR="00397AC2">
        <w:rPr>
          <w:rFonts w:hint="eastAsia"/>
        </w:rPr>
        <w:t>噪声的存在</w:t>
      </w:r>
      <w:r w:rsidRPr="00303769">
        <w:rPr>
          <w:rFonts w:hint="eastAsia"/>
        </w:rPr>
        <w:t>使得可检测出的吸收峰趋近饱和。</w:t>
      </w:r>
      <w:r w:rsidR="00397AC2">
        <w:rPr>
          <w:rFonts w:hint="eastAsia"/>
        </w:rPr>
        <w:t>也就是说，气体吸收使得信号衰减到了系统无法检测出的低值，则系统测得的吸收峰将不再变大。另外，气体吸收非线性的趋势并不是突然进入的，而是随着气体浓度的增加不断的进行。因此，在检测范围较大的传感系统中，我们需要对这种非线性做出补偿以保证浓度检测的准确性。</w:t>
      </w:r>
    </w:p>
    <w:p w14:paraId="3D1994EB" w14:textId="485B5788" w:rsidR="00BE47AB" w:rsidRPr="00543A1C" w:rsidRDefault="00397AC2" w:rsidP="00A41B82">
      <w:pPr>
        <w:ind w:firstLine="480"/>
        <w:rPr>
          <w:rFonts w:ascii="Times New Roman" w:eastAsia="宋体" w:hAnsi="Times New Roman"/>
        </w:rPr>
      </w:pPr>
      <w:r>
        <w:rPr>
          <w:rFonts w:hint="eastAsia"/>
        </w:rPr>
        <w:t>为了使不同传感参数下的气体吸收特性具有可比性，</w:t>
      </w:r>
      <w:r w:rsidR="006A34D6" w:rsidRPr="00303769">
        <w:rPr>
          <w:rFonts w:hint="eastAsia"/>
        </w:rPr>
        <w:t>后文中比较系统性能时所提到的灵敏度，皆指代低浓度</w:t>
      </w:r>
      <w:r w:rsidR="006A34D6" w:rsidRPr="00303769">
        <w:rPr>
          <w:rFonts w:ascii="Times New Roman" w:eastAsia="宋体" w:hAnsi="Times New Roman" w:hint="eastAsia"/>
        </w:rPr>
        <w:t>区域符合线性变化时的吸收曲线斜率。</w:t>
      </w:r>
      <w:r>
        <w:rPr>
          <w:rFonts w:ascii="Times New Roman" w:eastAsia="宋体" w:hAnsi="Times New Roman" w:hint="eastAsia"/>
        </w:rPr>
        <w:t>同时，也会通过比较进入非线性区域的快慢来比较系统的可检测范围。</w:t>
      </w:r>
    </w:p>
    <w:p w14:paraId="57C351D8" w14:textId="2E338F11" w:rsidR="00843490" w:rsidRPr="00730DA5" w:rsidRDefault="0090582D" w:rsidP="006F14BC">
      <w:pPr>
        <w:pStyle w:val="3"/>
        <w:ind w:firstLineChars="0"/>
        <w:rPr>
          <w:color w:val="auto"/>
        </w:rPr>
      </w:pPr>
      <w:bookmarkStart w:id="61" w:name="_Toc446359344"/>
      <w:bookmarkStart w:id="62" w:name="OLE_LINK26"/>
      <w:r w:rsidRPr="00730DA5">
        <w:rPr>
          <w:color w:val="auto"/>
        </w:rPr>
        <w:t>4</w:t>
      </w:r>
      <w:r w:rsidR="00BE47AB" w:rsidRPr="00730DA5">
        <w:rPr>
          <w:rFonts w:hint="eastAsia"/>
          <w:color w:val="auto"/>
        </w:rPr>
        <w:t>.2.2</w:t>
      </w:r>
      <w:r w:rsidR="00843490" w:rsidRPr="00730DA5">
        <w:rPr>
          <w:rFonts w:hint="eastAsia"/>
          <w:color w:val="auto"/>
        </w:rPr>
        <w:t xml:space="preserve"> </w:t>
      </w:r>
      <w:r w:rsidR="00843490" w:rsidRPr="00730DA5">
        <w:rPr>
          <w:rFonts w:hint="eastAsia"/>
          <w:color w:val="auto"/>
        </w:rPr>
        <w:t>信噪比参数影响</w:t>
      </w:r>
      <w:bookmarkEnd w:id="61"/>
    </w:p>
    <w:bookmarkEnd w:id="62"/>
    <w:p w14:paraId="24E2DB43" w14:textId="0ACD9D81" w:rsidR="00144066" w:rsidRDefault="006F14BC" w:rsidP="006F14BC">
      <w:pPr>
        <w:ind w:firstLine="480"/>
      </w:pPr>
      <w:r>
        <w:t>接下来我们考虑系统信噪比的影响</w:t>
      </w:r>
      <w:r>
        <w:rPr>
          <w:rFonts w:hint="eastAsia"/>
        </w:rPr>
        <w:t>。</w:t>
      </w:r>
      <w:r>
        <w:t>首先</w:t>
      </w:r>
      <w:r>
        <w:rPr>
          <w:rFonts w:hint="eastAsia"/>
        </w:rPr>
        <w:t>，</w:t>
      </w:r>
      <w:r>
        <w:t>需要明确的在实验中降低系统信噪比的方式</w:t>
      </w:r>
      <w:r>
        <w:rPr>
          <w:rFonts w:hint="eastAsia"/>
        </w:rPr>
        <w:t>。</w:t>
      </w:r>
      <w:r>
        <w:t>3.4</w:t>
      </w:r>
      <w:r>
        <w:t>节中</w:t>
      </w:r>
      <w:r>
        <w:rPr>
          <w:rFonts w:hint="eastAsia"/>
        </w:rPr>
        <w:t>，</w:t>
      </w:r>
      <w:r>
        <w:t>我们已经介绍过了</w:t>
      </w:r>
      <w:r>
        <w:t>FTIR</w:t>
      </w:r>
      <w:r>
        <w:t>检测器端传输给电脑的损耗光谱</w:t>
      </w:r>
      <w:r>
        <w:rPr>
          <w:rFonts w:hint="eastAsia"/>
        </w:rPr>
        <w:t>。</w:t>
      </w:r>
      <w:r>
        <w:t>如图</w:t>
      </w:r>
      <w:r>
        <w:rPr>
          <w:rFonts w:hint="eastAsia"/>
        </w:rPr>
        <w:t>4-4</w:t>
      </w:r>
      <w:r>
        <w:rPr>
          <w:rFonts w:hint="eastAsia"/>
        </w:rPr>
        <w:t>所示，我们通过恶化空芯光纤与耦合光纤之间的耦合效率降低输出端光强至最佳位置的</w:t>
      </w:r>
      <w:r>
        <w:rPr>
          <w:rFonts w:hint="eastAsia"/>
        </w:rPr>
        <w:t>1/2</w:t>
      </w:r>
      <w:r>
        <w:rPr>
          <w:rFonts w:hint="eastAsia"/>
        </w:rPr>
        <w:t>及</w:t>
      </w:r>
      <w:r>
        <w:rPr>
          <w:rFonts w:hint="eastAsia"/>
        </w:rPr>
        <w:t>1/4</w:t>
      </w:r>
      <w:r>
        <w:rPr>
          <w:rFonts w:hint="eastAsia"/>
        </w:rPr>
        <w:t>处，从而获得</w:t>
      </w:r>
      <w:r>
        <w:rPr>
          <w:rFonts w:hint="eastAsia"/>
        </w:rPr>
        <w:t>SNR</w:t>
      </w:r>
      <w:r>
        <w:t xml:space="preserve"> </w:t>
      </w:r>
      <w:r>
        <w:t>减半再减半的效果</w:t>
      </w:r>
      <w:r>
        <w:rPr>
          <w:rFonts w:hint="eastAsia"/>
        </w:rPr>
        <w:t>。</w:t>
      </w:r>
    </w:p>
    <w:p w14:paraId="126383C5" w14:textId="77777777" w:rsidR="008162BA" w:rsidRPr="008162BA" w:rsidRDefault="008162BA" w:rsidP="006F14BC">
      <w:pPr>
        <w:ind w:firstLine="120"/>
        <w:rPr>
          <w:sz w:val="6"/>
        </w:rPr>
      </w:pPr>
    </w:p>
    <w:p w14:paraId="78ACB51E" w14:textId="437CBF26" w:rsidR="00397AC2" w:rsidRPr="00144066" w:rsidRDefault="00144066" w:rsidP="00144066">
      <w:pPr>
        <w:ind w:firstLine="480"/>
        <w:jc w:val="center"/>
      </w:pPr>
      <w:r w:rsidRPr="00144066">
        <w:rPr>
          <w:noProof/>
        </w:rPr>
        <w:drawing>
          <wp:inline distT="0" distB="0" distL="0" distR="0" wp14:anchorId="16FD3004" wp14:editId="270AFDE5">
            <wp:extent cx="5040000" cy="1236591"/>
            <wp:effectExtent l="0" t="0" r="8255" b="1905"/>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000" cy="1236591"/>
                    </a:xfrm>
                    <a:prstGeom prst="rect">
                      <a:avLst/>
                    </a:prstGeom>
                    <a:noFill/>
                  </pic:spPr>
                </pic:pic>
              </a:graphicData>
            </a:graphic>
          </wp:inline>
        </w:drawing>
      </w:r>
    </w:p>
    <w:p w14:paraId="6BBAFE73" w14:textId="7FBCEEBE" w:rsidR="00144066" w:rsidRDefault="00144066" w:rsidP="00144066">
      <w:pPr>
        <w:spacing w:line="480" w:lineRule="auto"/>
        <w:ind w:firstLine="480"/>
        <w:jc w:val="center"/>
        <w:rPr>
          <w:rFonts w:ascii="Times New Roman" w:eastAsia="宋体" w:hAnsi="Times New Roman"/>
        </w:rPr>
      </w:pPr>
      <w:r w:rsidRPr="00144066">
        <w:rPr>
          <w:rFonts w:ascii="Times New Roman" w:eastAsia="宋体" w:hAnsi="Times New Roman"/>
        </w:rPr>
        <w:t>图</w:t>
      </w:r>
      <w:r w:rsidR="006F14BC">
        <w:rPr>
          <w:rFonts w:ascii="Times New Roman" w:eastAsia="宋体" w:hAnsi="Times New Roman" w:hint="eastAsia"/>
        </w:rPr>
        <w:t>4-</w:t>
      </w:r>
      <w:r w:rsidR="006F14BC">
        <w:rPr>
          <w:rFonts w:ascii="Times New Roman" w:eastAsia="宋体" w:hAnsi="Times New Roman"/>
        </w:rPr>
        <w:t xml:space="preserve">4 </w:t>
      </w:r>
      <w:r w:rsidR="006F14BC">
        <w:rPr>
          <w:rFonts w:ascii="Times New Roman" w:eastAsia="宋体" w:hAnsi="Times New Roman"/>
        </w:rPr>
        <w:t>系统信噪比降低示意图</w:t>
      </w:r>
    </w:p>
    <w:p w14:paraId="4E0ACF14" w14:textId="0DBF755C" w:rsidR="006F14BC" w:rsidRPr="006F14BC" w:rsidRDefault="006F14BC" w:rsidP="006F14BC">
      <w:pPr>
        <w:ind w:firstLine="480"/>
      </w:pPr>
      <w:r>
        <w:rPr>
          <w:rFonts w:hint="eastAsia"/>
        </w:rPr>
        <w:t>从上图中我们可以很明显的发现，随着幅度（即输出光强）的降低，损耗谱线的光滑度也随之降低。这是因为信号降低后，噪声对谱线的影响加大，相对之下的谱线抖动也就更为剧烈。</w:t>
      </w:r>
      <w:r w:rsidR="008162BA">
        <w:rPr>
          <w:rFonts w:hint="eastAsia"/>
        </w:rPr>
        <w:t>当输出光强减小至与系统噪声相同的数量级的时候，就无法再被检测出来。</w:t>
      </w:r>
      <w:r w:rsidR="00D667AF">
        <w:rPr>
          <w:rFonts w:hint="eastAsia"/>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635A5D3F" w:rsidR="008162BA" w:rsidRPr="00144066" w:rsidRDefault="008162BA" w:rsidP="008162BA">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hint="eastAsia"/>
        </w:rPr>
        <w:t>4-5</w:t>
      </w:r>
      <w:r w:rsidR="00C071F3">
        <w:rPr>
          <w:rFonts w:ascii="Times New Roman" w:eastAsia="宋体" w:hAnsi="Times New Roman"/>
        </w:rPr>
        <w:t xml:space="preserve"> </w:t>
      </w:r>
      <w:r w:rsidR="00C071F3">
        <w:rPr>
          <w:rFonts w:ascii="Times New Roman" w:eastAsia="宋体" w:hAnsi="Times New Roman"/>
        </w:rPr>
        <w:t>不同弯曲半径下信噪比变化的气体吸收</w:t>
      </w:r>
    </w:p>
    <w:p w14:paraId="2A9968D7" w14:textId="77777777" w:rsidR="008548F5" w:rsidRDefault="009B62E9" w:rsidP="00C071F3">
      <w:pPr>
        <w:ind w:firstLine="480"/>
      </w:pPr>
      <w:r>
        <w:rPr>
          <w:rFonts w:hint="eastAsia"/>
        </w:rPr>
        <w:t>图</w:t>
      </w:r>
      <w:r>
        <w:rPr>
          <w:rFonts w:hint="eastAsia"/>
        </w:rPr>
        <w:t>4-</w:t>
      </w:r>
      <w:r>
        <w:t>5</w:t>
      </w:r>
      <w:r>
        <w:t>为我们展示了弯曲</w:t>
      </w:r>
      <w:r>
        <w:rPr>
          <w:rFonts w:hint="eastAsia"/>
        </w:rPr>
        <w:t>20</w:t>
      </w:r>
      <w:r>
        <w:rPr>
          <w:rFonts w:hint="eastAsia"/>
        </w:rPr>
        <w:t>、</w:t>
      </w:r>
      <w:r>
        <w:rPr>
          <w:rFonts w:hint="eastAsia"/>
        </w:rPr>
        <w:t>30</w:t>
      </w:r>
      <w:r>
        <w:rPr>
          <w:rFonts w:hint="eastAsia"/>
        </w:rPr>
        <w:t>、</w:t>
      </w:r>
      <w:r>
        <w:rPr>
          <w:rFonts w:hint="eastAsia"/>
        </w:rPr>
        <w:t>40</w:t>
      </w:r>
      <w:r>
        <w:rPr>
          <w:rFonts w:hint="eastAsia"/>
        </w:rPr>
        <w:t>度情况下，光纤的信噪比最佳、减半、再减半的气体吸收图。此处的吸收为吸收峰高度，</w:t>
      </w:r>
      <w:r w:rsidR="00D4446D">
        <w:rPr>
          <w:rFonts w:hint="eastAsia"/>
        </w:rPr>
        <w:t>通过气体损耗谱减去背景损耗谱获得。</w:t>
      </w:r>
      <w:r w:rsidR="004767C5">
        <w:rPr>
          <w:rFonts w:hint="eastAsia"/>
        </w:rPr>
        <w:t>由于信噪比降低后吸收谱线抖动强烈，因此此处的吸收由吸收峰的最大值代替。</w:t>
      </w:r>
    </w:p>
    <w:p w14:paraId="2EBE49E7" w14:textId="7BD511A5" w:rsidR="00144066" w:rsidRPr="00144066" w:rsidRDefault="008548F5" w:rsidP="00C071F3">
      <w:pPr>
        <w:ind w:firstLine="480"/>
      </w:pPr>
      <w:r>
        <w:t>显然</w:t>
      </w:r>
      <w:r>
        <w:rPr>
          <w:rFonts w:hint="eastAsia"/>
        </w:rPr>
        <w:t>，</w:t>
      </w:r>
      <w:r w:rsidR="004767C5">
        <w:rPr>
          <w:rFonts w:hint="eastAsia"/>
        </w:rPr>
        <w:t>随着信噪比的降低，吸收曲线进入饱和区域的速度更快，且线性区域的灵敏度降低</w:t>
      </w:r>
      <w:r>
        <w:rPr>
          <w:rFonts w:hint="eastAsia"/>
        </w:rPr>
        <w:t>，也就意味着传感系统的表现变差。不仅如此，实验也证明了对于不同浓度和不同弯曲角度，信噪比降低带来的影响也会不同。</w:t>
      </w:r>
      <w:r w:rsidR="009B62E9">
        <w:rPr>
          <w:rFonts w:hint="eastAsia"/>
        </w:rPr>
        <w:t>可以发现，信噪比的降低对于高浓度的气体</w:t>
      </w:r>
      <w:r>
        <w:rPr>
          <w:rFonts w:hint="eastAsia"/>
        </w:rPr>
        <w:t>吸收</w:t>
      </w:r>
      <w:r w:rsidR="009B62E9">
        <w:rPr>
          <w:rFonts w:hint="eastAsia"/>
        </w:rPr>
        <w:t>具有更大的影响，</w:t>
      </w:r>
      <w:r>
        <w:rPr>
          <w:rFonts w:hint="eastAsia"/>
        </w:rPr>
        <w:t>而</w:t>
      </w:r>
      <w:r w:rsidR="00D4446D">
        <w:rPr>
          <w:rFonts w:hint="eastAsia"/>
        </w:rPr>
        <w:t>在低浓度区域的区分并不十分明显</w:t>
      </w:r>
      <w:r>
        <w:rPr>
          <w:rFonts w:hint="eastAsia"/>
        </w:rPr>
        <w:t>。这是因为噪声的变大使得更多的吸收峰淹没在其中无法被检测到。</w:t>
      </w:r>
      <w:r w:rsidR="004767C5">
        <w:rPr>
          <w:rFonts w:hint="eastAsia"/>
        </w:rPr>
        <w:t>另外，</w:t>
      </w:r>
      <w:r w:rsidR="00D4446D">
        <w:rPr>
          <w:rFonts w:hint="eastAsia"/>
        </w:rPr>
        <w:t>随着弯曲角度的增加（即弯曲半径的减小），</w:t>
      </w:r>
      <w:r w:rsidR="004767C5">
        <w:rPr>
          <w:rFonts w:hint="eastAsia"/>
        </w:rPr>
        <w:t>信噪比降低的造成的影响会增大</w:t>
      </w:r>
      <w:r>
        <w:rPr>
          <w:rFonts w:hint="eastAsia"/>
        </w:rPr>
        <w:t>。这是因为弯曲的越剧烈，其附加损耗越大。这些结论与</w:t>
      </w:r>
      <w:r>
        <w:rPr>
          <w:rFonts w:hint="eastAsia"/>
        </w:rPr>
        <w:t>2.4.3</w:t>
      </w:r>
      <w:r>
        <w:rPr>
          <w:rFonts w:hint="eastAsia"/>
        </w:rPr>
        <w:t>节中的仿真结果一致。</w:t>
      </w:r>
    </w:p>
    <w:p w14:paraId="4A64DF73" w14:textId="2FB3E35F" w:rsidR="00843490" w:rsidRDefault="0090582D" w:rsidP="0098015A">
      <w:pPr>
        <w:pStyle w:val="3"/>
      </w:pPr>
      <w:bookmarkStart w:id="63" w:name="_Toc446359345"/>
      <w:r w:rsidRPr="00F010A2">
        <w:t>4</w:t>
      </w:r>
      <w:r w:rsidR="00BE47AB">
        <w:rPr>
          <w:rFonts w:hint="eastAsia"/>
        </w:rPr>
        <w:t>.2.</w:t>
      </w:r>
      <w:r w:rsidR="006445A5">
        <w:t>3</w:t>
      </w:r>
      <w:r w:rsidR="00843490" w:rsidRPr="00F010A2">
        <w:rPr>
          <w:rFonts w:hint="eastAsia"/>
        </w:rPr>
        <w:t xml:space="preserve"> </w:t>
      </w:r>
      <w:r w:rsidR="009A371F" w:rsidRPr="00F010A2">
        <w:rPr>
          <w:rFonts w:hint="eastAsia"/>
        </w:rPr>
        <w:t>弯曲长度参数影响</w:t>
      </w:r>
      <w:r w:rsidR="0062511E">
        <w:rPr>
          <w:rFonts w:hint="eastAsia"/>
        </w:rPr>
        <w:t>**</w:t>
      </w:r>
      <w:bookmarkEnd w:id="63"/>
    </w:p>
    <w:p w14:paraId="66018F2A" w14:textId="3A0714C1" w:rsidR="002B2876" w:rsidRDefault="00286887" w:rsidP="00201CCF">
      <w:pPr>
        <w:ind w:firstLine="480"/>
      </w:pPr>
      <w:r>
        <w:rPr>
          <w:rFonts w:hint="eastAsia"/>
        </w:rPr>
        <w:t>实验中，由于波导长度限制选取了</w:t>
      </w:r>
      <w:r>
        <w:rPr>
          <w:rFonts w:hint="eastAsia"/>
        </w:rPr>
        <w:t>r=38cm</w:t>
      </w:r>
      <w:r>
        <w:rPr>
          <w:rFonts w:hint="eastAsia"/>
        </w:rPr>
        <w:t>和</w:t>
      </w:r>
      <w:r>
        <w:rPr>
          <w:rFonts w:hint="eastAsia"/>
        </w:rPr>
        <w:t>r=19cm</w:t>
      </w:r>
      <w:r>
        <w:rPr>
          <w:rFonts w:hint="eastAsia"/>
        </w:rPr>
        <w:t>两种情况，改变其弯曲长度进行测量，如图</w:t>
      </w:r>
      <w:r>
        <w:rPr>
          <w:rFonts w:hint="eastAsia"/>
        </w:rPr>
        <w:t>4-</w:t>
      </w:r>
      <w:r>
        <w:t>8</w:t>
      </w:r>
      <w:r>
        <w:t>所示</w:t>
      </w:r>
      <w:r>
        <w:rPr>
          <w:rFonts w:hint="eastAsia"/>
        </w:rPr>
        <w:t>。</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15A26BEB" w:rsidR="00201CCF" w:rsidRPr="00813187" w:rsidRDefault="00201CCF" w:rsidP="00813187">
      <w:pPr>
        <w:spacing w:line="480" w:lineRule="auto"/>
        <w:ind w:firstLine="480"/>
        <w:jc w:val="center"/>
        <w:rPr>
          <w:rFonts w:ascii="Times New Roman" w:eastAsia="宋体" w:hAnsi="Times New Roman"/>
        </w:rPr>
      </w:pPr>
      <w:r w:rsidRPr="00813187">
        <w:rPr>
          <w:rFonts w:ascii="Times New Roman" w:eastAsia="宋体" w:hAnsi="Times New Roman"/>
        </w:rPr>
        <w:t>图</w:t>
      </w:r>
      <w:r w:rsidR="00DA5A31" w:rsidRPr="00813187">
        <w:rPr>
          <w:rFonts w:ascii="Times New Roman" w:eastAsia="宋体" w:hAnsi="Times New Roman" w:hint="eastAsia"/>
        </w:rPr>
        <w:t xml:space="preserve">4-8 </w:t>
      </w:r>
      <w:r w:rsidR="00DA5A31" w:rsidRPr="00813187">
        <w:rPr>
          <w:rFonts w:ascii="Times New Roman" w:eastAsia="宋体" w:hAnsi="Times New Roman" w:hint="eastAsia"/>
        </w:rPr>
        <w:t>相同弯曲半径不同弯曲长度下的气体吸收</w:t>
      </w:r>
    </w:p>
    <w:p w14:paraId="170B32B9" w14:textId="30DC22D9" w:rsidR="00286887" w:rsidRDefault="00286887" w:rsidP="00286887">
      <w:pPr>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8.b</w:t>
      </w:r>
      <w:r>
        <w:rPr>
          <w:rFonts w:hint="eastAsia"/>
        </w:rPr>
        <w:t>的趋势与图</w:t>
      </w:r>
      <w:r>
        <w:rPr>
          <w:rFonts w:hint="eastAsia"/>
        </w:rPr>
        <w:t>2-</w:t>
      </w:r>
      <w:r>
        <w:t>12.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816D98">
        <w:rPr>
          <w:rFonts w:hint="eastAsia"/>
        </w:rPr>
        <w:t>b</w:t>
      </w:r>
      <w:r w:rsidR="00816D98">
        <w:rPr>
          <w:rFonts w:hint="eastAsia"/>
        </w:rPr>
        <w:t>图明显。</w:t>
      </w:r>
    </w:p>
    <w:p w14:paraId="5D5B6A55" w14:textId="6C33E5F3" w:rsidR="00286887" w:rsidRPr="00286887" w:rsidRDefault="00816D98" w:rsidP="00816D98">
      <w:pPr>
        <w:ind w:firstLine="480"/>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径）的小型化气体传感系统给出气体吸收或灵敏度的最优弯曲长度值。</w:t>
      </w:r>
    </w:p>
    <w:p w14:paraId="23BDC8FD" w14:textId="6E7A8ACF" w:rsidR="00E30814" w:rsidRPr="003825BA" w:rsidRDefault="00E30814" w:rsidP="00E30814">
      <w:pPr>
        <w:pStyle w:val="3"/>
        <w:rPr>
          <w:color w:val="auto"/>
        </w:rPr>
      </w:pPr>
      <w:bookmarkStart w:id="64" w:name="_Toc446359346"/>
      <w:r w:rsidRPr="003825BA">
        <w:rPr>
          <w:color w:val="auto"/>
        </w:rPr>
        <w:t>4</w:t>
      </w:r>
      <w:r w:rsidRPr="003825BA">
        <w:rPr>
          <w:rFonts w:hint="eastAsia"/>
          <w:color w:val="auto"/>
        </w:rPr>
        <w:t>.2.</w:t>
      </w:r>
      <w:r w:rsidR="006445A5">
        <w:rPr>
          <w:color w:val="auto"/>
        </w:rPr>
        <w:t>4</w:t>
      </w:r>
      <w:r w:rsidRPr="003825BA">
        <w:rPr>
          <w:rFonts w:hint="eastAsia"/>
          <w:color w:val="auto"/>
        </w:rPr>
        <w:t xml:space="preserve"> </w:t>
      </w:r>
      <w:r w:rsidRPr="003825BA">
        <w:rPr>
          <w:rFonts w:hint="eastAsia"/>
          <w:color w:val="auto"/>
        </w:rPr>
        <w:t>弯曲半径参数影响</w:t>
      </w:r>
      <w:r w:rsidRPr="003825BA">
        <w:rPr>
          <w:rFonts w:hint="eastAsia"/>
          <w:color w:val="auto"/>
        </w:rPr>
        <w:t>*</w:t>
      </w:r>
      <w:bookmarkEnd w:id="64"/>
    </w:p>
    <w:p w14:paraId="42D463E2" w14:textId="77777777" w:rsidR="00E30814" w:rsidRDefault="00E30814" w:rsidP="00E30814">
      <w:pPr>
        <w:ind w:firstLine="480"/>
      </w:pPr>
      <w:r>
        <w:rPr>
          <w:rFonts w:hint="eastAsia"/>
        </w:rPr>
        <w:t>由</w:t>
      </w:r>
      <w:r>
        <w:rPr>
          <w:rFonts w:hint="eastAsia"/>
        </w:rPr>
        <w:t>2-3-2</w:t>
      </w:r>
      <w:r>
        <w:rPr>
          <w:rFonts w:hint="eastAsia"/>
        </w:rPr>
        <w:t>小节可知，</w:t>
      </w:r>
      <w:r>
        <w:t>在弯曲理论公式中弯曲半径是一个非常重要的参数</w:t>
      </w:r>
      <w:r>
        <w:rPr>
          <w:rFonts w:hint="eastAsia"/>
        </w:rPr>
        <w:t>。而实验过程中，由于考虑到波导长度变化的不便捷性，通常选择改变波导的弯曲角度。如图</w:t>
      </w:r>
      <w:r>
        <w:rPr>
          <w:rFonts w:hint="eastAsia"/>
        </w:rPr>
        <w:t>4-6</w:t>
      </w:r>
      <w:r>
        <w:rPr>
          <w:rFonts w:hint="eastAsia"/>
        </w:rPr>
        <w:t>所示，图中标记的</w:t>
      </w:r>
      <m:oMath>
        <m:r>
          <w:rPr>
            <w:rFonts w:ascii="Cambria Math" w:hAnsi="Cambria Math"/>
          </w:rPr>
          <m:t>θ</m:t>
        </m:r>
      </m:oMath>
      <w:r>
        <w:t>即为弯曲角度</w:t>
      </w:r>
      <w:r>
        <w:rPr>
          <w:rFonts w:hint="eastAsia"/>
        </w:rPr>
        <w:t>。</w:t>
      </w:r>
      <w:r>
        <w:t>通过角度与弧长长</w:t>
      </w:r>
      <w:r>
        <w:rPr>
          <w:rFonts w:hint="eastAsia"/>
        </w:rPr>
        <w:t>（弯曲长度）</w:t>
      </w:r>
      <w:r>
        <w:t>就可以计算出弯曲半径</w:t>
      </w:r>
      <w:r>
        <w:rPr>
          <w:rFonts w:hint="eastAsia"/>
        </w:rPr>
        <w:t>。</w:t>
      </w:r>
    </w:p>
    <w:p w14:paraId="6908A400" w14:textId="77777777" w:rsidR="00E30814" w:rsidRDefault="00E30814" w:rsidP="00E30814">
      <w:pPr>
        <w:ind w:firstLine="480"/>
        <w:jc w:val="center"/>
      </w:pPr>
      <w:r>
        <w:rPr>
          <w:noProof/>
        </w:rPr>
        <w:drawing>
          <wp:inline distT="0" distB="0" distL="0" distR="0" wp14:anchorId="51FB6D28" wp14:editId="35977F4F">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Pr="00AC246C" w:rsidRDefault="00E30814" w:rsidP="00E30814">
      <w:pPr>
        <w:spacing w:line="480" w:lineRule="auto"/>
        <w:ind w:firstLine="480"/>
        <w:jc w:val="center"/>
        <w:rPr>
          <w:rFonts w:ascii="Times New Roman" w:eastAsia="宋体" w:hAnsi="Times New Roman"/>
        </w:rPr>
      </w:pPr>
      <w:r w:rsidRPr="00AC246C">
        <w:rPr>
          <w:rFonts w:ascii="Times New Roman" w:eastAsia="宋体" w:hAnsi="Times New Roman"/>
        </w:rPr>
        <w:t>图</w:t>
      </w:r>
      <w:r w:rsidRPr="00AC246C">
        <w:rPr>
          <w:rFonts w:ascii="Times New Roman" w:eastAsia="宋体" w:hAnsi="Times New Roman" w:hint="eastAsia"/>
        </w:rPr>
        <w:t>4-6</w:t>
      </w:r>
      <w:r w:rsidRPr="00AC246C">
        <w:rPr>
          <w:rFonts w:ascii="Times New Roman" w:eastAsia="宋体" w:hAnsi="Times New Roman"/>
        </w:rPr>
        <w:t xml:space="preserve"> </w:t>
      </w:r>
      <w:r w:rsidRPr="00AC246C">
        <w:rPr>
          <w:rFonts w:ascii="Times New Roman" w:eastAsia="宋体" w:hAnsi="Times New Roman"/>
        </w:rPr>
        <w:t>弯曲传感实验实拍图</w:t>
      </w:r>
    </w:p>
    <w:p w14:paraId="0D747110" w14:textId="77777777" w:rsidR="00E30814" w:rsidRDefault="00E30814" w:rsidP="00E30814">
      <w:pPr>
        <w:ind w:firstLine="480"/>
      </w:pPr>
      <w:r>
        <w:rPr>
          <w:rFonts w:hint="eastAsia"/>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Pr>
          <w:rFonts w:hint="eastAsia"/>
        </w:rPr>
        <w:t>4.5</w:t>
      </w:r>
      <w:r>
        <w:rPr>
          <w:rFonts w:hint="eastAsia"/>
        </w:rPr>
        <w:t>小节做了简单的归纳与概括。</w:t>
      </w:r>
    </w:p>
    <w:p w14:paraId="472230B4" w14:textId="6F314DBE" w:rsidR="00E30814" w:rsidRPr="00AC246C" w:rsidRDefault="00E30814" w:rsidP="00E30814">
      <w:pPr>
        <w:ind w:firstLine="480"/>
      </w:pPr>
      <w:r>
        <w:rPr>
          <w:rFonts w:hint="eastAsia"/>
        </w:rPr>
        <w:t>在弯曲长度为</w:t>
      </w:r>
      <w:r>
        <w:rPr>
          <w:rFonts w:hint="eastAsia"/>
        </w:rPr>
        <w:t>60cm</w:t>
      </w:r>
      <w:r>
        <w:rPr>
          <w:rFonts w:hint="eastAsia"/>
        </w:rPr>
        <w:t>时，分别将光纤弯曲</w:t>
      </w:r>
      <w:r>
        <w:rPr>
          <w:rFonts w:hint="eastAsia"/>
        </w:rPr>
        <w:t>20</w:t>
      </w:r>
      <w:r>
        <w:rPr>
          <w:rFonts w:hint="eastAsia"/>
        </w:rPr>
        <w:t>、</w:t>
      </w:r>
      <w:r>
        <w:rPr>
          <w:rFonts w:hint="eastAsia"/>
        </w:rPr>
        <w:t>45</w:t>
      </w:r>
      <w:r>
        <w:rPr>
          <w:rFonts w:hint="eastAsia"/>
        </w:rPr>
        <w:t>、</w:t>
      </w:r>
      <w:r>
        <w:rPr>
          <w:rFonts w:hint="eastAsia"/>
        </w:rPr>
        <w:t>90</w:t>
      </w:r>
      <w:r>
        <w:rPr>
          <w:rFonts w:hint="eastAsia"/>
        </w:rPr>
        <w:t>、</w:t>
      </w:r>
      <w:r>
        <w:rPr>
          <w:rFonts w:hint="eastAsia"/>
        </w:rPr>
        <w:t>135</w:t>
      </w:r>
      <w:r>
        <w:rPr>
          <w:rFonts w:hint="eastAsia"/>
        </w:rPr>
        <w:t>度，测量其气体吸收曲线，</w:t>
      </w:r>
      <w:r w:rsidR="00816D98">
        <w:rPr>
          <w:rFonts w:hint="eastAsia"/>
        </w:rPr>
        <w:t>并推算其灵敏度，</w:t>
      </w:r>
      <w:r>
        <w:rPr>
          <w:rFonts w:hint="eastAsia"/>
        </w:rPr>
        <w:t>如图</w:t>
      </w:r>
      <w:r>
        <w:rPr>
          <w:rFonts w:hint="eastAsia"/>
        </w:rPr>
        <w:t>4-7</w:t>
      </w:r>
      <w:r>
        <w:rPr>
          <w:rFonts w:hint="eastAsia"/>
        </w:rPr>
        <w:t>所示：</w:t>
      </w:r>
    </w:p>
    <w:p w14:paraId="05B34495" w14:textId="77777777" w:rsidR="00E30814" w:rsidRDefault="00E30814" w:rsidP="00E30814">
      <w:pPr>
        <w:ind w:firstLineChars="0" w:firstLine="0"/>
        <w:jc w:val="center"/>
      </w:pPr>
      <w:r>
        <w:rPr>
          <w:noProof/>
        </w:rPr>
        <w:drawing>
          <wp:inline distT="0" distB="0" distL="0" distR="0" wp14:anchorId="0FFBC322" wp14:editId="4879A320">
            <wp:extent cx="5616000" cy="1543594"/>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16000" cy="1543594"/>
                    </a:xfrm>
                    <a:prstGeom prst="rect">
                      <a:avLst/>
                    </a:prstGeom>
                    <a:noFill/>
                  </pic:spPr>
                </pic:pic>
              </a:graphicData>
            </a:graphic>
          </wp:inline>
        </w:drawing>
      </w:r>
    </w:p>
    <w:p w14:paraId="495ABDC7" w14:textId="77777777"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Pr="007728CA">
        <w:rPr>
          <w:rFonts w:ascii="Times New Roman" w:eastAsia="宋体" w:hAnsi="Times New Roman"/>
        </w:rPr>
        <w:t>不同弯曲半径下的气体吸收曲线</w:t>
      </w:r>
    </w:p>
    <w:p w14:paraId="392F573B" w14:textId="77777777" w:rsidR="00E30814" w:rsidRDefault="00E30814" w:rsidP="00E30814">
      <w:pPr>
        <w:ind w:firstLine="480"/>
      </w:pPr>
      <w:r>
        <w:rPr>
          <w:rFonts w:hint="eastAsia"/>
        </w:rPr>
        <w:t>图</w:t>
      </w:r>
      <w:r>
        <w:rPr>
          <w:rFonts w:hint="eastAsia"/>
        </w:rPr>
        <w:t>4-7.a</w:t>
      </w:r>
      <w:r>
        <w:rPr>
          <w:rFonts w:hint="eastAsia"/>
        </w:rPr>
        <w:t>展示了在低浓度线性区域，系统灵敏度随着弯曲半径的减小而增加；图</w:t>
      </w:r>
      <w:r>
        <w:rPr>
          <w:rFonts w:hint="eastAsia"/>
        </w:rPr>
        <w:t>4-7.b</w:t>
      </w:r>
      <w:r>
        <w:rPr>
          <w:rFonts w:hint="eastAsia"/>
        </w:rPr>
        <w:t>展示了在高浓度区域，弯曲半径越小，其进入饱和的速度越快</w:t>
      </w:r>
      <w:r>
        <w:rPr>
          <w:rStyle w:val="aa"/>
        </w:rPr>
        <w:footnoteReference w:id="2"/>
      </w:r>
      <w:r>
        <w:rPr>
          <w:rFonts w:hint="eastAsia"/>
        </w:rPr>
        <w:t>；图</w:t>
      </w:r>
      <w:r>
        <w:rPr>
          <w:rFonts w:hint="eastAsia"/>
        </w:rPr>
        <w:t>4-7</w:t>
      </w:r>
      <w:r>
        <w:t>.</w:t>
      </w:r>
      <w:r>
        <w:rPr>
          <w:rFonts w:hint="eastAsia"/>
        </w:rPr>
        <w:t>c</w:t>
      </w:r>
      <w:r>
        <w:rPr>
          <w:rFonts w:hint="eastAsia"/>
        </w:rPr>
        <w:t>为低浓度区域拟合曲率实测点与弯曲半径、灵敏度仿真曲线的拟合图。通过对高浓度区域也进行线性拟合线可以发现，在包含了高浓度区域后，弯曲半径越小其灵敏度变化越大，如表</w:t>
      </w:r>
      <w:r>
        <w:rPr>
          <w:rFonts w:hint="eastAsia"/>
        </w:rPr>
        <w:t>4-1</w:t>
      </w:r>
      <w:r>
        <w:rPr>
          <w:rFonts w:hint="eastAsia"/>
        </w:rPr>
        <w:t>所示：</w:t>
      </w:r>
    </w:p>
    <w:p w14:paraId="68324766" w14:textId="77777777" w:rsidR="00E30814" w:rsidRPr="00055C2D" w:rsidRDefault="00E30814" w:rsidP="00E30814">
      <w:pPr>
        <w:spacing w:beforeLines="100" w:before="240"/>
        <w:ind w:firstLine="480"/>
        <w:jc w:val="center"/>
        <w:rPr>
          <w:rFonts w:ascii="Times New Roman" w:eastAsia="宋体" w:hAnsi="Times New Roman"/>
        </w:rPr>
      </w:pPr>
      <w:r w:rsidRPr="00055C2D">
        <w:rPr>
          <w:rFonts w:ascii="Times New Roman" w:eastAsia="宋体" w:hAnsi="Times New Roman" w:hint="eastAsia"/>
        </w:rPr>
        <w:t>表</w:t>
      </w:r>
      <w:r w:rsidRPr="00055C2D">
        <w:rPr>
          <w:rFonts w:ascii="Times New Roman" w:eastAsia="宋体" w:hAnsi="Times New Roman" w:hint="eastAsia"/>
        </w:rPr>
        <w:t xml:space="preserve">4-1 </w:t>
      </w:r>
      <w:r w:rsidRPr="00055C2D">
        <w:rPr>
          <w:rFonts w:ascii="Times New Roman" w:eastAsia="宋体" w:hAnsi="Times New Roman" w:hint="eastAsia"/>
        </w:rPr>
        <w:t>图</w:t>
      </w:r>
      <w:r w:rsidRPr="00055C2D">
        <w:rPr>
          <w:rFonts w:ascii="Times New Roman" w:eastAsia="宋体" w:hAnsi="Times New Roman" w:hint="eastAsia"/>
        </w:rPr>
        <w:t>4-7</w:t>
      </w:r>
      <w:r w:rsidRPr="00055C2D">
        <w:rPr>
          <w:rFonts w:ascii="Times New Roman" w:eastAsia="宋体" w:hAnsi="Times New Roman" w:hint="eastAsia"/>
        </w:rPr>
        <w:t>中吸收曲线斜率</w:t>
      </w:r>
    </w:p>
    <w:tbl>
      <w:tblPr>
        <w:tblStyle w:val="31"/>
        <w:tblW w:w="0" w:type="auto"/>
        <w:jc w:val="center"/>
        <w:tblLook w:val="04A0" w:firstRow="1" w:lastRow="0" w:firstColumn="1" w:lastColumn="0" w:noHBand="0" w:noVBand="1"/>
      </w:tblPr>
      <w:tblGrid>
        <w:gridCol w:w="1064"/>
        <w:gridCol w:w="1229"/>
        <w:gridCol w:w="1327"/>
        <w:gridCol w:w="1146"/>
      </w:tblGrid>
      <w:tr w:rsidR="00E30814" w:rsidRPr="00EE0543" w14:paraId="7AFE0EDC" w14:textId="77777777" w:rsidTr="006C340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64" w:type="dxa"/>
            <w:vMerge w:val="restart"/>
            <w:tcBorders>
              <w:top w:val="single" w:sz="8" w:space="0" w:color="auto"/>
              <w:right w:val="single" w:sz="4" w:space="0" w:color="auto"/>
            </w:tcBorders>
            <w:vAlign w:val="center"/>
          </w:tcPr>
          <w:p w14:paraId="6BEA1381" w14:textId="77777777" w:rsidR="00E30814" w:rsidRPr="00EE0543" w:rsidRDefault="00E30814" w:rsidP="006C340A">
            <w:pPr>
              <w:spacing w:line="240" w:lineRule="exact"/>
              <w:ind w:firstLineChars="0" w:firstLine="0"/>
              <w:jc w:val="both"/>
              <w:rPr>
                <w:rFonts w:ascii="Times New Roman" w:hAnsi="Times New Roman" w:cs="Times New Roman"/>
                <w:b w:val="0"/>
                <w:caps w:val="0"/>
                <w:sz w:val="21"/>
                <w:szCs w:val="21"/>
              </w:rPr>
            </w:pPr>
            <w:r w:rsidRPr="00EE0543">
              <w:rPr>
                <w:rFonts w:ascii="Times New Roman" w:hAnsi="Times New Roman" w:cs="Times New Roman"/>
                <w:caps w:val="0"/>
                <w:sz w:val="21"/>
                <w:szCs w:val="21"/>
              </w:rPr>
              <w:t>Angle/°</w:t>
            </w:r>
          </w:p>
        </w:tc>
        <w:tc>
          <w:tcPr>
            <w:tcW w:w="2556" w:type="dxa"/>
            <w:gridSpan w:val="2"/>
            <w:tcBorders>
              <w:top w:val="single" w:sz="8" w:space="0" w:color="auto"/>
              <w:left w:val="single" w:sz="4" w:space="0" w:color="auto"/>
              <w:bottom w:val="single" w:sz="4" w:space="0" w:color="FFFFFF" w:themeColor="background1"/>
            </w:tcBorders>
            <w:vAlign w:val="center"/>
          </w:tcPr>
          <w:p w14:paraId="0DFB3AF2"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hint="eastAsia"/>
                <w:caps w:val="0"/>
                <w:sz w:val="21"/>
                <w:szCs w:val="21"/>
              </w:rPr>
              <w:t>Slope</w:t>
            </w:r>
          </w:p>
        </w:tc>
        <w:tc>
          <w:tcPr>
            <w:tcW w:w="1146" w:type="dxa"/>
            <w:vMerge w:val="restart"/>
            <w:tcBorders>
              <w:top w:val="single" w:sz="8" w:space="0" w:color="auto"/>
            </w:tcBorders>
            <w:vAlign w:val="center"/>
          </w:tcPr>
          <w:p w14:paraId="7A110BC9"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caps w:val="0"/>
                <w:sz w:val="21"/>
                <w:szCs w:val="21"/>
              </w:rPr>
              <w:t>D</w:t>
            </w:r>
            <w:r w:rsidRPr="00EE0543">
              <w:rPr>
                <w:rFonts w:ascii="Times New Roman" w:hAnsi="Times New Roman" w:cs="Times New Roman" w:hint="eastAsia"/>
                <w:caps w:val="0"/>
                <w:sz w:val="21"/>
                <w:szCs w:val="21"/>
              </w:rPr>
              <w:t>elta</w:t>
            </w:r>
          </w:p>
        </w:tc>
      </w:tr>
      <w:tr w:rsidR="00E30814" w:rsidRPr="006A55E8" w14:paraId="617EA0C9"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4" w:space="0" w:color="auto"/>
              <w:right w:val="single" w:sz="4" w:space="0" w:color="auto"/>
            </w:tcBorders>
            <w:vAlign w:val="center"/>
          </w:tcPr>
          <w:p w14:paraId="7F8CFD09" w14:textId="77777777" w:rsidR="00E30814" w:rsidRPr="006A55E8" w:rsidRDefault="00E30814" w:rsidP="006C340A">
            <w:pPr>
              <w:spacing w:line="240" w:lineRule="exact"/>
              <w:ind w:firstLineChars="0" w:firstLine="0"/>
              <w:rPr>
                <w:rFonts w:ascii="Times New Roman" w:hAnsi="Times New Roman" w:cs="Times New Roman"/>
                <w:caps w:val="0"/>
                <w:sz w:val="21"/>
                <w:szCs w:val="21"/>
              </w:rPr>
            </w:pPr>
          </w:p>
        </w:tc>
        <w:tc>
          <w:tcPr>
            <w:tcW w:w="1229" w:type="dxa"/>
            <w:tcBorders>
              <w:top w:val="single" w:sz="4" w:space="0" w:color="FFFFFF" w:themeColor="background1"/>
              <w:left w:val="single" w:sz="4" w:space="0" w:color="auto"/>
              <w:bottom w:val="single" w:sz="4" w:space="0" w:color="auto"/>
            </w:tcBorders>
            <w:vAlign w:val="center"/>
          </w:tcPr>
          <w:p w14:paraId="5ED450DB"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350ppm</w:t>
            </w:r>
          </w:p>
        </w:tc>
        <w:tc>
          <w:tcPr>
            <w:tcW w:w="1327" w:type="dxa"/>
            <w:tcBorders>
              <w:top w:val="single" w:sz="4" w:space="0" w:color="FFFFFF" w:themeColor="background1"/>
              <w:bottom w:val="single" w:sz="4" w:space="0" w:color="auto"/>
            </w:tcBorders>
            <w:vAlign w:val="center"/>
          </w:tcPr>
          <w:p w14:paraId="122ED4E0"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w:t>
            </w:r>
            <w:r w:rsidRPr="00EE0543">
              <w:rPr>
                <w:rFonts w:ascii="Times New Roman" w:hAnsi="Times New Roman" w:cs="Times New Roman"/>
                <w:b/>
                <w:sz w:val="21"/>
                <w:szCs w:val="21"/>
              </w:rPr>
              <w:t>1</w:t>
            </w:r>
            <w:r w:rsidRPr="006A55E8">
              <w:rPr>
                <w:rFonts w:ascii="Times New Roman" w:hAnsi="Times New Roman" w:cs="Times New Roman"/>
                <w:b/>
                <w:sz w:val="21"/>
                <w:szCs w:val="21"/>
              </w:rPr>
              <w:t>200ppm</w:t>
            </w:r>
          </w:p>
        </w:tc>
        <w:tc>
          <w:tcPr>
            <w:tcW w:w="1146" w:type="dxa"/>
            <w:vMerge/>
            <w:tcBorders>
              <w:bottom w:val="single" w:sz="4" w:space="0" w:color="auto"/>
            </w:tcBorders>
            <w:vAlign w:val="center"/>
          </w:tcPr>
          <w:p w14:paraId="29A95DC2"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p>
        </w:tc>
      </w:tr>
      <w:tr w:rsidR="00E30814" w:rsidRPr="006A55E8" w14:paraId="7D6BB0B3"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right w:val="single" w:sz="4" w:space="0" w:color="auto"/>
            </w:tcBorders>
            <w:vAlign w:val="center"/>
          </w:tcPr>
          <w:p w14:paraId="51EB1988"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20</w:t>
            </w:r>
          </w:p>
        </w:tc>
        <w:tc>
          <w:tcPr>
            <w:tcW w:w="1229" w:type="dxa"/>
            <w:tcBorders>
              <w:top w:val="single" w:sz="4" w:space="0" w:color="auto"/>
              <w:left w:val="single" w:sz="4" w:space="0" w:color="auto"/>
            </w:tcBorders>
            <w:vAlign w:val="center"/>
          </w:tcPr>
          <w:p w14:paraId="433F606E"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795</w:t>
            </w:r>
          </w:p>
        </w:tc>
        <w:tc>
          <w:tcPr>
            <w:tcW w:w="1327" w:type="dxa"/>
            <w:tcBorders>
              <w:top w:val="single" w:sz="4" w:space="0" w:color="auto"/>
            </w:tcBorders>
            <w:vAlign w:val="center"/>
          </w:tcPr>
          <w:p w14:paraId="7163369F"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53</w:t>
            </w:r>
          </w:p>
        </w:tc>
        <w:tc>
          <w:tcPr>
            <w:tcW w:w="1146" w:type="dxa"/>
            <w:tcBorders>
              <w:top w:val="single" w:sz="4" w:space="0" w:color="auto"/>
            </w:tcBorders>
          </w:tcPr>
          <w:p w14:paraId="063369BA"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42</w:t>
            </w:r>
          </w:p>
        </w:tc>
      </w:tr>
      <w:tr w:rsidR="00E30814" w:rsidRPr="006A55E8" w14:paraId="02408B5D"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2766C2B5"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45</w:t>
            </w:r>
          </w:p>
        </w:tc>
        <w:tc>
          <w:tcPr>
            <w:tcW w:w="1229" w:type="dxa"/>
            <w:tcBorders>
              <w:left w:val="single" w:sz="4" w:space="0" w:color="auto"/>
            </w:tcBorders>
            <w:vAlign w:val="center"/>
          </w:tcPr>
          <w:p w14:paraId="2C4861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866</w:t>
            </w:r>
          </w:p>
        </w:tc>
        <w:tc>
          <w:tcPr>
            <w:tcW w:w="1327" w:type="dxa"/>
            <w:vAlign w:val="center"/>
          </w:tcPr>
          <w:p w14:paraId="6FBE7FF6"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68</w:t>
            </w:r>
          </w:p>
        </w:tc>
        <w:tc>
          <w:tcPr>
            <w:tcW w:w="1146" w:type="dxa"/>
          </w:tcPr>
          <w:p w14:paraId="7A3FF254"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98</w:t>
            </w:r>
          </w:p>
        </w:tc>
      </w:tr>
      <w:tr w:rsidR="00E30814" w:rsidRPr="006A55E8" w14:paraId="6BD7BB1B"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012F123B"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90</w:t>
            </w:r>
          </w:p>
        </w:tc>
        <w:tc>
          <w:tcPr>
            <w:tcW w:w="1229" w:type="dxa"/>
            <w:tcBorders>
              <w:left w:val="single" w:sz="4" w:space="0" w:color="auto"/>
            </w:tcBorders>
            <w:vAlign w:val="center"/>
          </w:tcPr>
          <w:p w14:paraId="05DB11B2"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10</w:t>
            </w:r>
            <w:r>
              <w:rPr>
                <w:rFonts w:ascii="Times New Roman" w:hAnsi="Times New Roman" w:cs="Times New Roman"/>
                <w:sz w:val="21"/>
                <w:szCs w:val="21"/>
              </w:rPr>
              <w:t>24</w:t>
            </w:r>
          </w:p>
        </w:tc>
        <w:tc>
          <w:tcPr>
            <w:tcW w:w="1327" w:type="dxa"/>
            <w:vAlign w:val="center"/>
          </w:tcPr>
          <w:p w14:paraId="40427CE0"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813</w:t>
            </w:r>
          </w:p>
        </w:tc>
        <w:tc>
          <w:tcPr>
            <w:tcW w:w="1146" w:type="dxa"/>
          </w:tcPr>
          <w:p w14:paraId="51BD7253"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211</w:t>
            </w:r>
          </w:p>
        </w:tc>
      </w:tr>
      <w:tr w:rsidR="00E30814" w:rsidRPr="006A55E8" w14:paraId="521F438B"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bottom w:val="single" w:sz="8" w:space="0" w:color="auto"/>
              <w:right w:val="single" w:sz="4" w:space="0" w:color="auto"/>
            </w:tcBorders>
            <w:vAlign w:val="center"/>
          </w:tcPr>
          <w:p w14:paraId="4E31FCA9"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135</w:t>
            </w:r>
          </w:p>
        </w:tc>
        <w:tc>
          <w:tcPr>
            <w:tcW w:w="1229" w:type="dxa"/>
            <w:tcBorders>
              <w:left w:val="single" w:sz="4" w:space="0" w:color="auto"/>
              <w:bottom w:val="single" w:sz="8" w:space="0" w:color="auto"/>
            </w:tcBorders>
            <w:vAlign w:val="center"/>
          </w:tcPr>
          <w:p w14:paraId="6EB6B0FD"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0.1</w:t>
            </w:r>
            <w:r>
              <w:rPr>
                <w:rFonts w:ascii="Times New Roman" w:hAnsi="Times New Roman" w:cs="Times New Roman"/>
                <w:sz w:val="21"/>
                <w:szCs w:val="21"/>
              </w:rPr>
              <w:t>342</w:t>
            </w:r>
          </w:p>
        </w:tc>
        <w:tc>
          <w:tcPr>
            <w:tcW w:w="1327" w:type="dxa"/>
            <w:tcBorders>
              <w:bottom w:val="single" w:sz="8" w:space="0" w:color="auto"/>
            </w:tcBorders>
            <w:vAlign w:val="center"/>
          </w:tcPr>
          <w:p w14:paraId="71B0D2B1"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c>
          <w:tcPr>
            <w:tcW w:w="1146" w:type="dxa"/>
            <w:tcBorders>
              <w:bottom w:val="single" w:sz="8" w:space="0" w:color="auto"/>
            </w:tcBorders>
            <w:vAlign w:val="center"/>
          </w:tcPr>
          <w:p w14:paraId="278FC9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r>
    </w:tbl>
    <w:p w14:paraId="146F01F7" w14:textId="77777777" w:rsidR="00E30814" w:rsidRPr="00EC5792" w:rsidRDefault="00E30814" w:rsidP="00E30814">
      <w:pPr>
        <w:ind w:firstLine="320"/>
        <w:rPr>
          <w:sz w:val="16"/>
        </w:rPr>
      </w:pPr>
    </w:p>
    <w:p w14:paraId="01AB2BBD" w14:textId="77777777" w:rsidR="00E30814" w:rsidRDefault="00E30814" w:rsidP="00E30814">
      <w:pPr>
        <w:ind w:firstLine="480"/>
      </w:pPr>
      <w:r>
        <w:rPr>
          <w:rFonts w:hint="eastAsia"/>
        </w:rPr>
        <w:t>另有弯曲长度</w:t>
      </w:r>
      <w:r>
        <w:rPr>
          <w:rFonts w:hint="eastAsia"/>
        </w:rPr>
        <w:t>30cm</w:t>
      </w:r>
      <w:r>
        <w:rPr>
          <w:rFonts w:hint="eastAsia"/>
        </w:rPr>
        <w:t>时的实验数据，趋势与图</w:t>
      </w:r>
      <w:r>
        <w:rPr>
          <w:rFonts w:hint="eastAsia"/>
        </w:rPr>
        <w:t>4-</w:t>
      </w:r>
      <w:r>
        <w:t>7</w:t>
      </w:r>
      <w:r>
        <w:t>相同</w:t>
      </w:r>
      <w:r>
        <w:rPr>
          <w:rFonts w:hint="eastAsia"/>
        </w:rPr>
        <w:t>。</w:t>
      </w:r>
      <w:r>
        <w:t>但由于弯曲长度过短</w:t>
      </w:r>
      <w:r>
        <w:rPr>
          <w:rFonts w:hint="eastAsia"/>
        </w:rPr>
        <w:t>，区别没有</w:t>
      </w:r>
      <w:r>
        <w:rPr>
          <w:rFonts w:hint="eastAsia"/>
        </w:rPr>
        <w:t>60cm</w:t>
      </w:r>
      <w:r>
        <w:rPr>
          <w:rFonts w:hint="eastAsia"/>
        </w:rPr>
        <w:t>对照组明显。</w:t>
      </w:r>
    </w:p>
    <w:p w14:paraId="215DA458" w14:textId="51805B26" w:rsidR="00C278CD" w:rsidRPr="00E30814" w:rsidRDefault="00E30814" w:rsidP="00816D98">
      <w:pPr>
        <w:ind w:firstLine="480"/>
      </w:pPr>
      <w:r>
        <w:t>由此可知</w:t>
      </w:r>
      <w:r>
        <w:rPr>
          <w:rFonts w:hint="eastAsia"/>
        </w:rPr>
        <w:t>，在通过弯曲获得较高灵敏度的同时，需要注意系统的线性范围也同时缩短了，要进行非线性补偿的浓度范围增大了。</w:t>
      </w:r>
    </w:p>
    <w:p w14:paraId="5F14CA41" w14:textId="5E7DB26D" w:rsidR="00BE47AB" w:rsidRPr="003825BA" w:rsidRDefault="00BE47AB" w:rsidP="0098015A">
      <w:pPr>
        <w:pStyle w:val="3"/>
        <w:rPr>
          <w:color w:val="auto"/>
        </w:rPr>
      </w:pPr>
      <w:bookmarkStart w:id="65" w:name="_Toc446359347"/>
      <w:r w:rsidRPr="003825BA">
        <w:rPr>
          <w:color w:val="auto"/>
        </w:rPr>
        <w:t>4</w:t>
      </w:r>
      <w:r w:rsidRPr="003825BA">
        <w:rPr>
          <w:rFonts w:hint="eastAsia"/>
          <w:color w:val="auto"/>
        </w:rPr>
        <w:t xml:space="preserve">.2.5 </w:t>
      </w:r>
      <w:r w:rsidRPr="003825BA">
        <w:rPr>
          <w:rFonts w:hint="eastAsia"/>
          <w:color w:val="auto"/>
        </w:rPr>
        <w:t>系统检测极限</w:t>
      </w:r>
      <w:r w:rsidR="00665679" w:rsidRPr="003825BA">
        <w:rPr>
          <w:rFonts w:hint="eastAsia"/>
          <w:color w:val="auto"/>
        </w:rPr>
        <w:t>与灵敏度</w:t>
      </w:r>
      <w:r w:rsidR="0062511E" w:rsidRPr="003825BA">
        <w:rPr>
          <w:rFonts w:hint="eastAsia"/>
          <w:color w:val="auto"/>
        </w:rPr>
        <w:t>*</w:t>
      </w:r>
      <w:bookmarkEnd w:id="65"/>
    </w:p>
    <w:p w14:paraId="72B7CD9B" w14:textId="77777777" w:rsidR="00C47078" w:rsidRDefault="00C47078" w:rsidP="002A0F74">
      <w:pPr>
        <w:ind w:firstLine="480"/>
      </w:pPr>
      <w:r>
        <w:rPr>
          <w:rFonts w:hint="eastAsia"/>
        </w:rPr>
        <w:t>图</w:t>
      </w:r>
      <w:r>
        <w:rPr>
          <w:rFonts w:hint="eastAsia"/>
        </w:rPr>
        <w:t>4-7.c</w:t>
      </w:r>
      <w:r>
        <w:rPr>
          <w:rFonts w:hint="eastAsia"/>
        </w:rPr>
        <w:t>展示了系统灵敏度随弯曲半径增大而降低的趋势线。系统灵敏度可以很直观的从气体吸收曲线的斜率得到。因此，本小节将着重讨论系统的检测极限。</w:t>
      </w:r>
      <w:r>
        <w:rPr>
          <w:rFonts w:hint="eastAsia"/>
        </w:rPr>
        <w:t>4</w:t>
      </w:r>
      <w:r>
        <w:t>.1</w:t>
      </w:r>
      <w:r>
        <w:t>节中已经讨论过对于本实验系统检测极限的估算方法</w:t>
      </w:r>
      <w:r>
        <w:rPr>
          <w:rFonts w:hint="eastAsia"/>
        </w:rPr>
        <w:t>。具体来说，就是计算空芯光纤充满背景气体，即</w:t>
      </w:r>
      <w:r>
        <w:rPr>
          <w:rFonts w:hint="eastAsia"/>
        </w:rPr>
        <w:t>0ppm</w:t>
      </w:r>
      <w:r>
        <w:rPr>
          <w:rFonts w:hint="eastAsia"/>
        </w:rPr>
        <w:t>情况下，吸收峰范围内的信号抖动幅度。</w:t>
      </w:r>
    </w:p>
    <w:p w14:paraId="3F4457C8" w14:textId="11286B66" w:rsidR="00AC6F03" w:rsidRPr="0098015A" w:rsidRDefault="00665679" w:rsidP="002A0F74">
      <w:pPr>
        <w:ind w:firstLine="480"/>
      </w:pPr>
      <w:r>
        <w:rPr>
          <w:rFonts w:hint="eastAsia"/>
        </w:rPr>
        <w:t>表</w:t>
      </w:r>
      <w:r>
        <w:rPr>
          <w:rFonts w:hint="eastAsia"/>
        </w:rPr>
        <w:t>4-1</w:t>
      </w:r>
      <w:r>
        <w:rPr>
          <w:rFonts w:hint="eastAsia"/>
        </w:rPr>
        <w:t>整理了</w:t>
      </w:r>
      <w:r>
        <w:rPr>
          <w:rFonts w:hint="eastAsia"/>
        </w:rPr>
        <w:t>22</w:t>
      </w:r>
      <w:r w:rsidR="007A4D2B">
        <w:rPr>
          <w:rFonts w:hint="eastAsia"/>
        </w:rPr>
        <w:t>组不同弯曲状况下的</w:t>
      </w:r>
      <w:r>
        <w:rPr>
          <w:rFonts w:hint="eastAsia"/>
        </w:rPr>
        <w:t>系统</w:t>
      </w:r>
      <w:r w:rsidR="00C47078">
        <w:rPr>
          <w:rFonts w:hint="eastAsia"/>
        </w:rPr>
        <w:t>最低</w:t>
      </w:r>
      <w:r>
        <w:rPr>
          <w:rFonts w:hint="eastAsia"/>
        </w:rPr>
        <w:t>检测极限。表内</w:t>
      </w:r>
      <w:r w:rsidR="0098015A">
        <w:rPr>
          <w:rFonts w:hint="eastAsia"/>
        </w:rPr>
        <w:t>全部实测</w:t>
      </w:r>
      <w:r>
        <w:rPr>
          <w:rFonts w:hint="eastAsia"/>
        </w:rPr>
        <w:t>数值为</w:t>
      </w:r>
      <w:r>
        <w:rPr>
          <w:rFonts w:hint="eastAsia"/>
        </w:rPr>
        <w:t>4</w:t>
      </w:r>
      <w:r>
        <w:rPr>
          <w:rFonts w:hint="eastAsia"/>
        </w:rPr>
        <w:t>组以上数据取平均获得。</w:t>
      </w:r>
      <w:r w:rsidR="0098015A">
        <w:rPr>
          <w:rFonts w:hint="eastAsia"/>
        </w:rPr>
        <w:t>对</w:t>
      </w:r>
      <w:r w:rsidR="0098015A">
        <w:rPr>
          <w:rFonts w:hint="eastAsia"/>
        </w:rPr>
        <w:t>50-</w:t>
      </w:r>
      <w:r w:rsidR="0098015A">
        <w:t>300ppm</w:t>
      </w:r>
      <w:r w:rsidR="0098015A">
        <w:t>的</w:t>
      </w:r>
      <w:r w:rsidR="0098015A">
        <w:rPr>
          <w:rFonts w:hint="eastAsia"/>
        </w:rPr>
        <w:t>6</w:t>
      </w:r>
      <w:r w:rsidR="0098015A">
        <w:rPr>
          <w:rFonts w:hint="eastAsia"/>
        </w:rPr>
        <w:t>个数据点进行线性拟合，获得其斜率与拟</w:t>
      </w:r>
      <w:r w:rsidR="0098015A" w:rsidRPr="0098015A">
        <w:rPr>
          <w:rFonts w:hint="eastAsia"/>
        </w:rPr>
        <w:t>合</w:t>
      </w:r>
      <m:oMath>
        <m:sSup>
          <m:sSupPr>
            <m:ctrlPr>
              <w:rPr>
                <w:rFonts w:ascii="Cambria Math" w:hAnsi="Cambria Math"/>
              </w:rPr>
            </m:ctrlPr>
          </m:sSupPr>
          <m:e>
            <m:r>
              <m:rPr>
                <m:sty m:val="p"/>
              </m:rPr>
              <w:rPr>
                <w:rFonts w:ascii="Cambria Math" w:hAnsi="Cambria Math"/>
              </w:rPr>
              <m:t xml:space="preserve"> </m:t>
            </m:r>
            <m:r>
              <w:rPr>
                <w:rFonts w:ascii="Cambria Math" w:hAnsi="Cambria Math"/>
              </w:rPr>
              <m:t>R</m:t>
            </m:r>
          </m:e>
          <m:sup>
            <m:r>
              <m:rPr>
                <m:sty m:val="p"/>
              </m:rPr>
              <w:rPr>
                <w:rFonts w:ascii="Cambria Math" w:hAnsi="Cambria Math"/>
              </w:rPr>
              <m:t>2</m:t>
            </m:r>
          </m:sup>
        </m:sSup>
      </m:oMath>
      <w:r w:rsidR="0098015A" w:rsidRPr="0098015A">
        <w:t>值</w:t>
      </w:r>
      <w:r w:rsidR="0098015A" w:rsidRPr="0098015A">
        <w:rPr>
          <w:rFonts w:hint="eastAsia"/>
        </w:rPr>
        <w:t>，分别可以表征不同系统的小浓度范围内灵敏度与线性度的相对大小。通过该拟合曲线</w:t>
      </w:r>
      <w:r w:rsidR="0098015A">
        <w:rPr>
          <w:rFonts w:hint="eastAsia"/>
        </w:rPr>
        <w:t>，计算得到当气体吸收峰高度等于</w:t>
      </w:r>
      <w:r w:rsidR="00EA602C">
        <w:rPr>
          <w:rFonts w:hint="eastAsia"/>
        </w:rPr>
        <w:t>基线抖动幅度时所对应的气体浓度，即为检测极限。</w:t>
      </w:r>
    </w:p>
    <w:p w14:paraId="3BE87B82" w14:textId="7AFCADB9" w:rsidR="00AC6F03" w:rsidRPr="004A3934" w:rsidRDefault="00AC6F03" w:rsidP="004A3934">
      <w:pPr>
        <w:spacing w:beforeLines="100" w:before="240"/>
        <w:ind w:firstLine="480"/>
        <w:jc w:val="center"/>
        <w:rPr>
          <w:rFonts w:ascii="Times New Roman" w:eastAsia="宋体" w:hAnsi="Times New Roman"/>
        </w:rPr>
      </w:pPr>
      <w:r w:rsidRPr="004A3934">
        <w:rPr>
          <w:rFonts w:ascii="Times New Roman" w:eastAsia="宋体" w:hAnsi="Times New Roman" w:hint="eastAsia"/>
        </w:rPr>
        <w:t>表</w:t>
      </w:r>
      <w:r w:rsidR="004A3934" w:rsidRPr="004A3934">
        <w:rPr>
          <w:rFonts w:ascii="Times New Roman" w:eastAsia="宋体" w:hAnsi="Times New Roman" w:hint="eastAsia"/>
        </w:rPr>
        <w:t>4-</w:t>
      </w:r>
      <w:r w:rsidR="00055C2D">
        <w:rPr>
          <w:rFonts w:ascii="Times New Roman" w:eastAsia="宋体" w:hAnsi="Times New Roman"/>
        </w:rPr>
        <w:t>2</w:t>
      </w:r>
      <w:r w:rsidR="00C47078">
        <w:rPr>
          <w:rFonts w:ascii="Times New Roman" w:eastAsia="宋体" w:hAnsi="Times New Roman"/>
        </w:rPr>
        <w:t xml:space="preserve"> 22</w:t>
      </w:r>
      <w:r w:rsidR="00C47078">
        <w:rPr>
          <w:rFonts w:ascii="Times New Roman" w:eastAsia="宋体" w:hAnsi="Times New Roman"/>
        </w:rPr>
        <w:t>组实验的灵敏度与检测极限</w:t>
      </w:r>
    </w:p>
    <w:tbl>
      <w:tblPr>
        <w:tblStyle w:val="50"/>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A02654"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Default="00BE47AB" w:rsidP="00BE47AB">
      <w:pPr>
        <w:ind w:firstLine="480"/>
      </w:pPr>
    </w:p>
    <w:p w14:paraId="3259A225" w14:textId="2575A247" w:rsidR="00AC6F03" w:rsidRDefault="0077429D" w:rsidP="00840726">
      <w:pPr>
        <w:ind w:firstLine="480"/>
      </w:pPr>
      <w:r>
        <w:rPr>
          <w:rFonts w:hint="eastAsia"/>
        </w:rPr>
        <w:t>可以发现，信噪比的</w:t>
      </w:r>
      <w:r w:rsidR="0068533C">
        <w:rPr>
          <w:rFonts w:hint="eastAsia"/>
        </w:rPr>
        <w:t>直接</w:t>
      </w:r>
      <w:r>
        <w:rPr>
          <w:rFonts w:hint="eastAsia"/>
        </w:rPr>
        <w:t>降低会显著的降低灵敏度</w:t>
      </w:r>
      <w:r w:rsidR="0068533C">
        <w:rPr>
          <w:rFonts w:hint="eastAsia"/>
        </w:rPr>
        <w:t>并增大</w:t>
      </w:r>
      <w:r>
        <w:rPr>
          <w:rFonts w:hint="eastAsia"/>
        </w:rPr>
        <w:t>检测极限</w:t>
      </w:r>
      <w:r w:rsidR="0068533C">
        <w:rPr>
          <w:rFonts w:hint="eastAsia"/>
        </w:rPr>
        <w:t>浓度</w:t>
      </w:r>
      <w:r>
        <w:rPr>
          <w:rFonts w:hint="eastAsia"/>
        </w:rPr>
        <w:t>，这与</w:t>
      </w:r>
      <w:r w:rsidR="0068533C">
        <w:rPr>
          <w:rFonts w:hint="eastAsia"/>
        </w:rPr>
        <w:t>2.4.3</w:t>
      </w:r>
      <w:r w:rsidR="0068533C">
        <w:rPr>
          <w:rFonts w:hint="eastAsia"/>
        </w:rPr>
        <w:t>节中的仿真结论相符合。虽然弯曲同样会带来附加损耗，从而增大检测极限浓度，但也明显的提升了系统的灵敏度。在相同弯曲半径的情况下，随着波导长度的增加，系统损耗增加，灵敏度几乎不变；在相同波导长度的情况下，弯曲半径越大，系统损耗越低，灵敏度也越低。</w:t>
      </w:r>
    </w:p>
    <w:p w14:paraId="0F15BFC6" w14:textId="427E0873" w:rsidR="00C47078" w:rsidRDefault="00C47078" w:rsidP="00840726">
      <w:pPr>
        <w:ind w:firstLine="480"/>
      </w:pPr>
      <w:r>
        <w:t>除了以上所讨论最低检测极限外</w:t>
      </w:r>
      <w:r>
        <w:rPr>
          <w:rFonts w:hint="eastAsia"/>
        </w:rPr>
        <w:t>，根据</w:t>
      </w:r>
      <w:r>
        <w:t>非线性响应系统同样存在着最高检测极限</w:t>
      </w:r>
      <w:r>
        <w:rPr>
          <w:rFonts w:hint="eastAsia"/>
        </w:rPr>
        <w:t>。</w:t>
      </w:r>
      <w:r>
        <w:t>由于</w:t>
      </w:r>
    </w:p>
    <w:p w14:paraId="2CDF44C0" w14:textId="77777777" w:rsidR="0068533C" w:rsidRPr="00BE47AB" w:rsidRDefault="0068533C" w:rsidP="00840726">
      <w:pPr>
        <w:ind w:firstLine="480"/>
      </w:pPr>
    </w:p>
    <w:p w14:paraId="11C0874C" w14:textId="797DFF71" w:rsidR="00F07FF3" w:rsidRDefault="0090582D" w:rsidP="0068594B">
      <w:pPr>
        <w:pStyle w:val="2"/>
        <w:ind w:firstLine="643"/>
      </w:pPr>
      <w:bookmarkStart w:id="66" w:name="_Toc446359348"/>
      <w:bookmarkStart w:id="67" w:name="OLE_LINK25"/>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66"/>
    </w:p>
    <w:p w14:paraId="7C461C11" w14:textId="0CD50513" w:rsidR="004008EE" w:rsidRPr="00756A04" w:rsidRDefault="004008EE" w:rsidP="0098015A">
      <w:pPr>
        <w:pStyle w:val="3"/>
        <w:rPr>
          <w:color w:val="auto"/>
        </w:rPr>
      </w:pPr>
      <w:bookmarkStart w:id="68" w:name="_Toc446359349"/>
      <w:bookmarkEnd w:id="67"/>
      <w:r w:rsidRPr="00756A04">
        <w:rPr>
          <w:rFonts w:hint="eastAsia"/>
          <w:color w:val="auto"/>
        </w:rPr>
        <w:t>4</w:t>
      </w:r>
      <w:r w:rsidRPr="00756A04">
        <w:rPr>
          <w:color w:val="auto"/>
        </w:rPr>
        <w:t>.</w:t>
      </w:r>
      <w:r w:rsidR="005D02FC" w:rsidRPr="00756A04">
        <w:rPr>
          <w:color w:val="auto"/>
        </w:rPr>
        <w:t>3</w:t>
      </w:r>
      <w:r w:rsidRPr="00756A04">
        <w:rPr>
          <w:color w:val="auto"/>
        </w:rPr>
        <w:t xml:space="preserve">.1 </w:t>
      </w:r>
      <w:r w:rsidRPr="00756A04">
        <w:rPr>
          <w:color w:val="auto"/>
        </w:rPr>
        <w:t>自由扩散定律</w:t>
      </w:r>
      <w:bookmarkEnd w:id="68"/>
    </w:p>
    <w:p w14:paraId="550C40C6" w14:textId="01B498B9" w:rsidR="00F07FF3" w:rsidRDefault="005724FB" w:rsidP="00F07FF3">
      <w:pPr>
        <w:ind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F25306">
          <w:rPr>
            <w:noProof/>
            <w:vertAlign w:val="superscript"/>
          </w:rPr>
          <w:t>37</w:t>
        </w:r>
      </w:hyperlink>
      <w:r w:rsidR="00271FBB">
        <w:rPr>
          <w:noProof/>
          <w:vertAlign w:val="superscript"/>
        </w:rPr>
        <w:t>]</w:t>
      </w:r>
      <w:r w:rsidR="00D747FF" w:rsidRPr="00D747FF">
        <w:rPr>
          <w:vertAlign w:val="superscript"/>
        </w:rPr>
        <w:fldChar w:fldCharType="end"/>
      </w:r>
    </w:p>
    <w:p w14:paraId="5D59CB56" w14:textId="7287CB44" w:rsidR="005724FB" w:rsidRDefault="005724FB" w:rsidP="005724FB">
      <w:pPr>
        <w:wordWrap w:val="0"/>
        <w:ind w:firstLine="480"/>
        <w:jc w:val="right"/>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Pr>
          <w:rFonts w:hint="eastAsia"/>
        </w:rPr>
        <w:t>（</w:t>
      </w:r>
      <w:r w:rsidR="00F466B5">
        <w:rPr>
          <w:rFonts w:hint="eastAsia"/>
        </w:rPr>
        <w:t>4-1</w:t>
      </w:r>
      <w:r>
        <w:rPr>
          <w:rFonts w:hint="eastAsia"/>
        </w:rPr>
        <w:t>）</w:t>
      </w:r>
    </w:p>
    <w:p w14:paraId="390F72B9" w14:textId="05543475" w:rsidR="00CA3374" w:rsidRDefault="00CA3374" w:rsidP="00CA3374">
      <w:pPr>
        <w:ind w:firstLine="480"/>
      </w:pPr>
      <w:r>
        <w:rPr>
          <w:rFonts w:hint="eastAsia"/>
        </w:rPr>
        <w:t>其中，</w:t>
      </w:r>
      <w:r>
        <w:rPr>
          <w:rFonts w:hint="eastAsia"/>
          <w:i/>
        </w:rPr>
        <w:t>C</w:t>
      </w:r>
      <w:r>
        <w:rPr>
          <w:rFonts w:hint="eastAsia"/>
        </w:rPr>
        <w:t>为物质浓度。</w:t>
      </w:r>
    </w:p>
    <w:p w14:paraId="2EFE247F" w14:textId="300E4143" w:rsidR="005724FB" w:rsidRDefault="00D747FF" w:rsidP="005724FB">
      <w:pPr>
        <w:ind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40AB38C3" w:rsidR="00CA3374" w:rsidRPr="00F466B5" w:rsidRDefault="00A02654" w:rsidP="00F466B5">
      <w:pPr>
        <w:wordWrap w:val="0"/>
        <w:ind w:left="720" w:firstLineChars="300" w:firstLine="720"/>
        <w:jc w:val="right"/>
        <w:rPr>
          <w:rFonts w:ascii="Cambria Math" w:hAnsi="Cambria Math" w:hint="eastAsia"/>
          <w:i/>
          <w:iCs/>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F466B5">
        <w:rPr>
          <w:rFonts w:ascii="Cambria Math" w:hAnsi="Cambria Math" w:hint="eastAsia"/>
          <w:iCs/>
        </w:rPr>
        <w:t>（</w:t>
      </w:r>
      <w:r w:rsidR="00F466B5">
        <w:rPr>
          <w:rFonts w:ascii="Cambria Math" w:hAnsi="Cambria Math" w:hint="eastAsia"/>
          <w:iCs/>
        </w:rPr>
        <w:t>4-2</w:t>
      </w:r>
      <w:r w:rsidR="00CA3374" w:rsidRPr="00F466B5">
        <w:rPr>
          <w:rFonts w:ascii="Cambria Math" w:hAnsi="Cambria Math" w:hint="eastAsia"/>
          <w:iCs/>
        </w:rPr>
        <w:t>）</w:t>
      </w:r>
    </w:p>
    <w:p w14:paraId="181FACFA" w14:textId="5244CF5E" w:rsidR="00CA3374" w:rsidRDefault="00CA3374" w:rsidP="00CA3374">
      <w:pPr>
        <w:ind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r w:rsidR="00756A04">
        <w:rPr>
          <w:rFonts w:hint="eastAsia"/>
        </w:rPr>
        <w:t>考虑其在时间维度的变化梯度，就得到了菲克第二定律：</w:t>
      </w:r>
    </w:p>
    <w:p w14:paraId="13330F0F" w14:textId="549FEECD" w:rsidR="00E24D67" w:rsidRPr="00756A04" w:rsidRDefault="00A02654" w:rsidP="00756A04">
      <w:pPr>
        <w:wordWrap w:val="0"/>
        <w:ind w:left="2880" w:firstLineChars="300" w:firstLine="720"/>
        <w:jc w:val="right"/>
        <w:rPr>
          <w:rFonts w:ascii="Cambria Math" w:hAnsi="Cambria Math" w:hint="eastAsia"/>
          <w:iCs/>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756A04">
        <w:rPr>
          <w:rFonts w:ascii="Cambria Math" w:hAnsi="Cambria Math" w:hint="eastAsia"/>
          <w:i/>
          <w:iCs/>
        </w:rPr>
        <w:t xml:space="preserve">    </w:t>
      </w:r>
      <w:r w:rsidR="00756A04">
        <w:rPr>
          <w:rFonts w:ascii="Cambria Math" w:hAnsi="Cambria Math" w:hint="eastAsia"/>
          <w:iCs/>
        </w:rPr>
        <w:t>（</w:t>
      </w:r>
      <w:r w:rsidR="00756A04">
        <w:rPr>
          <w:rFonts w:ascii="Cambria Math" w:hAnsi="Cambria Math" w:hint="eastAsia"/>
          <w:iCs/>
        </w:rPr>
        <w:t>4-3</w:t>
      </w:r>
      <w:r w:rsidR="00756A04">
        <w:rPr>
          <w:rFonts w:ascii="Cambria Math" w:hAnsi="Cambria Math" w:hint="eastAsia"/>
          <w:iCs/>
        </w:rPr>
        <w:t>）</w:t>
      </w:r>
    </w:p>
    <w:p w14:paraId="2DEA6B14" w14:textId="0FA1E554" w:rsidR="00CA3374" w:rsidRDefault="00B70E63" w:rsidP="00CA3374">
      <w:pPr>
        <w:ind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sidR="00756A04">
        <w:fldChar w:fldCharType="begin"/>
      </w:r>
      <w:r w:rsidR="00756A04">
        <w:instrText xml:space="preserve"> ADDIN EN.CITE &lt;EndNote&gt;&lt;Cite&gt;&lt;Author&gt;Cussler&lt;/Author&gt;&lt;Year&gt;1984&lt;/Year&gt;&lt;RecNum&gt;63&lt;/RecNum&gt;&lt;DisplayText&gt;[38]&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fldChar w:fldCharType="separate"/>
      </w:r>
      <w:r w:rsidR="00756A04">
        <w:rPr>
          <w:noProof/>
        </w:rPr>
        <w:t>[</w:t>
      </w:r>
      <w:hyperlink w:anchor="_ENREF_38" w:tooltip="Cussler, 1984 #63" w:history="1">
        <w:r w:rsidR="00F25306">
          <w:rPr>
            <w:noProof/>
          </w:rPr>
          <w:t>38</w:t>
        </w:r>
      </w:hyperlink>
      <w:r w:rsidR="00756A04">
        <w:rPr>
          <w:noProof/>
        </w:rPr>
        <w:t>]</w:t>
      </w:r>
      <w:r w:rsidR="00756A04">
        <w:fldChar w:fldCharType="end"/>
      </w:r>
      <w:r>
        <w:rPr>
          <w:rFonts w:hint="eastAsia"/>
        </w:rPr>
        <w:t>：</w:t>
      </w:r>
    </w:p>
    <w:p w14:paraId="51FA509A" w14:textId="58DA5C7F" w:rsidR="00CA3374" w:rsidRPr="00756A04" w:rsidRDefault="0071217F" w:rsidP="00756A04">
      <w:pPr>
        <w:wordWrap w:val="0"/>
        <w:ind w:left="2160" w:firstLineChars="300" w:firstLine="720"/>
        <w:jc w:val="right"/>
        <w:rPr>
          <w:rFonts w:ascii="Cambria Math" w:hAnsi="Cambria Math" w:hint="eastAsia"/>
          <w:i/>
          <w:iCs/>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BA295D" w:rsidRPr="00756A04">
        <w:rPr>
          <w:rFonts w:ascii="Cambria Math" w:hAnsi="Cambria Math"/>
          <w:i/>
          <w:iCs/>
        </w:rPr>
        <w:t xml:space="preserve">   </w:t>
      </w:r>
      <w:r w:rsidR="00BA295D" w:rsidRPr="00756A04">
        <w:rPr>
          <w:rFonts w:ascii="Cambria Math" w:hAnsi="Cambria Math" w:hint="eastAsia"/>
          <w:iCs/>
        </w:rPr>
        <w:t>（</w:t>
      </w:r>
      <w:r w:rsidR="00756A04">
        <w:rPr>
          <w:rFonts w:ascii="Cambria Math" w:hAnsi="Cambria Math" w:hint="eastAsia"/>
          <w:iCs/>
        </w:rPr>
        <w:t>4-4</w:t>
      </w:r>
      <w:r w:rsidR="00BA295D" w:rsidRPr="00756A04">
        <w:rPr>
          <w:rFonts w:ascii="Cambria Math" w:hAnsi="Cambria Math" w:hint="eastAsia"/>
          <w:iCs/>
        </w:rPr>
        <w:t>）</w:t>
      </w:r>
    </w:p>
    <w:p w14:paraId="5C0AFCA4" w14:textId="0AFE3E97" w:rsidR="00BA295D" w:rsidRDefault="00BA295D" w:rsidP="00BA295D">
      <w:pPr>
        <w:ind w:right="24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A41371">
        <w:rPr>
          <w:rFonts w:hint="eastAsia"/>
        </w:rPr>
        <w:t>表</w:t>
      </w:r>
      <w:r w:rsidR="00B70E63" w:rsidRPr="00A41371">
        <w:rPr>
          <w:rFonts w:hint="eastAsia"/>
        </w:rPr>
        <w:t>4</w:t>
      </w:r>
      <w:r w:rsidR="00A41371">
        <w:t>-2</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099D30CE" w14:textId="531C97F4" w:rsidR="00A41371" w:rsidRDefault="00B70E63" w:rsidP="00A41371">
      <w:pPr>
        <w:spacing w:beforeLines="100" w:before="240"/>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69" w:name="OLE_LINK34"/>
            <w:bookmarkStart w:id="70" w:name="OLE_LINK35"/>
            <w:r w:rsidRPr="00C95FD3">
              <w:rPr>
                <w:rFonts w:ascii="Times New Roman" w:hAnsi="Times New Roman" w:cs="Times New Roman"/>
                <w:b w:val="0"/>
                <w:sz w:val="21"/>
                <w:szCs w:val="21"/>
              </w:rPr>
              <w:t>-benzene</w:t>
            </w:r>
            <w:bookmarkEnd w:id="69"/>
            <w:bookmarkEnd w:id="70"/>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1229032" w:rsidR="00DE3E62" w:rsidRDefault="00756A04" w:rsidP="00BA295D">
      <w:pPr>
        <w:ind w:right="240" w:firstLine="480"/>
      </w:pPr>
      <w:r>
        <w:t>在本实验情况中，将会使用到空气</w:t>
      </w:r>
      <w:r>
        <w:rPr>
          <w:rFonts w:hint="eastAsia"/>
        </w:rPr>
        <w:t>-</w:t>
      </w:r>
      <w:r>
        <w:t>甲烷对的扩散系数</w:t>
      </w:r>
      <m:oMath>
        <m:r>
          <w:rPr>
            <w:rFonts w:ascii="Cambria Math" w:hAnsi="Cambria Math" w:hint="eastAsia"/>
          </w:rPr>
          <m:t>D=</m:t>
        </m:r>
        <m:r>
          <m:rPr>
            <m:sty m:val="p"/>
          </m:rPr>
          <w:rPr>
            <w:rFonts w:ascii="Cambria Math" w:hAnsi="Cambria Math"/>
          </w:rPr>
          <m:t>0.196</m:t>
        </m:r>
      </m:oMath>
      <w:r>
        <w:rPr>
          <w:rFonts w:hint="eastAsia"/>
        </w:rPr>
        <w:t>。</w:t>
      </w:r>
    </w:p>
    <w:p w14:paraId="2EB85379" w14:textId="543E4418" w:rsidR="004008EE" w:rsidRPr="00756A04" w:rsidRDefault="004008EE" w:rsidP="0098015A">
      <w:pPr>
        <w:pStyle w:val="3"/>
        <w:rPr>
          <w:color w:val="auto"/>
        </w:rPr>
      </w:pPr>
      <w:bookmarkStart w:id="71" w:name="_Toc446359350"/>
      <w:r w:rsidRPr="00756A04">
        <w:rPr>
          <w:rFonts w:hint="eastAsia"/>
          <w:color w:val="auto"/>
        </w:rPr>
        <w:t>4</w:t>
      </w:r>
      <w:r w:rsidRPr="00756A04">
        <w:rPr>
          <w:color w:val="auto"/>
        </w:rPr>
        <w:t>.</w:t>
      </w:r>
      <w:r w:rsidR="005D02FC" w:rsidRPr="00756A04">
        <w:rPr>
          <w:color w:val="auto"/>
        </w:rPr>
        <w:t>3</w:t>
      </w:r>
      <w:r w:rsidRPr="00756A04">
        <w:rPr>
          <w:color w:val="auto"/>
        </w:rPr>
        <w:t xml:space="preserve">.2 </w:t>
      </w:r>
      <w:r w:rsidRPr="00756A04">
        <w:rPr>
          <w:rFonts w:hint="eastAsia"/>
          <w:color w:val="auto"/>
        </w:rPr>
        <w:t>气体</w:t>
      </w:r>
      <w:r w:rsidRPr="00756A04">
        <w:rPr>
          <w:color w:val="auto"/>
        </w:rPr>
        <w:t>逃逸时间</w:t>
      </w:r>
      <w:bookmarkEnd w:id="71"/>
    </w:p>
    <w:p w14:paraId="48FD09BB" w14:textId="099AB5CD" w:rsidR="004008EE" w:rsidRDefault="00756A04" w:rsidP="00BA295D">
      <w:pPr>
        <w:ind w:right="240" w:firstLine="480"/>
      </w:pPr>
      <w:r>
        <w:rPr>
          <w:rFonts w:hint="eastAsia"/>
        </w:rPr>
        <w:t>陆维佳</w:t>
      </w:r>
      <w:r w:rsidR="004008EE">
        <w:t>曾研究过</w:t>
      </w:r>
      <w:r>
        <w:t>空芯光纤外部气体扩散进入腔内</w:t>
      </w:r>
      <w:r w:rsidR="004008EE">
        <w:t>的二元气体自由扩散模型</w:t>
      </w:r>
      <w:r w:rsidR="004008EE" w:rsidRPr="00DE3E62">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陆维佳</w:instrText>
      </w:r>
      <w:r>
        <w:rPr>
          <w:rFonts w:hint="eastAsia"/>
          <w:vertAlign w:val="superscript"/>
        </w:rPr>
        <w:instrText>&lt;/Author&gt;&lt;Year&gt;2012&lt;/Year&gt;&lt;RecNum&gt;47&lt;/RecNum&gt;&lt;DisplayText&gt;[39]&lt;/DisplayText&gt;&lt;record&gt;&lt;rec-number&gt;47&lt;/rec-number&gt;&lt;foreign-keys&gt;&lt;key app="EN" db-id="022pr5w2d2re9oe2zz25wtsw9e9xtts9e29z"&gt;47&lt;/key&gt;&lt;/foreign-keys&gt;&lt;ref-type name="Journal Article"&gt;17&lt;/ref-type&gt;&lt;contributors&gt;&lt;authors&gt;&lt;author&gt;</w:instrText>
      </w:r>
      <w:r>
        <w:rPr>
          <w:rFonts w:hint="eastAsia"/>
          <w:vertAlign w:val="superscript"/>
        </w:rPr>
        <w:instrText>陆维佳</w:instrText>
      </w:r>
      <w:r>
        <w:rPr>
          <w:rFonts w:hint="eastAsia"/>
          <w:vertAlign w:val="superscript"/>
        </w:rPr>
        <w:instrText>&lt;/author&gt;&lt;author&gt;</w:instrText>
      </w:r>
      <w:r>
        <w:rPr>
          <w:rFonts w:hint="eastAsia"/>
          <w:vertAlign w:val="superscript"/>
        </w:rPr>
        <w:instrText>周佳琦</w:instrText>
      </w:r>
      <w:r>
        <w:rPr>
          <w:rFonts w:hint="eastAsia"/>
          <w:vertAlign w:val="superscript"/>
        </w:rPr>
        <w:instrText>&lt;/author&gt;&lt;author&gt;</w:instrText>
      </w:r>
      <w:r>
        <w:rPr>
          <w:rFonts w:hint="eastAsia"/>
          <w:vertAlign w:val="superscript"/>
        </w:rPr>
        <w:instrText>赵华新</w:instrText>
      </w:r>
      <w:r>
        <w:rPr>
          <w:rFonts w:hint="eastAsia"/>
          <w:vertAlign w:val="superscript"/>
        </w:rPr>
        <w:instrText>&lt;/author&gt;&lt;author&gt;</w:instrText>
      </w:r>
      <w:r>
        <w:rPr>
          <w:rFonts w:hint="eastAsia"/>
          <w:vertAlign w:val="superscript"/>
        </w:rPr>
        <w:instrText>石艺尉</w:instrText>
      </w:r>
      <w:r>
        <w:rPr>
          <w:rFonts w:hint="eastAsia"/>
          <w:vertAlign w:val="superscript"/>
        </w:rPr>
        <w:instrText>&lt;/author&gt;&lt;/authors&gt;&lt;/contributors&gt;&lt;titles&gt;&lt;title&gt;</w:instrText>
      </w:r>
      <w:r>
        <w:rPr>
          <w:rFonts w:hint="eastAsia"/>
          <w:vertAlign w:val="superscript"/>
        </w:rPr>
        <w:instrText>波导式气体吸收池时间响应特性</w:instrText>
      </w:r>
      <w:r>
        <w:rPr>
          <w:rFonts w:hint="eastAsia"/>
          <w:vertAlign w:val="superscript"/>
        </w:rPr>
        <w:instrText>&lt;/title&gt;&lt;secondary-title&gt;</w:instrText>
      </w:r>
      <w:r>
        <w:rPr>
          <w:rFonts w:hint="eastAsia"/>
          <w:vertAlign w:val="superscript"/>
        </w:rPr>
        <w:instrText>光电工程</w:instrText>
      </w:r>
      <w:r>
        <w:rPr>
          <w:rFonts w:hint="eastAsia"/>
          <w:vertAlign w:val="superscript"/>
        </w:rPr>
        <w:instrText>&lt;/secondary-title&gt;&lt;/titles&gt;&lt;periodical&gt;&lt;full-title&gt;</w:instrText>
      </w:r>
      <w:r>
        <w:rPr>
          <w:rFonts w:hint="eastAsia"/>
          <w:vertAlign w:val="superscript"/>
        </w:rPr>
        <w:instrText>光电工程</w:instrText>
      </w:r>
      <w:r>
        <w:rPr>
          <w:rFonts w:hint="eastAsia"/>
          <w:vertAlign w:val="superscript"/>
        </w:rPr>
        <w:instrText>&lt;/full-title&gt;&lt;/periodical&gt;&lt;pages&gt;114-120&lt;/pages&gt;&lt;volume&gt;39&lt;/volume&gt;&lt;number&gt;4&lt;/number&gt;&lt;dates&gt;&lt;year&gt;2012&lt;/year&gt;&lt;/dates&gt;&lt;urls&gt;&lt;/urls&gt;&lt;/record&gt;&lt;/Cite&gt;&lt;/EndNote&gt;</w:instrText>
      </w:r>
      <w:r w:rsidR="004008EE" w:rsidRPr="00DE3E62">
        <w:rPr>
          <w:vertAlign w:val="superscript"/>
        </w:rPr>
        <w:fldChar w:fldCharType="separate"/>
      </w:r>
      <w:r>
        <w:rPr>
          <w:noProof/>
          <w:vertAlign w:val="superscript"/>
        </w:rPr>
        <w:t>[</w:t>
      </w:r>
      <w:hyperlink w:anchor="_ENREF_39" w:tooltip="陆维佳, 2012 #47" w:history="1">
        <w:r w:rsidR="00F25306">
          <w:rPr>
            <w:noProof/>
            <w:vertAlign w:val="superscript"/>
          </w:rPr>
          <w:t>39</w:t>
        </w:r>
      </w:hyperlink>
      <w:r>
        <w:rPr>
          <w:noProof/>
          <w:vertAlign w:val="superscript"/>
        </w:rPr>
        <w:t>]</w:t>
      </w:r>
      <w:r w:rsidR="004008EE"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7EC74A1C" w:rsidR="004F44F1" w:rsidRDefault="004F44F1" w:rsidP="00BA295D">
      <w:pPr>
        <w:ind w:right="24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00756A04">
        <w:rPr>
          <w:rFonts w:ascii="Times New Roman" w:hAnsi="Times New Roman" w:cs="Times New Roman"/>
        </w:rPr>
        <w:t>3</w:t>
      </w:r>
      <w:r w:rsidRPr="004F44F1">
        <w:rPr>
          <w:rFonts w:ascii="Times New Roman" w:hAnsi="Times New Roman" w:cs="Times New Roman"/>
        </w:rPr>
        <w:t>），结合边界条件：</w:t>
      </w:r>
      <w:bookmarkStart w:id="72" w:name="OLE_LINK36"/>
      <w:bookmarkStart w:id="73"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2"/>
      <w:bookmarkEnd w:id="73"/>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可以得到</w:t>
      </w:r>
      <w:r w:rsidR="00756A04">
        <w:rPr>
          <w:rFonts w:ascii="Times New Roman" w:hAnsi="Times New Roman" w:cs="Times New Roman" w:hint="eastAsia"/>
        </w:rPr>
        <w:t>波导</w:t>
      </w:r>
      <w:r w:rsidR="00E16DFD">
        <w:rPr>
          <w:rFonts w:ascii="Times New Roman" w:hAnsi="Times New Roman" w:cs="Times New Roman" w:hint="eastAsia"/>
        </w:rPr>
        <w:t>内部</w:t>
      </w:r>
      <w:r w:rsidR="00756A04">
        <w:rPr>
          <w:rFonts w:ascii="Times New Roman" w:hAnsi="Times New Roman" w:cs="Times New Roman" w:hint="eastAsia"/>
        </w:rPr>
        <w:t>气体</w:t>
      </w:r>
      <w:r w:rsidR="00E16DFD">
        <w:rPr>
          <w:rFonts w:ascii="Times New Roman" w:hAnsi="Times New Roman" w:cs="Times New Roman" w:hint="eastAsia"/>
        </w:rPr>
        <w:t>浓度随着时间变化的表达式</w:t>
      </w:r>
      <w:r w:rsidR="00F47C35" w:rsidRPr="00F47C35">
        <w:rPr>
          <w:rFonts w:ascii="Times New Roman" w:hAnsi="Times New Roman" w:cs="Times New Roman"/>
          <w:vertAlign w:val="superscript"/>
        </w:rPr>
        <w:fldChar w:fldCharType="begin"/>
      </w:r>
      <w:r w:rsidR="00756A04">
        <w:rPr>
          <w:rFonts w:ascii="Times New Roman" w:hAnsi="Times New Roman" w:cs="Times New Roman"/>
          <w:vertAlign w:val="superscript"/>
        </w:rPr>
        <w:instrText xml:space="preserve"> ADDIN EN.CITE &lt;EndNote&gt;&lt;Cite&gt;&lt;Author&gt;Crank&lt;/Author&gt;&lt;Year&gt;1956&lt;/Year&gt;&lt;RecNum&gt;62&lt;/RecNum&gt;&lt;DisplayText&gt;[37, 38]&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756A04">
        <w:rPr>
          <w:rFonts w:ascii="Times New Roman" w:hAnsi="Times New Roman" w:cs="Times New Roman"/>
          <w:noProof/>
          <w:vertAlign w:val="superscript"/>
        </w:rPr>
        <w:t>[</w:t>
      </w:r>
      <w:hyperlink w:anchor="_ENREF_37" w:tooltip="Crank, 1956 #62" w:history="1">
        <w:r w:rsidR="00F25306">
          <w:rPr>
            <w:rFonts w:ascii="Times New Roman" w:hAnsi="Times New Roman" w:cs="Times New Roman"/>
            <w:noProof/>
            <w:vertAlign w:val="superscript"/>
          </w:rPr>
          <w:t>37</w:t>
        </w:r>
      </w:hyperlink>
      <w:r w:rsidR="00756A04">
        <w:rPr>
          <w:rFonts w:ascii="Times New Roman" w:hAnsi="Times New Roman" w:cs="Times New Roman"/>
          <w:noProof/>
          <w:vertAlign w:val="superscript"/>
        </w:rPr>
        <w:t xml:space="preserve">, </w:t>
      </w:r>
      <w:hyperlink w:anchor="_ENREF_38" w:tooltip="Cussler, 1984 #63" w:history="1">
        <w:r w:rsidR="00F25306">
          <w:rPr>
            <w:rFonts w:ascii="Times New Roman" w:hAnsi="Times New Roman" w:cs="Times New Roman"/>
            <w:noProof/>
            <w:vertAlign w:val="superscript"/>
          </w:rPr>
          <w:t>38</w:t>
        </w:r>
      </w:hyperlink>
      <w:r w:rsidR="00756A04">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19560CFC" w:rsidR="00E16DFD" w:rsidRPr="00DB1927" w:rsidRDefault="00F47C35" w:rsidP="00DB1927">
      <w:pPr>
        <w:ind w:left="720" w:right="240"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Pr>
          <w:rFonts w:ascii="Cambria Math" w:hAnsi="Cambria Math" w:hint="eastAsia"/>
        </w:rPr>
        <w:t>（</w:t>
      </w:r>
      <w:r w:rsidR="009A0129" w:rsidRPr="00DB1927">
        <w:rPr>
          <w:rFonts w:ascii="Cambria Math" w:hAnsi="Cambria Math"/>
        </w:rPr>
        <w:t>4-</w:t>
      </w:r>
      <w:r w:rsidR="00756A04" w:rsidRPr="00DB1927">
        <w:rPr>
          <w:rFonts w:ascii="Cambria Math" w:hAnsi="Cambria Math"/>
        </w:rPr>
        <w:t>5</w:t>
      </w:r>
      <w:r w:rsidR="00DB1927">
        <w:rPr>
          <w:rFonts w:ascii="Cambria Math" w:hAnsi="Cambria Math" w:hint="eastAsia"/>
        </w:rPr>
        <w:t>）</w:t>
      </w:r>
    </w:p>
    <w:p w14:paraId="1F72A515" w14:textId="6A8D5B45" w:rsidR="00335A3A" w:rsidRDefault="009705C9" w:rsidP="00BA295D">
      <w:pPr>
        <w:ind w:right="240"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9A0129" w:rsidRDefault="00A02654" w:rsidP="00DB1927">
      <w:pPr>
        <w:ind w:right="240" w:firstLine="480"/>
        <w:jc w:val="righ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total</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l</m:t>
            </m:r>
          </m:sup>
          <m:e>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w:rPr>
                <w:rFonts w:ascii="Cambria Math" w:hAnsi="Cambria Math"/>
                <w:sz w:val="21"/>
                <w:szCs w:val="21"/>
              </w:rPr>
              <m:t>*dx</m:t>
            </m:r>
          </m:e>
        </m:nary>
        <m:r>
          <m:rPr>
            <m:sty m:val="p"/>
          </m:rPr>
          <w:rPr>
            <w:rFonts w:ascii="Cambria Math" w:hAnsi="Cambria Math" w:cs="Times New Roman"/>
          </w:rPr>
          <m:t>=</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8</m:t>
            </m:r>
          </m:num>
          <m:den>
            <m:sSup>
              <m:sSupPr>
                <m:ctrlPr>
                  <w:rPr>
                    <w:rFonts w:ascii="Cambria Math" w:hAnsi="Cambria Math"/>
                    <w:i/>
                    <w:sz w:val="21"/>
                    <w:szCs w:val="21"/>
                  </w:rPr>
                </m:ctrlPr>
              </m:sSupPr>
              <m:e>
                <m:r>
                  <w:rPr>
                    <w:rFonts w:ascii="Cambria Math" w:hAnsi="Cambria Math"/>
                    <w:sz w:val="21"/>
                    <w:szCs w:val="21"/>
                  </w:rPr>
                  <m:t>π</m:t>
                </m:r>
              </m:e>
              <m:sup>
                <m:r>
                  <w:rPr>
                    <w:rFonts w:ascii="Cambria Math" w:hAnsi="Cambria Math"/>
                    <w:sz w:val="21"/>
                    <w:szCs w:val="21"/>
                  </w:rPr>
                  <m:t>2</m:t>
                </m:r>
              </m:sup>
            </m:sSup>
          </m:den>
        </m:f>
        <m: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sSup>
                  <m:sSupPr>
                    <m:ctrlPr>
                      <w:rPr>
                        <w:rFonts w:ascii="Cambria Math" w:hAnsi="Cambria Math"/>
                        <w:i/>
                        <w:sz w:val="21"/>
                        <w:szCs w:val="21"/>
                      </w:rPr>
                    </m:ctrlPr>
                  </m:sSupPr>
                  <m:e>
                    <m:r>
                      <w:rPr>
                        <w:rFonts w:ascii="Cambria Math" w:hAnsi="Cambria Math"/>
                        <w:sz w:val="21"/>
                        <w:szCs w:val="21"/>
                      </w:rPr>
                      <m:t>n</m:t>
                    </m:r>
                  </m:e>
                  <m:sup>
                    <m:r>
                      <w:rPr>
                        <w:rFonts w:ascii="Cambria Math" w:hAnsi="Cambria Math"/>
                        <w:sz w:val="21"/>
                        <w:szCs w:val="21"/>
                      </w:rPr>
                      <m:t>2</m:t>
                    </m:r>
                  </m:sup>
                </m:sSup>
              </m:den>
            </m:f>
            <m:r>
              <w:rPr>
                <w:rFonts w:ascii="Cambria Math" w:hAnsi="Cambria Math"/>
                <w:sz w:val="21"/>
                <w:szCs w:val="21"/>
              </w:rPr>
              <m:t>*</m:t>
            </m:r>
          </m:e>
        </m:nary>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oMath>
      <w:r w:rsidR="00DB1927">
        <w:rPr>
          <w:rFonts w:ascii="Times New Roman" w:hAnsi="Times New Roman" w:cs="Times New Roman" w:hint="eastAsia"/>
        </w:rPr>
        <w:t xml:space="preserve">)   </w:t>
      </w:r>
      <w:r w:rsidR="00DB1927">
        <w:rPr>
          <w:rFonts w:ascii="Times New Roman" w:hAnsi="Times New Roman" w:cs="Times New Roman" w:hint="eastAsia"/>
        </w:rPr>
        <w:t>（</w:t>
      </w:r>
      <w:r w:rsidR="00DB1927">
        <w:rPr>
          <w:rFonts w:ascii="Times New Roman" w:hAnsi="Times New Roman" w:cs="Times New Roman" w:hint="eastAsia"/>
        </w:rPr>
        <w:t>4-6</w:t>
      </w:r>
      <w:r w:rsidR="00DB1927">
        <w:rPr>
          <w:rFonts w:ascii="Times New Roman" w:hAnsi="Times New Roman" w:cs="Times New Roman" w:hint="eastAsia"/>
        </w:rPr>
        <w:t>）</w:t>
      </w:r>
    </w:p>
    <w:p w14:paraId="19FF49B4" w14:textId="0F2A41AF" w:rsidR="00DE3E62" w:rsidRDefault="00F40CD4" w:rsidP="00DB1927">
      <w:pPr>
        <w:ind w:right="240" w:firstLine="480"/>
      </w:pPr>
      <w:r>
        <w:t>一般来说</w:t>
      </w:r>
      <w:r>
        <w:rPr>
          <w:rFonts w:hint="eastAsia"/>
        </w:rPr>
        <w:t>，</w:t>
      </w:r>
      <w:r>
        <w:t>当气体浓度降低至</w:t>
      </w:r>
      <w:r w:rsidR="009B61A0">
        <w:t>检测极限浓度则视作逃逸完毕</w:t>
      </w:r>
      <w:r w:rsidR="009B61A0">
        <w:rPr>
          <w:rFonts w:hint="eastAsia"/>
        </w:rPr>
        <w:t>。为了方便计算，我们认为当气体浓度降低至原来的</w:t>
      </w:r>
      <w:r w:rsidR="009B61A0">
        <w:rPr>
          <w:rFonts w:hint="eastAsia"/>
        </w:rPr>
        <w:t>1%</w:t>
      </w:r>
      <w:r w:rsidR="009B61A0">
        <w:rPr>
          <w:rFonts w:hint="eastAsia"/>
        </w:rPr>
        <w:t>，则视为逃逸完毕。对于</w:t>
      </w:r>
      <w:r w:rsidR="009B61A0">
        <w:rPr>
          <w:rFonts w:hint="eastAsia"/>
        </w:rPr>
        <w:t>1</w:t>
      </w:r>
      <w:r w:rsidR="009B61A0">
        <w:rPr>
          <w:rFonts w:hint="eastAsia"/>
        </w:rPr>
        <w:t>米长的光纤，需要约二个</w:t>
      </w:r>
      <w:r w:rsidR="00035B17">
        <w:rPr>
          <w:rFonts w:hint="eastAsia"/>
        </w:rPr>
        <w:t>多</w:t>
      </w:r>
      <w:r w:rsidR="009B61A0">
        <w:rPr>
          <w:rFonts w:hint="eastAsia"/>
        </w:rPr>
        <w:t>小时的时间。</w:t>
      </w:r>
      <w:r w:rsidR="00DB1927">
        <w:t>图</w:t>
      </w:r>
      <w:r w:rsidR="00DB1927">
        <w:rPr>
          <w:rFonts w:hint="eastAsia"/>
        </w:rPr>
        <w:t>4-</w:t>
      </w:r>
      <w:r w:rsidR="00DB1927">
        <w:rPr>
          <w:rFonts w:hint="eastAsia"/>
        </w:rPr>
        <w:t>？给出了</w:t>
      </w:r>
      <w:r>
        <w:rPr>
          <w:rFonts w:hint="eastAsia"/>
        </w:rPr>
        <w:t>实验中实测气体逃逸的</w:t>
      </w:r>
      <w:r w:rsidR="00035B17">
        <w:rPr>
          <w:rFonts w:hint="eastAsia"/>
        </w:rPr>
        <w:t>吸收曲线。</w:t>
      </w:r>
    </w:p>
    <w:p w14:paraId="1D2BF62C" w14:textId="090721DC" w:rsidR="00887B9C" w:rsidRDefault="00887B9C" w:rsidP="00F07FF3">
      <w:pPr>
        <w:ind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6942F07B" w14:textId="60917144" w:rsidR="00C14CFE" w:rsidRDefault="00C14CFE" w:rsidP="00F07FF3">
      <w:pPr>
        <w:ind w:firstLine="480"/>
        <w:jc w:val="center"/>
      </w:pPr>
      <w:r>
        <w:rPr>
          <w:noProof/>
        </w:rPr>
        <w:drawing>
          <wp:inline distT="0" distB="0" distL="0" distR="0" wp14:anchorId="5E4199A6" wp14:editId="62F95A5E">
            <wp:extent cx="4320000" cy="1661226"/>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661226"/>
                    </a:xfrm>
                    <a:prstGeom prst="rect">
                      <a:avLst/>
                    </a:prstGeom>
                    <a:noFill/>
                  </pic:spPr>
                </pic:pic>
              </a:graphicData>
            </a:graphic>
          </wp:inline>
        </w:drawing>
      </w:r>
    </w:p>
    <w:p w14:paraId="394C154D" w14:textId="402C21B7" w:rsidR="00887B9C" w:rsidRDefault="00887B9C" w:rsidP="00F3286F">
      <w:pPr>
        <w:spacing w:afterLines="100" w:after="240"/>
        <w:ind w:firstLine="480"/>
        <w:jc w:val="center"/>
      </w:pPr>
      <w:r>
        <w:t>图</w:t>
      </w:r>
      <w:r>
        <w:rPr>
          <w:rFonts w:hint="eastAsia"/>
        </w:rPr>
        <w:t>4-</w:t>
      </w:r>
      <w:r w:rsidR="00DB1927">
        <w:rPr>
          <w:rFonts w:hint="eastAsia"/>
        </w:rPr>
        <w:t>？</w:t>
      </w:r>
      <w:r w:rsidR="00DB1927">
        <w:rPr>
          <w:rFonts w:hint="eastAsia"/>
        </w:rPr>
        <w:t xml:space="preserve"> </w:t>
      </w:r>
      <w:r w:rsidR="00DB1927">
        <w:rPr>
          <w:rFonts w:hint="eastAsia"/>
        </w:rPr>
        <w:t>气体逃逸速度</w:t>
      </w:r>
    </w:p>
    <w:p w14:paraId="34B44FE1" w14:textId="4D0CFD24" w:rsidR="00887B9C" w:rsidRDefault="00335A3A" w:rsidP="00335A3A">
      <w:pPr>
        <w:ind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D1FC67C" w:rsidR="00DB3802" w:rsidRDefault="00712E2E" w:rsidP="00335A3A">
      <w:pPr>
        <w:ind w:firstLine="480"/>
      </w:pPr>
      <w:r>
        <w:rPr>
          <w:rFonts w:hint="eastAsia"/>
        </w:rPr>
        <w:t>由</w:t>
      </w:r>
      <w:r w:rsidR="00B30CF7">
        <w:rPr>
          <w:rFonts w:hint="eastAsia"/>
        </w:rPr>
        <w:t>公式（</w:t>
      </w:r>
      <w:r w:rsidR="00B30CF7">
        <w:rPr>
          <w:rFonts w:hint="eastAsia"/>
        </w:rPr>
        <w:t>4-</w:t>
      </w:r>
      <w:r w:rsidR="00B30CF7">
        <w:t>6</w:t>
      </w:r>
      <w:r w:rsidR="00B30CF7">
        <w:rPr>
          <w:rFonts w:hint="eastAsia"/>
        </w:rPr>
        <w:t>）可知，</w:t>
      </w:r>
      <w:r>
        <w:rPr>
          <w:rFonts w:hint="eastAsia"/>
        </w:rPr>
        <w:t>扩散</w:t>
      </w:r>
      <w:r w:rsidR="00B30CF7">
        <w:rPr>
          <w:rFonts w:hint="eastAsia"/>
        </w:rPr>
        <w:t>响应</w:t>
      </w:r>
      <w:r>
        <w:rPr>
          <w:rFonts w:hint="eastAsia"/>
        </w:rPr>
        <w:t>时间与波导长度满足关系式：</w:t>
      </w:r>
    </w:p>
    <w:p w14:paraId="30D320EA" w14:textId="2661CD09" w:rsidR="00712E2E" w:rsidRPr="00446966" w:rsidRDefault="00A02654" w:rsidP="00AE4EF1">
      <w:pPr>
        <w:ind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w:t>
      </w:r>
      <w:r w:rsidR="00B30CF7">
        <w:rPr>
          <w:rFonts w:ascii="Cambria Math" w:hAnsi="Cambria Math"/>
          <w:sz w:val="21"/>
          <w:szCs w:val="21"/>
        </w:rPr>
        <w:t>7</w:t>
      </w:r>
      <w:r w:rsidR="00AE4EF1" w:rsidRPr="00446966">
        <w:rPr>
          <w:rFonts w:ascii="Cambria Math" w:hAnsi="Cambria Math" w:hint="eastAsia"/>
          <w:sz w:val="21"/>
          <w:szCs w:val="21"/>
        </w:rPr>
        <w:t>）</w:t>
      </w:r>
    </w:p>
    <w:p w14:paraId="0C9B918E" w14:textId="1F2ABCCB" w:rsidR="00317848" w:rsidRDefault="00AE4EF1" w:rsidP="00335A3A">
      <w:pPr>
        <w:ind w:firstLine="480"/>
      </w:pPr>
      <w:r>
        <w:rPr>
          <w:rFonts w:hint="eastAsia"/>
        </w:rPr>
        <w:t>波导长度越长，就能够更长时间的保留气体。这一性质对于气体检测来说是有益处的。</w:t>
      </w:r>
    </w:p>
    <w:p w14:paraId="45997304" w14:textId="585448DA" w:rsidR="00AE4EF1" w:rsidRPr="00AE4EF1" w:rsidRDefault="00AE4EF1" w:rsidP="00335A3A">
      <w:pPr>
        <w:ind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m:rPr>
            <m:sty m:val="p"/>
          </m:rP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w:t>
      </w:r>
      <w:r w:rsidR="00BC5DBC" w:rsidRPr="00035B17">
        <w:rPr>
          <w:rFonts w:ascii="Times New Roman" w:eastAsia="宋体" w:hAnsi="Times New Roman" w:cs="Times New Roman"/>
        </w:rPr>
        <w:t>ml/min</w:t>
      </w:r>
      <w:r w:rsidR="00BC5DBC" w:rsidRPr="00035B17">
        <w:rPr>
          <w:rFonts w:ascii="Times New Roman" w:eastAsia="宋体" w:hAnsi="Times New Roman" w:cs="Times New Roman"/>
        </w:rPr>
        <w:t>的</w:t>
      </w:r>
      <w:r w:rsidR="00BC5DBC">
        <w:rPr>
          <w:rFonts w:ascii="宋体" w:eastAsia="宋体" w:hAnsi="宋体" w:hint="eastAsia"/>
        </w:rPr>
        <w:t>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758EC2E4" w:rsidR="00173DE6" w:rsidRDefault="0090582D" w:rsidP="0068594B">
      <w:pPr>
        <w:pStyle w:val="2"/>
        <w:ind w:firstLine="643"/>
      </w:pPr>
      <w:bookmarkStart w:id="74" w:name="_Toc446359351"/>
      <w:bookmarkStart w:id="75" w:name="OLE_LINK15"/>
      <w:bookmarkEnd w:id="4"/>
      <w:bookmarkEnd w:id="5"/>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4"/>
    </w:p>
    <w:bookmarkEnd w:id="75"/>
    <w:p w14:paraId="253F49BD" w14:textId="06F3677C" w:rsidR="00F3528D" w:rsidRDefault="00360BC7" w:rsidP="00360BC7">
      <w:pPr>
        <w:ind w:firstLine="480"/>
      </w:pPr>
      <w:r w:rsidRPr="00360BC7">
        <w:rPr>
          <w:rFonts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9C7559">
      <w:pPr>
        <w:ind w:firstLine="480"/>
        <w:jc w:val="center"/>
      </w:pPr>
      <w:r>
        <w:rPr>
          <w:noProof/>
        </w:rPr>
        <w:drawing>
          <wp:inline distT="0" distB="0" distL="0" distR="0" wp14:anchorId="6A1C8AF5" wp14:editId="0E98CABA">
            <wp:extent cx="4320000" cy="1719581"/>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1719581"/>
                    </a:xfrm>
                    <a:prstGeom prst="rect">
                      <a:avLst/>
                    </a:prstGeom>
                    <a:noFill/>
                  </pic:spPr>
                </pic:pic>
              </a:graphicData>
            </a:graphic>
          </wp:inline>
        </w:drawing>
      </w:r>
    </w:p>
    <w:p w14:paraId="1D468BAB" w14:textId="6DDC579A" w:rsidR="009C7559" w:rsidRDefault="009C7559" w:rsidP="00F3286F">
      <w:pPr>
        <w:spacing w:afterLines="100" w:after="240"/>
        <w:ind w:firstLine="480"/>
        <w:jc w:val="center"/>
      </w:pPr>
      <w:r>
        <w:t>图</w:t>
      </w:r>
      <w:r>
        <w:rPr>
          <w:rFonts w:hint="eastAsia"/>
        </w:rPr>
        <w:t>4-</w:t>
      </w:r>
      <w:r>
        <w:rPr>
          <w:rFonts w:hint="eastAsia"/>
        </w:rPr>
        <w:t>？</w:t>
      </w:r>
      <w:r>
        <w:rPr>
          <w:rFonts w:hint="eastAsia"/>
        </w:rPr>
        <w:t xml:space="preserve"> </w:t>
      </w:r>
      <w:r>
        <w:rPr>
          <w:rFonts w:hint="eastAsia"/>
        </w:rPr>
        <w:t>吸收度的不同计算方法</w:t>
      </w:r>
    </w:p>
    <w:p w14:paraId="3919B059" w14:textId="61449F60" w:rsidR="009C7559" w:rsidRDefault="009C7559" w:rsidP="009C7559">
      <w:pPr>
        <w:ind w:firstLine="480"/>
        <w:rPr>
          <w:rFonts w:ascii="Times New Roman" w:hAnsi="Times New Roman" w:cs="Times New Roman"/>
        </w:rPr>
      </w:pPr>
      <w:r>
        <w:rPr>
          <w:rFonts w:hint="eastAsia"/>
        </w:rPr>
        <w:t>图</w:t>
      </w:r>
      <w:r>
        <w:rPr>
          <w:rFonts w:hint="eastAsia"/>
        </w:rPr>
        <w:t>4-</w:t>
      </w:r>
      <w:r>
        <w:rPr>
          <w:rFonts w:hint="eastAsia"/>
        </w:rPr>
        <w:t>？展示了</w:t>
      </w:r>
      <w:r>
        <w:rPr>
          <w:rFonts w:hint="eastAsia"/>
        </w:rPr>
        <w:t>3.3</w:t>
      </w:r>
      <w:r w:rsidRPr="00F3286F">
        <w:rPr>
          <w:rFonts w:ascii="Times New Roman" w:eastAsia="宋体" w:hAnsi="Times New Roman" w:cs="Times New Roman"/>
        </w:rPr>
        <w:t>µ</w:t>
      </w:r>
      <w:r w:rsidRPr="00F3286F">
        <w:rPr>
          <w:rFonts w:ascii="Times New Roman" w:hAnsi="Times New Roman" w:cs="Times New Roman"/>
        </w:rPr>
        <w:t>m</w:t>
      </w:r>
      <w:r>
        <w:t>处吸收峰的三种典型计算方法</w:t>
      </w:r>
      <w:r>
        <w:rPr>
          <w:rFonts w:hint="eastAsia"/>
        </w:rPr>
        <w:t>。</w:t>
      </w:r>
      <w:r w:rsidR="00F3286F">
        <w:t>圆形点为计算吸收峰最大值</w:t>
      </w:r>
      <w:r w:rsidR="00F3286F">
        <w:rPr>
          <w:rFonts w:hint="eastAsia"/>
        </w:rPr>
        <w:t>；</w:t>
      </w:r>
      <w:r w:rsidR="00F3286F">
        <w:t>三角形点为计算</w:t>
      </w:r>
      <w:r w:rsidR="00F3286F">
        <w:rPr>
          <w:rFonts w:hint="eastAsia"/>
        </w:rPr>
        <w:t>3.3</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3</w:t>
      </w:r>
      <w:r w:rsidR="00F3286F">
        <w:t>4</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w:t>
      </w:r>
      <w:r w:rsidR="00F3286F">
        <w:rPr>
          <w:rFonts w:ascii="Times New Roman" w:hAnsi="Times New Roman" w:cs="Times New Roman"/>
        </w:rPr>
        <w:t>方形点为</w:t>
      </w:r>
      <w:r w:rsidR="00F3286F">
        <w:t>计算</w:t>
      </w:r>
      <w:r w:rsidR="00F3286F">
        <w:rPr>
          <w:rFonts w:hint="eastAsia"/>
        </w:rPr>
        <w:t>3.1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w:t>
      </w:r>
      <w:r w:rsidR="00F3286F">
        <w:t>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为了便于比较，我们采用了两种方式归一化曲线：左图中，我们将吸收峰面积除以吸收峰宽度获得</w:t>
      </w:r>
      <w:r w:rsidR="00F3286F">
        <w:rPr>
          <w:rFonts w:ascii="Times New Roman" w:hAnsi="Times New Roman" w:cs="Times New Roman" w:hint="eastAsia"/>
        </w:rPr>
        <w:t>0ppm</w:t>
      </w:r>
      <w:r w:rsidR="00F3286F">
        <w:rPr>
          <w:rFonts w:ascii="Times New Roman" w:hAnsi="Times New Roman" w:cs="Times New Roman"/>
        </w:rPr>
        <w:t>基线在</w:t>
      </w:r>
      <w:r w:rsidR="00F3286F">
        <w:rPr>
          <w:rFonts w:ascii="Times New Roman" w:hAnsi="Times New Roman" w:cs="Times New Roman" w:hint="eastAsia"/>
        </w:rPr>
        <w:t>6</w:t>
      </w:r>
      <w:r w:rsidR="00F3286F">
        <w:rPr>
          <w:rFonts w:ascii="Times New Roman" w:hAnsi="Times New Roman" w:cs="Times New Roman" w:hint="eastAsia"/>
        </w:rPr>
        <w:t>上下的三条曲线；</w:t>
      </w:r>
      <w:r w:rsidR="00F3286F">
        <w:rPr>
          <w:rFonts w:ascii="Times New Roman" w:hAnsi="Times New Roman" w:cs="Times New Roman"/>
        </w:rPr>
        <w:t>右图中</w:t>
      </w:r>
      <w:r w:rsidR="00F3286F">
        <w:rPr>
          <w:rFonts w:ascii="Times New Roman" w:hAnsi="Times New Roman" w:cs="Times New Roman" w:hint="eastAsia"/>
        </w:rPr>
        <w:t>，</w:t>
      </w:r>
      <w:r w:rsidR="00F3286F">
        <w:rPr>
          <w:rFonts w:ascii="Times New Roman" w:hAnsi="Times New Roman" w:cs="Times New Roman"/>
        </w:rPr>
        <w:t>三条曲线减去了</w:t>
      </w:r>
      <w:r w:rsidR="00F3286F">
        <w:rPr>
          <w:rFonts w:ascii="Times New Roman" w:hAnsi="Times New Roman" w:cs="Times New Roman" w:hint="eastAsia"/>
        </w:rPr>
        <w:t>0pp</w:t>
      </w:r>
      <w:r w:rsidR="00F3286F">
        <w:rPr>
          <w:rFonts w:ascii="Times New Roman" w:hAnsi="Times New Roman" w:cs="Times New Roman"/>
        </w:rPr>
        <w:t>m</w:t>
      </w:r>
      <w:r w:rsidR="00F3286F">
        <w:rPr>
          <w:rFonts w:ascii="Times New Roman" w:hAnsi="Times New Roman" w:cs="Times New Roman"/>
        </w:rPr>
        <w:t>的数值</w:t>
      </w:r>
      <w:r w:rsidR="00F3286F">
        <w:rPr>
          <w:rFonts w:ascii="Times New Roman" w:hAnsi="Times New Roman" w:cs="Times New Roman" w:hint="eastAsia"/>
        </w:rPr>
        <w:t>，</w:t>
      </w:r>
      <w:r w:rsidR="00F3286F">
        <w:rPr>
          <w:rFonts w:ascii="Times New Roman" w:hAnsi="Times New Roman" w:cs="Times New Roman"/>
        </w:rPr>
        <w:t>归一化到坐标系原点</w:t>
      </w:r>
      <w:r w:rsidR="00F3286F">
        <w:rPr>
          <w:rFonts w:ascii="Times New Roman" w:hAnsi="Times New Roman" w:cs="Times New Roman" w:hint="eastAsia"/>
        </w:rPr>
        <w:t>，</w:t>
      </w:r>
      <w:r w:rsidR="00F3286F">
        <w:rPr>
          <w:rFonts w:ascii="Times New Roman" w:hAnsi="Times New Roman" w:cs="Times New Roman"/>
        </w:rPr>
        <w:t>其物理意义相当于吸收峰面积与吸收峰高度</w:t>
      </w:r>
      <w:r w:rsidR="00F3286F">
        <w:rPr>
          <w:rFonts w:ascii="Times New Roman" w:hAnsi="Times New Roman" w:cs="Times New Roman" w:hint="eastAsia"/>
        </w:rPr>
        <w:t>。</w:t>
      </w:r>
    </w:p>
    <w:p w14:paraId="20A30051" w14:textId="419A5277" w:rsidR="00F3286F" w:rsidRDefault="00F3286F" w:rsidP="009C7559">
      <w:pPr>
        <w:ind w:firstLine="480"/>
      </w:pPr>
      <w:r>
        <w:rPr>
          <w:rFonts w:ascii="Times New Roman" w:hAnsi="Times New Roman" w:cs="Times New Roman"/>
        </w:rPr>
        <w:t>左图中</w:t>
      </w:r>
      <w:r>
        <w:rPr>
          <w:rFonts w:ascii="Times New Roman" w:hAnsi="Times New Roman" w:cs="Times New Roman" w:hint="eastAsia"/>
        </w:rPr>
        <w:t>，</w:t>
      </w:r>
      <w:r>
        <w:rPr>
          <w:rFonts w:ascii="Times New Roman" w:hAnsi="Times New Roman" w:cs="Times New Roman"/>
        </w:rPr>
        <w:t>吸收峰高度曲线斜率最高</w:t>
      </w:r>
      <w:r>
        <w:rPr>
          <w:rFonts w:ascii="Times New Roman" w:hAnsi="Times New Roman" w:cs="Times New Roman" w:hint="eastAsia"/>
        </w:rPr>
        <w:t>。</w:t>
      </w:r>
      <w:r>
        <w:rPr>
          <w:rFonts w:ascii="Times New Roman" w:hAnsi="Times New Roman" w:cs="Times New Roman"/>
        </w:rPr>
        <w:t>这是因为旁瓣及主峰其他区域都低于吸收峰最高点</w:t>
      </w:r>
      <w:r>
        <w:rPr>
          <w:rFonts w:ascii="Times New Roman" w:hAnsi="Times New Roman" w:cs="Times New Roman" w:hint="eastAsia"/>
        </w:rPr>
        <w:t>，当采用左图的归一方式时积分面积的相对大小必然低于</w:t>
      </w:r>
      <w:r w:rsidR="001C3EC6">
        <w:rPr>
          <w:rFonts w:ascii="Times New Roman" w:hAnsi="Times New Roman" w:cs="Times New Roman" w:hint="eastAsia"/>
        </w:rPr>
        <w:t>吸收峰最高值。右图中，</w:t>
      </w:r>
      <w:r w:rsidR="009F3D0B">
        <w:rPr>
          <w:rFonts w:ascii="Times New Roman" w:hAnsi="Times New Roman" w:cs="Times New Roman" w:hint="eastAsia"/>
        </w:rPr>
        <w:t>积分范围越大吸收度曲线斜率越高。且随着浓度的提升，三条曲线之间的距离不断拉大。这是因为当计算量旁瓣及主峰其他区域后，随着浓度提升吸收峰的差值增加了，并且浓度越大，旁瓣的增加越大。换一种说法，只有计入旁瓣才能够完整的体现吸收峰面积。另外，</w:t>
      </w:r>
      <w:r w:rsidR="001C3EC6">
        <w:rPr>
          <w:rFonts w:ascii="Times New Roman" w:hAnsi="Times New Roman" w:cs="Times New Roman" w:hint="eastAsia"/>
        </w:rPr>
        <w:t>通过拟合可以发现，无论</w:t>
      </w:r>
      <w:r w:rsidR="009F3D0B">
        <w:rPr>
          <w:rFonts w:ascii="Times New Roman" w:hAnsi="Times New Roman" w:cs="Times New Roman" w:hint="eastAsia"/>
        </w:rPr>
        <w:t>怎样</w:t>
      </w:r>
      <w:r w:rsidR="001C3EC6">
        <w:rPr>
          <w:rFonts w:ascii="Times New Roman" w:hAnsi="Times New Roman" w:cs="Times New Roman" w:hint="eastAsia"/>
        </w:rPr>
        <w:t>归一化，</w:t>
      </w:r>
      <w:r w:rsidR="001C3EC6">
        <w:rPr>
          <w:rFonts w:hint="eastAsia"/>
        </w:rPr>
        <w:t>3.1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到</w:t>
      </w:r>
      <w:r w:rsidR="001C3EC6">
        <w:rPr>
          <w:rFonts w:hint="eastAsia"/>
        </w:rPr>
        <w:t>3.</w:t>
      </w:r>
      <w:r w:rsidR="001C3EC6">
        <w:t>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的吸收峰面积积分算法都具有最佳的线性度</w:t>
      </w:r>
      <w:r w:rsidR="001C3EC6">
        <w:rPr>
          <w:rFonts w:ascii="Times New Roman" w:hAnsi="Times New Roman" w:cs="Times New Roman" w:hint="eastAsia"/>
        </w:rPr>
        <w:t>。因此，本文中主要采用这种方式计算气体吸收。</w:t>
      </w:r>
    </w:p>
    <w:p w14:paraId="4FA48063" w14:textId="48081E28" w:rsidR="002434A8" w:rsidRDefault="002434A8" w:rsidP="000847FC">
      <w:pPr>
        <w:pStyle w:val="2"/>
        <w:ind w:firstLine="643"/>
      </w:pPr>
      <w:bookmarkStart w:id="76" w:name="_Toc446359352"/>
      <w:r>
        <w:t>4</w:t>
      </w:r>
      <w:r w:rsidRPr="00C63E69">
        <w:rPr>
          <w:rFonts w:hint="eastAsia"/>
        </w:rPr>
        <w:t>.</w:t>
      </w:r>
      <w:r>
        <w:t>5</w:t>
      </w:r>
      <w:r w:rsidRPr="00C63E69">
        <w:rPr>
          <w:rFonts w:hint="eastAsia"/>
        </w:rPr>
        <w:t xml:space="preserve"> </w:t>
      </w:r>
      <w:r>
        <w:rPr>
          <w:rFonts w:hint="eastAsia"/>
        </w:rPr>
        <w:t>非正圆弯曲</w:t>
      </w:r>
      <w:r w:rsidR="00150D61">
        <w:rPr>
          <w:rFonts w:hint="eastAsia"/>
        </w:rPr>
        <w:t>*</w:t>
      </w:r>
      <w:bookmarkEnd w:id="76"/>
    </w:p>
    <w:p w14:paraId="292A74FC" w14:textId="27CE36B6" w:rsidR="002D1C86" w:rsidRDefault="002D1C86" w:rsidP="000847FC">
      <w:pPr>
        <w:ind w:firstLine="480"/>
      </w:pPr>
      <w:r>
        <w:t>一般来说</w:t>
      </w:r>
      <w:r>
        <w:rPr>
          <w:rFonts w:hint="eastAsia"/>
        </w:rPr>
        <w:t>，</w:t>
      </w:r>
      <w:r>
        <w:t>非正圆可以概括为两种形式</w:t>
      </w:r>
      <w:r>
        <w:rPr>
          <w:rFonts w:hint="eastAsia"/>
        </w:rPr>
        <w:t>：</w:t>
      </w:r>
      <w:r>
        <w:rPr>
          <w:rFonts w:hint="eastAsia"/>
        </w:rPr>
        <w:t xml:space="preserve">1. </w:t>
      </w:r>
      <w:r>
        <w:rPr>
          <w:rFonts w:hint="eastAsia"/>
        </w:rPr>
        <w:t>当弦长小于正圆弯曲弦长时；</w:t>
      </w:r>
      <w:r>
        <w:rPr>
          <w:rFonts w:hint="eastAsia"/>
        </w:rPr>
        <w:t xml:space="preserve">2. </w:t>
      </w:r>
      <w:r>
        <w:t>当弦长大于正圆弯曲弦长时</w:t>
      </w:r>
      <w:r>
        <w:rPr>
          <w:rFonts w:hint="eastAsia"/>
        </w:rPr>
        <w:t>。由于张力作用，空芯光纤在没有外力积压的情况下会自主弯曲成圆形。因此在第一种情况中，波导会以“</w:t>
      </w:r>
      <w:r w:rsidR="00BA2534">
        <w:rPr>
          <w:rFonts w:hint="eastAsia"/>
        </w:rPr>
        <w:t>类</w:t>
      </w:r>
      <w:r>
        <w:rPr>
          <w:rFonts w:hint="eastAsia"/>
        </w:rPr>
        <w:t>跑道形”呈现。即部分为直线，部分以比正圆弯曲时更小的曲率弯曲。而在第二种情况中，光具座固定点给光纤两端增加了拉扯力。波导会以</w:t>
      </w:r>
      <w:r w:rsidR="00340321">
        <w:rPr>
          <w:rFonts w:hint="eastAsia"/>
        </w:rPr>
        <w:t>“类椭圆形”呈现，即大部分的波导</w:t>
      </w:r>
      <w:r>
        <w:rPr>
          <w:rFonts w:hint="eastAsia"/>
        </w:rPr>
        <w:t>比正圆弯曲时更大的曲率弯曲，而一小部分波导则会以更小的曲率弯曲。</w:t>
      </w:r>
    </w:p>
    <w:p w14:paraId="0FCD404C" w14:textId="018B386A" w:rsidR="002D1C86" w:rsidRDefault="00BC2400" w:rsidP="002D1C86">
      <w:pPr>
        <w:ind w:firstLine="480"/>
      </w:pPr>
      <w:r>
        <w:t>如如</w:t>
      </w:r>
      <w:r>
        <w:rPr>
          <w:rFonts w:hint="eastAsia"/>
        </w:rPr>
        <w:t>4-</w:t>
      </w:r>
      <w:r>
        <w:rPr>
          <w:rFonts w:hint="eastAsia"/>
        </w:rPr>
        <w:t>？所示，在</w:t>
      </w:r>
      <w:r>
        <w:rPr>
          <w:rFonts w:hint="eastAsia"/>
        </w:rPr>
        <w:t>60cm</w:t>
      </w:r>
      <w:r>
        <w:rPr>
          <w:rFonts w:hint="eastAsia"/>
        </w:rPr>
        <w:t>长波导弯曲</w:t>
      </w:r>
      <w:r>
        <w:rPr>
          <w:rFonts w:hint="eastAsia"/>
        </w:rPr>
        <w:t>180</w:t>
      </w:r>
      <w:r>
        <w:rPr>
          <w:rFonts w:hint="eastAsia"/>
        </w:rPr>
        <w:t>度时，笔者尝试了这两种非正圆弯曲。其中</w:t>
      </w:r>
      <w:r>
        <w:rPr>
          <w:rFonts w:hint="eastAsia"/>
        </w:rPr>
        <w:t>non-circle</w:t>
      </w:r>
      <w:r>
        <w:t>1</w:t>
      </w:r>
      <w:r>
        <w:t>的弦长比正圆弦长大</w:t>
      </w:r>
      <w:r>
        <w:rPr>
          <w:rFonts w:hint="eastAsia"/>
        </w:rPr>
        <w:t>5cm</w:t>
      </w:r>
      <w:r>
        <w:rPr>
          <w:rFonts w:hint="eastAsia"/>
        </w:rPr>
        <w:t>；</w:t>
      </w:r>
      <w:r>
        <w:rPr>
          <w:rFonts w:hint="eastAsia"/>
        </w:rPr>
        <w:t>non</w:t>
      </w:r>
      <w:r>
        <w:t>-circle2</w:t>
      </w:r>
      <w:r w:rsidR="003E18F9">
        <w:t>的弦长比正圆弦长小</w:t>
      </w:r>
      <w:r w:rsidR="003E18F9">
        <w:rPr>
          <w:rFonts w:hint="eastAsia"/>
        </w:rPr>
        <w:t>5cm</w:t>
      </w:r>
      <w:r w:rsidR="003E18F9">
        <w:rPr>
          <w:rFonts w:hint="eastAsia"/>
        </w:rPr>
        <w:t>。</w:t>
      </w:r>
      <w:r w:rsidR="00780679">
        <w:rPr>
          <w:rFonts w:hint="eastAsia"/>
        </w:rPr>
        <w:t>这两种</w:t>
      </w:r>
      <w:r w:rsidR="00084AD7">
        <w:rPr>
          <w:rFonts w:hint="eastAsia"/>
        </w:rPr>
        <w:t>非正圆弯曲都降低了</w:t>
      </w:r>
      <w:r w:rsidR="00084AD7">
        <w:rPr>
          <w:rFonts w:hint="eastAsia"/>
        </w:rPr>
        <w:t>0ppm</w:t>
      </w:r>
      <w:r w:rsidR="00084AD7">
        <w:rPr>
          <w:rFonts w:hint="eastAsia"/>
        </w:rPr>
        <w:t>处损耗基线的大小</w:t>
      </w:r>
      <w:r w:rsidR="00470346">
        <w:rPr>
          <w:rFonts w:hint="eastAsia"/>
        </w:rPr>
        <w:t>，同时灵敏度都比正圆弯曲时有所降低。</w:t>
      </w:r>
      <w:r w:rsidR="00340321">
        <w:rPr>
          <w:rFonts w:hint="eastAsia"/>
        </w:rPr>
        <w:t>其中</w:t>
      </w:r>
      <w:r w:rsidR="00F06173">
        <w:rPr>
          <w:rFonts w:hint="eastAsia"/>
        </w:rPr>
        <w:t>“类跑道形”</w:t>
      </w:r>
      <w:r w:rsidR="00340321">
        <w:rPr>
          <w:rFonts w:hint="eastAsia"/>
        </w:rPr>
        <w:t>我们可以理解为弯曲角度相同，弯曲长度</w:t>
      </w:r>
      <w:r w:rsidR="00D74BD7">
        <w:rPr>
          <w:rFonts w:hint="eastAsia"/>
        </w:rPr>
        <w:t>变短</w:t>
      </w:r>
      <w:r w:rsidR="00340321">
        <w:rPr>
          <w:rFonts w:hint="eastAsia"/>
        </w:rPr>
        <w:t>时的情况；而</w:t>
      </w:r>
      <w:r w:rsidR="00F06173">
        <w:rPr>
          <w:rFonts w:hint="eastAsia"/>
        </w:rPr>
        <w:t>“类椭圆形”</w:t>
      </w:r>
      <w:r w:rsidR="00D74BD7">
        <w:rPr>
          <w:rFonts w:hint="eastAsia"/>
        </w:rPr>
        <w:t>的情况可以近似为弯曲长度相同，弯曲半径变大时的情况。</w:t>
      </w:r>
    </w:p>
    <w:p w14:paraId="6B4583D7" w14:textId="5EEB14F2" w:rsidR="004E585B" w:rsidRDefault="004E585B" w:rsidP="000847FC">
      <w:pPr>
        <w:ind w:firstLine="480"/>
      </w:pPr>
      <w:r>
        <w:rPr>
          <w:noProof/>
        </w:rPr>
        <w:drawing>
          <wp:inline distT="0" distB="0" distL="0" distR="0" wp14:anchorId="77F02927" wp14:editId="48D3A1B2">
            <wp:extent cx="4320000" cy="1654704"/>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20000" cy="1654704"/>
                    </a:xfrm>
                    <a:prstGeom prst="rect">
                      <a:avLst/>
                    </a:prstGeom>
                    <a:noFill/>
                  </pic:spPr>
                </pic:pic>
              </a:graphicData>
            </a:graphic>
          </wp:inline>
        </w:drawing>
      </w:r>
    </w:p>
    <w:p w14:paraId="350AB50E" w14:textId="7DCA2831" w:rsidR="00835868" w:rsidRDefault="00835868" w:rsidP="00A24474">
      <w:pPr>
        <w:spacing w:afterLines="100" w:after="240"/>
        <w:ind w:firstLine="480"/>
        <w:jc w:val="center"/>
      </w:pPr>
      <w:r>
        <w:t>图</w:t>
      </w:r>
      <w:r>
        <w:rPr>
          <w:rFonts w:hint="eastAsia"/>
        </w:rPr>
        <w:t>4</w:t>
      </w:r>
      <w:r>
        <w:t>-</w:t>
      </w:r>
      <w:r>
        <w:rPr>
          <w:rFonts w:hint="eastAsia"/>
        </w:rPr>
        <w:t>？</w:t>
      </w:r>
    </w:p>
    <w:p w14:paraId="6F58552B" w14:textId="569487F5" w:rsidR="000847FC" w:rsidRPr="00835868" w:rsidRDefault="00835868" w:rsidP="00816D98">
      <w:pPr>
        <w:ind w:firstLine="480"/>
      </w:pPr>
      <w:r>
        <w:rPr>
          <w:rFonts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0EDAB621" w:rsidR="005D02FC" w:rsidRDefault="005D02FC" w:rsidP="0068594B">
      <w:pPr>
        <w:pStyle w:val="2"/>
        <w:ind w:firstLine="643"/>
      </w:pPr>
      <w:bookmarkStart w:id="77" w:name="_Toc446359353"/>
      <w:r>
        <w:t>4</w:t>
      </w:r>
      <w:r w:rsidRPr="00C63E69">
        <w:rPr>
          <w:rFonts w:hint="eastAsia"/>
        </w:rPr>
        <w:t>.</w:t>
      </w:r>
      <w:r>
        <w:t>5</w:t>
      </w:r>
      <w:r w:rsidRPr="00C63E69">
        <w:rPr>
          <w:rFonts w:hint="eastAsia"/>
        </w:rPr>
        <w:t xml:space="preserve"> </w:t>
      </w:r>
      <w:r>
        <w:rPr>
          <w:rFonts w:hint="eastAsia"/>
        </w:rPr>
        <w:t>本章小结</w:t>
      </w:r>
      <w:r w:rsidR="0062511E">
        <w:rPr>
          <w:rFonts w:hint="eastAsia"/>
        </w:rPr>
        <w:t>**</w:t>
      </w:r>
      <w:bookmarkEnd w:id="77"/>
    </w:p>
    <w:p w14:paraId="0966913D" w14:textId="7177FD75" w:rsidR="005D02FC" w:rsidRDefault="00816D98" w:rsidP="00F76E88">
      <w:pPr>
        <w:ind w:firstLine="480"/>
      </w:pPr>
      <w:r>
        <w:t>本章主要介绍了在</w:t>
      </w:r>
      <w:r>
        <w:rPr>
          <w:rFonts w:hint="eastAsia"/>
        </w:rPr>
        <w:t>第三</w:t>
      </w:r>
      <w:r>
        <w:t>章的传感系统平台上进行气体吸收传感实验的各种结果</w:t>
      </w:r>
      <w:r>
        <w:rPr>
          <w:rFonts w:hint="eastAsia"/>
        </w:rPr>
        <w:t>。</w:t>
      </w:r>
      <w:r>
        <w:t>从非线性响应</w:t>
      </w:r>
      <w:r>
        <w:rPr>
          <w:rFonts w:hint="eastAsia"/>
        </w:rPr>
        <w:t>、</w:t>
      </w:r>
      <w:r>
        <w:t>信噪比</w:t>
      </w:r>
      <w:r>
        <w:rPr>
          <w:rFonts w:hint="eastAsia"/>
        </w:rPr>
        <w:t>、</w:t>
      </w:r>
      <w:r>
        <w:t>弯曲长度</w:t>
      </w:r>
      <w:r>
        <w:rPr>
          <w:rFonts w:hint="eastAsia"/>
        </w:rPr>
        <w:t>、</w:t>
      </w:r>
      <w:r>
        <w:t>弯曲半径</w:t>
      </w:r>
      <w:r>
        <w:rPr>
          <w:rFonts w:hint="eastAsia"/>
        </w:rPr>
        <w:t>、</w:t>
      </w:r>
      <w:r>
        <w:t>检测极限与灵敏度等角度</w:t>
      </w:r>
      <w:r>
        <w:rPr>
          <w:rFonts w:hint="eastAsia"/>
        </w:rPr>
        <w:t>分析</w:t>
      </w:r>
      <w:r>
        <w:t>了实验所得结果</w:t>
      </w:r>
      <w:r>
        <w:rPr>
          <w:rFonts w:hint="eastAsia"/>
        </w:rPr>
        <w:t>，</w:t>
      </w:r>
      <w:r>
        <w:t>并与第二章中的仿真结果进行了比较</w:t>
      </w:r>
      <w:r>
        <w:rPr>
          <w:rFonts w:hint="eastAsia"/>
        </w:rPr>
        <w:t>。</w:t>
      </w:r>
      <w:r w:rsidR="00C17D84">
        <w:rPr>
          <w:rFonts w:hint="eastAsia"/>
        </w:rPr>
        <w:t>实验结果与理论仿真相吻合，证明了第二章中所提出了优化建议的可行性。</w:t>
      </w:r>
      <w:r>
        <w:rPr>
          <w:rFonts w:hint="eastAsia"/>
        </w:rPr>
        <w:t>另外，针对气体传感系统吸收峰的计算以及非正圆弯曲会带来的影响做了简要的分析</w:t>
      </w:r>
      <w:r w:rsidR="00C17D84">
        <w:rPr>
          <w:rFonts w:hint="eastAsia"/>
        </w:rPr>
        <w:t>，可为同类实验参考。</w:t>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39AAF5F" w14:textId="77777777" w:rsidR="00C17D84" w:rsidRDefault="00C17D84">
      <w:pPr>
        <w:spacing w:line="240" w:lineRule="auto"/>
        <w:ind w:firstLineChars="0" w:firstLine="0"/>
        <w:rPr>
          <w:rFonts w:ascii="Times New Roman" w:eastAsia="宋体" w:hAnsi="Times New Roman"/>
          <w:b/>
          <w:bCs/>
          <w:kern w:val="44"/>
          <w:sz w:val="36"/>
          <w:szCs w:val="44"/>
        </w:rPr>
      </w:pPr>
      <w:bookmarkStart w:id="78" w:name="_Toc446359354"/>
      <w:r>
        <w:rPr>
          <w:rFonts w:ascii="Times New Roman" w:eastAsia="宋体" w:hAnsi="Times New Roman"/>
          <w:sz w:val="36"/>
        </w:rPr>
        <w:br w:type="page"/>
      </w:r>
    </w:p>
    <w:p w14:paraId="3C844A08" w14:textId="7D90B5C8" w:rsidR="00DE5488" w:rsidRPr="00A913E6" w:rsidRDefault="00DE5488" w:rsidP="00492855">
      <w:pPr>
        <w:pStyle w:val="1"/>
        <w:spacing w:line="360" w:lineRule="auto"/>
        <w:ind w:firstLineChars="0" w:firstLine="0"/>
        <w:jc w:val="center"/>
        <w:rPr>
          <w:rFonts w:ascii="Times New Roman" w:eastAsia="宋体" w:hAnsi="Times New Roman"/>
          <w:sz w:val="36"/>
        </w:rPr>
      </w:pPr>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B82E50">
        <w:rPr>
          <w:rFonts w:ascii="Times New Roman" w:eastAsia="宋体" w:hAnsi="Times New Roman" w:hint="eastAsia"/>
          <w:sz w:val="36"/>
        </w:rPr>
        <w:t xml:space="preserve"> </w:t>
      </w:r>
      <w:r w:rsidR="006B50D9" w:rsidRPr="00A913E6">
        <w:rPr>
          <w:rFonts w:ascii="Times New Roman" w:eastAsia="宋体" w:hAnsi="Times New Roman" w:hint="eastAsia"/>
          <w:sz w:val="36"/>
        </w:rPr>
        <w:t>总结</w:t>
      </w:r>
      <w:r w:rsidR="0062511E">
        <w:rPr>
          <w:rFonts w:ascii="Times New Roman" w:eastAsia="宋体" w:hAnsi="Times New Roman" w:hint="eastAsia"/>
          <w:sz w:val="36"/>
        </w:rPr>
        <w:t>**</w:t>
      </w:r>
      <w:bookmarkEnd w:id="78"/>
    </w:p>
    <w:p w14:paraId="3A18F8CA" w14:textId="110D2A9A" w:rsidR="00DE5488" w:rsidRPr="00C63E69" w:rsidRDefault="0090582D" w:rsidP="0068594B">
      <w:pPr>
        <w:pStyle w:val="2"/>
        <w:ind w:firstLine="643"/>
      </w:pPr>
      <w:bookmarkStart w:id="79" w:name="_Toc446359355"/>
      <w:r>
        <w:t>5</w:t>
      </w:r>
      <w:r w:rsidR="006B50D9" w:rsidRPr="00C63E69">
        <w:rPr>
          <w:rFonts w:hint="eastAsia"/>
        </w:rPr>
        <w:t xml:space="preserve">.1 </w:t>
      </w:r>
      <w:r w:rsidR="006B50D9" w:rsidRPr="00C63E69">
        <w:rPr>
          <w:rFonts w:hint="eastAsia"/>
        </w:rPr>
        <w:t>主要结论</w:t>
      </w:r>
      <w:bookmarkEnd w:id="79"/>
    </w:p>
    <w:p w14:paraId="25E0EDC6" w14:textId="09F115C5" w:rsidR="006B50D9" w:rsidRPr="00C63E69" w:rsidRDefault="0090582D" w:rsidP="0068594B">
      <w:pPr>
        <w:pStyle w:val="2"/>
        <w:ind w:firstLine="643"/>
      </w:pPr>
      <w:bookmarkStart w:id="80" w:name="_Toc446359356"/>
      <w:r>
        <w:t>5</w:t>
      </w:r>
      <w:r w:rsidR="006B50D9" w:rsidRPr="00C63E69">
        <w:rPr>
          <w:rFonts w:hint="eastAsia"/>
        </w:rPr>
        <w:t xml:space="preserve">.2 </w:t>
      </w:r>
      <w:r w:rsidR="006B50D9" w:rsidRPr="00C63E69">
        <w:rPr>
          <w:rFonts w:hint="eastAsia"/>
        </w:rPr>
        <w:t>创新点</w:t>
      </w:r>
      <w:bookmarkEnd w:id="80"/>
    </w:p>
    <w:p w14:paraId="61FA437B" w14:textId="77777777" w:rsidR="006B50D9" w:rsidRPr="00C63E69" w:rsidRDefault="006B50D9" w:rsidP="006B50D9">
      <w:pPr>
        <w:ind w:firstLine="480"/>
        <w:rPr>
          <w:rFonts w:ascii="Times New Roman" w:eastAsia="宋体" w:hAnsi="Times New Roman"/>
        </w:rPr>
      </w:pPr>
    </w:p>
    <w:p w14:paraId="58FBAD4F" w14:textId="7975B254" w:rsidR="006B50D9" w:rsidRPr="00C63E69" w:rsidRDefault="0090582D" w:rsidP="0068594B">
      <w:pPr>
        <w:pStyle w:val="2"/>
        <w:ind w:firstLine="643"/>
      </w:pPr>
      <w:bookmarkStart w:id="81" w:name="_Toc446359357"/>
      <w:r>
        <w:rPr>
          <w:rFonts w:hint="eastAsia"/>
        </w:rPr>
        <w:t>5</w:t>
      </w:r>
      <w:r w:rsidR="006B50D9" w:rsidRPr="00C63E69">
        <w:rPr>
          <w:rFonts w:hint="eastAsia"/>
        </w:rPr>
        <w:t xml:space="preserve">.3 </w:t>
      </w:r>
      <w:r w:rsidR="006B50D9" w:rsidRPr="00C63E69">
        <w:rPr>
          <w:rFonts w:hint="eastAsia"/>
        </w:rPr>
        <w:t>工作展望</w:t>
      </w:r>
      <w:bookmarkEnd w:id="81"/>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ind w:firstLine="480"/>
        <w:rPr>
          <w:rFonts w:ascii="Times New Roman" w:eastAsia="宋体" w:hAnsi="Times New Roman"/>
        </w:rPr>
      </w:pPr>
    </w:p>
    <w:p w14:paraId="42683723" w14:textId="77777777" w:rsidR="00CA1E3A" w:rsidRPr="00C63E69" w:rsidRDefault="00CA1E3A" w:rsidP="00DE5488">
      <w:pPr>
        <w:ind w:firstLine="480"/>
        <w:rPr>
          <w:rFonts w:ascii="Times New Roman" w:eastAsia="宋体" w:hAnsi="Times New Roman"/>
        </w:rPr>
      </w:pPr>
    </w:p>
    <w:p w14:paraId="26FF1516" w14:textId="206BFD57" w:rsidR="00DE5488" w:rsidRPr="00C63E69" w:rsidRDefault="00DE5488" w:rsidP="00DE5488">
      <w:pPr>
        <w:pStyle w:val="1"/>
        <w:spacing w:line="360" w:lineRule="auto"/>
        <w:ind w:firstLine="643"/>
        <w:jc w:val="center"/>
        <w:rPr>
          <w:rFonts w:ascii="Times New Roman" w:eastAsia="宋体" w:hAnsi="Times New Roman"/>
          <w:sz w:val="32"/>
        </w:rPr>
      </w:pPr>
      <w:bookmarkStart w:id="82" w:name="_Toc446359358"/>
      <w:r w:rsidRPr="00C63E69">
        <w:rPr>
          <w:rFonts w:ascii="Times New Roman" w:eastAsia="宋体" w:hAnsi="Times New Roman" w:hint="eastAsia"/>
          <w:sz w:val="32"/>
        </w:rPr>
        <w:t>致谢</w:t>
      </w:r>
      <w:r w:rsidR="0062511E">
        <w:rPr>
          <w:rFonts w:ascii="Times New Roman" w:eastAsia="宋体" w:hAnsi="Times New Roman" w:hint="eastAsia"/>
          <w:sz w:val="32"/>
        </w:rPr>
        <w:t>**</w:t>
      </w:r>
      <w:bookmarkEnd w:id="82"/>
    </w:p>
    <w:p w14:paraId="4C00C7A4" w14:textId="77777777" w:rsidR="0034006A" w:rsidRDefault="0034006A" w:rsidP="00C3363F">
      <w:pPr>
        <w:ind w:firstLine="480"/>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83" w:name="_Toc446359359"/>
      <w:r w:rsidRPr="00C63E69">
        <w:rPr>
          <w:rFonts w:ascii="Times New Roman" w:eastAsia="宋体" w:hAnsi="Times New Roman" w:hint="eastAsia"/>
          <w:sz w:val="32"/>
        </w:rPr>
        <w:t>参考文献</w:t>
      </w:r>
      <w:bookmarkEnd w:id="83"/>
    </w:p>
    <w:p w14:paraId="47B86A54" w14:textId="77777777" w:rsidR="00F25306" w:rsidRPr="00F25306" w:rsidRDefault="0034006A" w:rsidP="00F25306">
      <w:pPr>
        <w:pStyle w:val="EndNoteBibliography"/>
        <w:ind w:left="720"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84" w:name="_ENREF_1"/>
      <w:r w:rsidR="00F25306" w:rsidRPr="00F25306">
        <w:t>1.</w:t>
      </w:r>
      <w:r w:rsidR="00F25306" w:rsidRPr="00F25306">
        <w:tab/>
        <w:t xml:space="preserve">Starr, C., C.A. Evers, and L. Starr, </w:t>
      </w:r>
      <w:r w:rsidR="00F25306" w:rsidRPr="00F25306">
        <w:rPr>
          <w:i/>
        </w:rPr>
        <w:t>Biology : concepts and applications</w:t>
      </w:r>
      <w:r w:rsidR="00F25306" w:rsidRPr="00F25306">
        <w:t>. 2008: Thomson Brooks/Cole. 454-483(30).</w:t>
      </w:r>
      <w:bookmarkEnd w:id="84"/>
    </w:p>
    <w:p w14:paraId="46DA1529" w14:textId="77777777" w:rsidR="00F25306" w:rsidRPr="00F25306" w:rsidRDefault="00F25306" w:rsidP="00F25306">
      <w:pPr>
        <w:pStyle w:val="EndNoteBibliography"/>
        <w:ind w:left="720" w:firstLine="480"/>
      </w:pPr>
      <w:bookmarkStart w:id="85" w:name="_ENREF_2"/>
      <w:r w:rsidRPr="00F25306">
        <w:t>2.</w:t>
      </w:r>
      <w:r w:rsidRPr="00F25306">
        <w:tab/>
        <w:t xml:space="preserve">Howell and Peter, </w:t>
      </w:r>
      <w:r w:rsidRPr="00F25306">
        <w:rPr>
          <w:i/>
        </w:rPr>
        <w:t>Signals and systems for speech and hearing</w:t>
      </w:r>
      <w:r w:rsidRPr="00F25306">
        <w:t>. 2011: Emerald.</w:t>
      </w:r>
      <w:bookmarkEnd w:id="85"/>
    </w:p>
    <w:p w14:paraId="073E094D" w14:textId="77777777" w:rsidR="00F25306" w:rsidRPr="00F25306" w:rsidRDefault="00F25306" w:rsidP="00F25306">
      <w:pPr>
        <w:pStyle w:val="EndNoteBibliography"/>
        <w:ind w:left="720" w:firstLine="480"/>
      </w:pPr>
      <w:bookmarkStart w:id="86" w:name="_ENREF_3"/>
      <w:r w:rsidRPr="00F25306">
        <w:t>3.</w:t>
      </w:r>
      <w:r w:rsidRPr="00F25306">
        <w:tab/>
        <w:t xml:space="preserve">Kao, K.C. and G.A. Hockham, </w:t>
      </w:r>
      <w:r w:rsidRPr="00F25306">
        <w:rPr>
          <w:i/>
        </w:rPr>
        <w:t>Dielectric-fibre surface waveguides for optical frequencies.</w:t>
      </w:r>
      <w:r w:rsidRPr="00F25306">
        <w:t xml:space="preserve"> Optoelectronics [see also IEE Proceedings-Optoelectronics], IEE Proceedings J, 1986. </w:t>
      </w:r>
      <w:r w:rsidRPr="00F25306">
        <w:rPr>
          <w:b/>
        </w:rPr>
        <w:t>133</w:t>
      </w:r>
      <w:r w:rsidRPr="00F25306">
        <w:t>(7): p. 191-198.</w:t>
      </w:r>
      <w:bookmarkEnd w:id="86"/>
    </w:p>
    <w:p w14:paraId="6E252041" w14:textId="77777777" w:rsidR="00F25306" w:rsidRPr="00F25306" w:rsidRDefault="00F25306" w:rsidP="00F25306">
      <w:pPr>
        <w:pStyle w:val="EndNoteBibliography"/>
        <w:ind w:left="720" w:firstLine="480"/>
      </w:pPr>
      <w:bookmarkStart w:id="87" w:name="_ENREF_4"/>
      <w:r w:rsidRPr="00F25306">
        <w:t>4.</w:t>
      </w:r>
      <w:r w:rsidRPr="00F25306">
        <w:tab/>
        <w:t xml:space="preserve">Kapron, F.P., D.B. Keck, and R.D. Maurer, </w:t>
      </w:r>
      <w:r w:rsidRPr="00F25306">
        <w:rPr>
          <w:i/>
        </w:rPr>
        <w:t>RADIATION LOSSES IN GLASS OPTICAL WAVEGUIDES.</w:t>
      </w:r>
      <w:r w:rsidRPr="00F25306">
        <w:t xml:space="preserve"> Applied Physics Letters, 1970. </w:t>
      </w:r>
      <w:r w:rsidRPr="00F25306">
        <w:rPr>
          <w:b/>
        </w:rPr>
        <w:t>17</w:t>
      </w:r>
      <w:r w:rsidRPr="00F25306">
        <w:t>(10): p. 423-425.</w:t>
      </w:r>
      <w:bookmarkEnd w:id="87"/>
    </w:p>
    <w:p w14:paraId="127A3855" w14:textId="77777777" w:rsidR="00F25306" w:rsidRPr="00F25306" w:rsidRDefault="00F25306" w:rsidP="00F25306">
      <w:pPr>
        <w:pStyle w:val="EndNoteBibliography"/>
        <w:ind w:left="720" w:firstLine="480"/>
      </w:pPr>
      <w:bookmarkStart w:id="88" w:name="_ENREF_5"/>
      <w:r w:rsidRPr="00F25306">
        <w:t>5.</w:t>
      </w:r>
      <w:r w:rsidRPr="00F25306">
        <w:tab/>
        <w:t xml:space="preserve">Brackett, C.A., </w:t>
      </w:r>
      <w:r w:rsidRPr="00F25306">
        <w:rPr>
          <w:i/>
        </w:rPr>
        <w:t>Dense wavelength division multiplexing networks: Principles and applications.</w:t>
      </w:r>
      <w:r w:rsidRPr="00F25306">
        <w:t xml:space="preserve"> Selected Areas in Communications, IEEE Journal on, 1990. </w:t>
      </w:r>
      <w:r w:rsidRPr="00F25306">
        <w:rPr>
          <w:b/>
        </w:rPr>
        <w:t>8</w:t>
      </w:r>
      <w:r w:rsidRPr="00F25306">
        <w:t>(6): p. 948-964.</w:t>
      </w:r>
      <w:bookmarkEnd w:id="88"/>
    </w:p>
    <w:p w14:paraId="42739822" w14:textId="77777777" w:rsidR="00F25306" w:rsidRPr="00F25306" w:rsidRDefault="00F25306" w:rsidP="00F25306">
      <w:pPr>
        <w:pStyle w:val="EndNoteBibliography"/>
        <w:ind w:left="720" w:firstLine="480"/>
      </w:pPr>
      <w:bookmarkStart w:id="89" w:name="_ENREF_6"/>
      <w:r w:rsidRPr="00F25306">
        <w:rPr>
          <w:rFonts w:hint="eastAsia"/>
        </w:rPr>
        <w:t>6.</w:t>
      </w:r>
      <w:r w:rsidRPr="00F25306">
        <w:rPr>
          <w:rFonts w:hint="eastAsia"/>
        </w:rPr>
        <w:tab/>
      </w:r>
      <w:r w:rsidRPr="00F25306">
        <w:rPr>
          <w:rFonts w:hint="eastAsia"/>
        </w:rPr>
        <w:t>施文</w:t>
      </w:r>
      <w:r w:rsidRPr="00F25306">
        <w:rPr>
          <w:rFonts w:hint="eastAsia"/>
        </w:rPr>
        <w:t xml:space="preserve">, </w:t>
      </w:r>
      <w:r w:rsidRPr="00F25306">
        <w:rPr>
          <w:rFonts w:hint="eastAsia"/>
          <w:i/>
        </w:rPr>
        <w:t>有毒有害气体检测仪器原理和应用</w:t>
      </w:r>
      <w:r w:rsidRPr="00F25306">
        <w:rPr>
          <w:rFonts w:hint="eastAsia"/>
        </w:rPr>
        <w:t xml:space="preserve">. 2009: </w:t>
      </w:r>
      <w:r w:rsidRPr="00F25306">
        <w:rPr>
          <w:rFonts w:hint="eastAsia"/>
        </w:rPr>
        <w:t>化学工业出版社</w:t>
      </w:r>
      <w:r w:rsidRPr="00F25306">
        <w:rPr>
          <w:rFonts w:hint="eastAsia"/>
        </w:rPr>
        <w:t>. 66-66.</w:t>
      </w:r>
      <w:bookmarkEnd w:id="89"/>
    </w:p>
    <w:p w14:paraId="6B87FD4E" w14:textId="77777777" w:rsidR="00F25306" w:rsidRPr="00F25306" w:rsidRDefault="00F25306" w:rsidP="00F25306">
      <w:pPr>
        <w:pStyle w:val="EndNoteBibliography"/>
        <w:ind w:left="720" w:firstLine="480"/>
      </w:pPr>
      <w:bookmarkStart w:id="90" w:name="_ENREF_7"/>
      <w:r w:rsidRPr="00F25306">
        <w:t>7.</w:t>
      </w:r>
      <w:r w:rsidRPr="00F25306">
        <w:tab/>
        <w:t xml:space="preserve">Wild, K., </w:t>
      </w:r>
      <w:r w:rsidRPr="00F25306">
        <w:rPr>
          <w:i/>
        </w:rPr>
        <w:t>Gas quality measurement: a gas control revolution?</w:t>
      </w:r>
      <w:r w:rsidRPr="00F25306">
        <w:t xml:space="preserve"> Gas engineering and management, 2000. </w:t>
      </w:r>
      <w:r w:rsidRPr="00F25306">
        <w:rPr>
          <w:b/>
        </w:rPr>
        <w:t>40</w:t>
      </w:r>
      <w:r w:rsidRPr="00F25306">
        <w:t>(JULAOU): p. 12-14.</w:t>
      </w:r>
      <w:bookmarkEnd w:id="90"/>
    </w:p>
    <w:p w14:paraId="260FDDC2" w14:textId="77777777" w:rsidR="00F25306" w:rsidRPr="00F25306" w:rsidRDefault="00F25306" w:rsidP="00F25306">
      <w:pPr>
        <w:pStyle w:val="EndNoteBibliography"/>
        <w:ind w:left="720" w:firstLine="480"/>
      </w:pPr>
      <w:bookmarkStart w:id="91" w:name="_ENREF_8"/>
      <w:r w:rsidRPr="00F25306">
        <w:t>8.</w:t>
      </w:r>
      <w:r w:rsidRPr="00F25306">
        <w:tab/>
        <w:t xml:space="preserve">Pyun, S.H., et al., </w:t>
      </w:r>
      <w:r w:rsidRPr="00F25306">
        <w:rPr>
          <w:i/>
        </w:rPr>
        <w:t>Interference-free mid-IR laser absorption detection of methane.</w:t>
      </w:r>
      <w:r w:rsidRPr="00F25306">
        <w:t xml:space="preserve"> Measurement Science &amp; Technology, 2011. </w:t>
      </w:r>
      <w:r w:rsidRPr="00F25306">
        <w:rPr>
          <w:b/>
        </w:rPr>
        <w:t>22</w:t>
      </w:r>
      <w:r w:rsidRPr="00F25306">
        <w:t>(2): p. 620-626.</w:t>
      </w:r>
      <w:bookmarkEnd w:id="91"/>
    </w:p>
    <w:p w14:paraId="2C5588FB" w14:textId="77777777" w:rsidR="00F25306" w:rsidRPr="00F25306" w:rsidRDefault="00F25306" w:rsidP="00F25306">
      <w:pPr>
        <w:pStyle w:val="EndNoteBibliography"/>
        <w:ind w:left="720" w:firstLine="480"/>
      </w:pPr>
      <w:bookmarkStart w:id="92" w:name="_ENREF_9"/>
      <w:r w:rsidRPr="00F25306">
        <w:t>9.</w:t>
      </w:r>
      <w:r w:rsidRPr="00F25306">
        <w:tab/>
        <w:t xml:space="preserve">Hodgkinson, J., Q. Shan, and R.D. Pride, </w:t>
      </w:r>
      <w:r w:rsidRPr="00F25306">
        <w:rPr>
          <w:i/>
        </w:rPr>
        <w:t>Detection of a simulated gas leak in a wind tunnel.</w:t>
      </w:r>
      <w:r w:rsidRPr="00F25306">
        <w:t xml:space="preserve"> Measurement Science &amp; Technology, 2006. </w:t>
      </w:r>
      <w:r w:rsidRPr="00F25306">
        <w:rPr>
          <w:b/>
        </w:rPr>
        <w:t>17</w:t>
      </w:r>
      <w:r w:rsidRPr="00F25306">
        <w:t>(17): p. 1586-1593.</w:t>
      </w:r>
      <w:bookmarkEnd w:id="92"/>
    </w:p>
    <w:p w14:paraId="478398F4" w14:textId="77777777" w:rsidR="00F25306" w:rsidRPr="00F25306" w:rsidRDefault="00F25306" w:rsidP="00F25306">
      <w:pPr>
        <w:pStyle w:val="EndNoteBibliography"/>
        <w:ind w:left="720" w:firstLine="480"/>
      </w:pPr>
      <w:bookmarkStart w:id="93" w:name="_ENREF_10"/>
      <w:r w:rsidRPr="00F25306">
        <w:t>10.</w:t>
      </w:r>
      <w:r w:rsidRPr="00F25306">
        <w:tab/>
        <w:t xml:space="preserve">Gardiner, T., et al., </w:t>
      </w:r>
      <w:r w:rsidRPr="00F25306">
        <w:rPr>
          <w:i/>
        </w:rPr>
        <w:t>A lightweight near-infrared spectrometer for the detection of trace atmospheric species.</w:t>
      </w:r>
      <w:r w:rsidRPr="00F25306">
        <w:t xml:space="preserve"> Review of Scientific Instruments, 2010. </w:t>
      </w:r>
      <w:r w:rsidRPr="00F25306">
        <w:rPr>
          <w:b/>
        </w:rPr>
        <w:t>81</w:t>
      </w:r>
      <w:r w:rsidRPr="00F25306">
        <w:t>(8): p. 083102-083102-11.</w:t>
      </w:r>
      <w:bookmarkEnd w:id="93"/>
    </w:p>
    <w:p w14:paraId="07AC769C" w14:textId="77777777" w:rsidR="00F25306" w:rsidRPr="00F25306" w:rsidRDefault="00F25306" w:rsidP="00F25306">
      <w:pPr>
        <w:pStyle w:val="EndNoteBibliography"/>
        <w:ind w:left="720" w:firstLine="480"/>
      </w:pPr>
      <w:bookmarkStart w:id="94" w:name="_ENREF_11"/>
      <w:r w:rsidRPr="00F25306">
        <w:t>11.</w:t>
      </w:r>
      <w:r w:rsidRPr="00F25306">
        <w:tab/>
        <w:t xml:space="preserve">Mcdermitt, D., et al., </w:t>
      </w:r>
      <w:r w:rsidRPr="00F25306">
        <w:rPr>
          <w:i/>
        </w:rPr>
        <w:t>A new low-power, open-path instrument for measuring methane flux by eddy covariance.</w:t>
      </w:r>
      <w:r w:rsidRPr="00F25306">
        <w:t xml:space="preserve"> Applied Physics B, 2011. </w:t>
      </w:r>
      <w:r w:rsidRPr="00F25306">
        <w:rPr>
          <w:b/>
        </w:rPr>
        <w:t>102</w:t>
      </w:r>
      <w:r w:rsidRPr="00F25306">
        <w:t>(2): p. 391-405.</w:t>
      </w:r>
      <w:bookmarkEnd w:id="94"/>
    </w:p>
    <w:p w14:paraId="330FD7E5" w14:textId="77777777" w:rsidR="00F25306" w:rsidRPr="00F25306" w:rsidRDefault="00F25306" w:rsidP="00F25306">
      <w:pPr>
        <w:pStyle w:val="EndNoteBibliography"/>
        <w:ind w:left="720" w:firstLine="480"/>
      </w:pPr>
      <w:bookmarkStart w:id="95" w:name="_ENREF_12"/>
      <w:r w:rsidRPr="00F25306">
        <w:rPr>
          <w:rFonts w:hint="eastAsia"/>
        </w:rPr>
        <w:t>12.</w:t>
      </w:r>
      <w:r w:rsidRPr="00F25306">
        <w:rPr>
          <w:rFonts w:hint="eastAsia"/>
        </w:rPr>
        <w:tab/>
      </w:r>
      <w:r w:rsidRPr="00F25306">
        <w:rPr>
          <w:rFonts w:hint="eastAsia"/>
        </w:rPr>
        <w:t>郑龙江</w:t>
      </w:r>
      <w:r w:rsidRPr="00F25306">
        <w:rPr>
          <w:rFonts w:hint="eastAsia"/>
        </w:rPr>
        <w:t xml:space="preserve">, et al., </w:t>
      </w:r>
      <w:r w:rsidRPr="00F25306">
        <w:rPr>
          <w:rFonts w:hint="eastAsia"/>
          <w:i/>
        </w:rPr>
        <w:t>气体浓度检测光学技术的研究现状和发展趋势</w:t>
      </w:r>
      <w:r w:rsidRPr="00F25306">
        <w:rPr>
          <w:rFonts w:hint="eastAsia"/>
          <w:i/>
        </w:rPr>
        <w:t>.</w:t>
      </w:r>
      <w:r w:rsidRPr="00F25306">
        <w:rPr>
          <w:rFonts w:hint="eastAsia"/>
        </w:rPr>
        <w:t xml:space="preserve"> </w:t>
      </w:r>
      <w:r w:rsidRPr="00F25306">
        <w:rPr>
          <w:rFonts w:hint="eastAsia"/>
        </w:rPr>
        <w:t>激光与光电子学进展</w:t>
      </w:r>
      <w:r w:rsidRPr="00F25306">
        <w:rPr>
          <w:rFonts w:hint="eastAsia"/>
        </w:rPr>
        <w:t xml:space="preserve">, 2008. </w:t>
      </w:r>
      <w:r w:rsidRPr="00F25306">
        <w:rPr>
          <w:rFonts w:hint="eastAsia"/>
          <w:b/>
        </w:rPr>
        <w:t>45</w:t>
      </w:r>
      <w:r w:rsidRPr="00F25306">
        <w:rPr>
          <w:rFonts w:hint="eastAsia"/>
        </w:rPr>
        <w:t>(8): p. 24-32.</w:t>
      </w:r>
      <w:bookmarkEnd w:id="95"/>
    </w:p>
    <w:p w14:paraId="296504A1" w14:textId="77777777" w:rsidR="00F25306" w:rsidRPr="00F25306" w:rsidRDefault="00F25306" w:rsidP="00F25306">
      <w:pPr>
        <w:pStyle w:val="EndNoteBibliography"/>
        <w:ind w:left="720" w:firstLine="480"/>
      </w:pPr>
      <w:bookmarkStart w:id="96" w:name="_ENREF_13"/>
      <w:r w:rsidRPr="00F25306">
        <w:rPr>
          <w:rFonts w:hint="eastAsia"/>
        </w:rPr>
        <w:t>13.</w:t>
      </w:r>
      <w:r w:rsidRPr="00F25306">
        <w:rPr>
          <w:rFonts w:hint="eastAsia"/>
        </w:rPr>
        <w:tab/>
      </w:r>
      <w:r w:rsidRPr="00F25306">
        <w:rPr>
          <w:rFonts w:hint="eastAsia"/>
        </w:rPr>
        <w:t>黎敏</w:t>
      </w:r>
      <w:r w:rsidRPr="00F25306">
        <w:rPr>
          <w:rFonts w:hint="eastAsia"/>
        </w:rPr>
        <w:t xml:space="preserve">, </w:t>
      </w:r>
      <w:r w:rsidRPr="00F25306">
        <w:rPr>
          <w:rFonts w:hint="eastAsia"/>
          <w:i/>
        </w:rPr>
        <w:t>光纤传感器及其应用技术</w:t>
      </w:r>
      <w:r w:rsidRPr="00F25306">
        <w:rPr>
          <w:rFonts w:hint="eastAsia"/>
        </w:rPr>
        <w:t xml:space="preserve">. 2012: </w:t>
      </w:r>
      <w:r w:rsidRPr="00F25306">
        <w:rPr>
          <w:rFonts w:hint="eastAsia"/>
        </w:rPr>
        <w:t>武汉大学出版社</w:t>
      </w:r>
      <w:r w:rsidRPr="00F25306">
        <w:rPr>
          <w:rFonts w:hint="eastAsia"/>
        </w:rPr>
        <w:t>.</w:t>
      </w:r>
      <w:bookmarkEnd w:id="96"/>
    </w:p>
    <w:p w14:paraId="0261B24B" w14:textId="77777777" w:rsidR="00F25306" w:rsidRPr="00F25306" w:rsidRDefault="00F25306" w:rsidP="00F25306">
      <w:pPr>
        <w:pStyle w:val="EndNoteBibliography"/>
        <w:ind w:left="720" w:firstLine="480"/>
      </w:pPr>
      <w:bookmarkStart w:id="97" w:name="_ENREF_14"/>
      <w:r w:rsidRPr="00F25306">
        <w:t>14.</w:t>
      </w:r>
      <w:r w:rsidRPr="00F25306">
        <w:tab/>
        <w:t xml:space="preserve">Rowan-Robinson, M., </w:t>
      </w:r>
      <w:r w:rsidRPr="00F25306">
        <w:rPr>
          <w:i/>
        </w:rPr>
        <w:t>Night vision: exploring the infrared universe</w:t>
      </w:r>
      <w:r w:rsidRPr="00F25306">
        <w:t>. 2013: Cambridge University Press.</w:t>
      </w:r>
      <w:bookmarkEnd w:id="97"/>
    </w:p>
    <w:p w14:paraId="4D26820E" w14:textId="77777777" w:rsidR="00F25306" w:rsidRPr="00F25306" w:rsidRDefault="00F25306" w:rsidP="00F25306">
      <w:pPr>
        <w:pStyle w:val="EndNoteBibliography"/>
        <w:ind w:left="720" w:firstLine="480"/>
      </w:pPr>
      <w:bookmarkStart w:id="98" w:name="_ENREF_15"/>
      <w:r w:rsidRPr="00F25306">
        <w:rPr>
          <w:rFonts w:hint="eastAsia"/>
        </w:rPr>
        <w:t>15.</w:t>
      </w:r>
      <w:r w:rsidRPr="00F25306">
        <w:rPr>
          <w:rFonts w:hint="eastAsia"/>
        </w:rPr>
        <w:tab/>
      </w:r>
      <w:r w:rsidRPr="00F25306">
        <w:rPr>
          <w:rFonts w:hint="eastAsia"/>
        </w:rPr>
        <w:t>王咏涛</w:t>
      </w:r>
      <w:r w:rsidRPr="00F25306">
        <w:rPr>
          <w:rFonts w:hint="eastAsia"/>
        </w:rPr>
        <w:t xml:space="preserve">, </w:t>
      </w:r>
      <w:r w:rsidRPr="00F25306">
        <w:rPr>
          <w:rFonts w:hint="eastAsia"/>
        </w:rPr>
        <w:t>王</w:t>
      </w:r>
      <w:r w:rsidRPr="00F25306">
        <w:rPr>
          <w:rFonts w:hint="eastAsia"/>
        </w:rPr>
        <w:t xml:space="preserve">., </w:t>
      </w:r>
      <w:r w:rsidRPr="00F25306">
        <w:rPr>
          <w:rFonts w:hint="eastAsia"/>
          <w:i/>
        </w:rPr>
        <w:t>红外检测技术</w:t>
      </w:r>
      <w:r w:rsidRPr="00F25306">
        <w:rPr>
          <w:rFonts w:hint="eastAsia"/>
        </w:rPr>
        <w:t xml:space="preserve">. 2006: </w:t>
      </w:r>
      <w:r w:rsidRPr="00F25306">
        <w:rPr>
          <w:rFonts w:hint="eastAsia"/>
        </w:rPr>
        <w:t>化学工业</w:t>
      </w:r>
      <w:r w:rsidRPr="00F25306">
        <w:rPr>
          <w:rFonts w:hint="eastAsia"/>
        </w:rPr>
        <w:t>.</w:t>
      </w:r>
      <w:bookmarkEnd w:id="98"/>
    </w:p>
    <w:p w14:paraId="3F19CE4C" w14:textId="77777777" w:rsidR="00F25306" w:rsidRPr="00F25306" w:rsidRDefault="00F25306" w:rsidP="00F25306">
      <w:pPr>
        <w:pStyle w:val="EndNoteBibliography"/>
        <w:ind w:left="720" w:firstLine="480"/>
      </w:pPr>
      <w:bookmarkStart w:id="99" w:name="_ENREF_16"/>
      <w:r w:rsidRPr="00F25306">
        <w:t>16.</w:t>
      </w:r>
      <w:r w:rsidRPr="00F25306">
        <w:tab/>
        <w:t xml:space="preserve">Harrington, J.A., </w:t>
      </w:r>
      <w:r w:rsidRPr="00F25306">
        <w:rPr>
          <w:i/>
        </w:rPr>
        <w:t>A Review of IR Transmitting, Hollow Waveguides.</w:t>
      </w:r>
      <w:r w:rsidRPr="00F25306">
        <w:t xml:space="preserve"> Fiber and Integrated Optics, 2000. </w:t>
      </w:r>
      <w:r w:rsidRPr="00F25306">
        <w:rPr>
          <w:b/>
        </w:rPr>
        <w:t>19</w:t>
      </w:r>
      <w:r w:rsidRPr="00F25306">
        <w:t>(3): p. 211-227.</w:t>
      </w:r>
      <w:bookmarkEnd w:id="99"/>
    </w:p>
    <w:p w14:paraId="57138BC9" w14:textId="77777777" w:rsidR="00F25306" w:rsidRPr="00F25306" w:rsidRDefault="00F25306" w:rsidP="00F25306">
      <w:pPr>
        <w:pStyle w:val="EndNoteBibliography"/>
        <w:ind w:left="720" w:firstLine="480"/>
      </w:pPr>
      <w:bookmarkStart w:id="100" w:name="_ENREF_17"/>
      <w:r w:rsidRPr="00F25306">
        <w:rPr>
          <w:rFonts w:hint="eastAsia"/>
        </w:rPr>
        <w:t>17.</w:t>
      </w:r>
      <w:r w:rsidRPr="00F25306">
        <w:rPr>
          <w:rFonts w:hint="eastAsia"/>
        </w:rPr>
        <w:tab/>
      </w:r>
      <w:r w:rsidRPr="00F25306">
        <w:rPr>
          <w:rFonts w:hint="eastAsia"/>
        </w:rPr>
        <w:t>叶险峰</w:t>
      </w:r>
      <w:r w:rsidRPr="00F25306">
        <w:rPr>
          <w:rFonts w:hint="eastAsia"/>
        </w:rPr>
        <w:t xml:space="preserve"> and </w:t>
      </w:r>
      <w:r w:rsidRPr="00F25306">
        <w:rPr>
          <w:rFonts w:hint="eastAsia"/>
        </w:rPr>
        <w:t>汤伟中</w:t>
      </w:r>
      <w:r w:rsidRPr="00F25306">
        <w:rPr>
          <w:rFonts w:hint="eastAsia"/>
        </w:rPr>
        <w:t xml:space="preserve">, </w:t>
      </w:r>
      <w:r w:rsidRPr="00F25306">
        <w:rPr>
          <w:rFonts w:hint="eastAsia"/>
          <w:i/>
        </w:rPr>
        <w:t>CH4</w:t>
      </w:r>
      <w:r w:rsidRPr="00F25306">
        <w:rPr>
          <w:rFonts w:hint="eastAsia"/>
          <w:i/>
        </w:rPr>
        <w:t>气体光纤传感器的研究</w:t>
      </w:r>
      <w:r w:rsidRPr="00F25306">
        <w:rPr>
          <w:rFonts w:hint="eastAsia"/>
          <w:i/>
        </w:rPr>
        <w:t>.</w:t>
      </w:r>
      <w:r w:rsidRPr="00F25306">
        <w:rPr>
          <w:rFonts w:hint="eastAsia"/>
        </w:rPr>
        <w:t xml:space="preserve"> </w:t>
      </w:r>
      <w:r w:rsidRPr="00F25306">
        <w:rPr>
          <w:rFonts w:hint="eastAsia"/>
        </w:rPr>
        <w:t>半导体光电</w:t>
      </w:r>
      <w:r w:rsidRPr="00F25306">
        <w:rPr>
          <w:rFonts w:hint="eastAsia"/>
        </w:rPr>
        <w:t xml:space="preserve">, 2000. </w:t>
      </w:r>
      <w:r w:rsidRPr="00F25306">
        <w:rPr>
          <w:rFonts w:hint="eastAsia"/>
          <w:b/>
        </w:rPr>
        <w:t>21</w:t>
      </w:r>
      <w:r w:rsidRPr="00F25306">
        <w:rPr>
          <w:rFonts w:hint="eastAsia"/>
        </w:rPr>
        <w:t>(3): p. 218-220.</w:t>
      </w:r>
      <w:bookmarkEnd w:id="100"/>
    </w:p>
    <w:p w14:paraId="4DFBD24F" w14:textId="77777777" w:rsidR="00F25306" w:rsidRPr="00F25306" w:rsidRDefault="00F25306" w:rsidP="00F25306">
      <w:pPr>
        <w:pStyle w:val="EndNoteBibliography"/>
        <w:ind w:left="720" w:firstLine="480"/>
      </w:pPr>
      <w:bookmarkStart w:id="101" w:name="_ENREF_18"/>
      <w:r w:rsidRPr="00F25306">
        <w:t>18.</w:t>
      </w:r>
      <w:r w:rsidRPr="00F25306">
        <w:tab/>
        <w:t xml:space="preserve">Mizaikoff, B., </w:t>
      </w:r>
      <w:r w:rsidRPr="00F25306">
        <w:rPr>
          <w:i/>
        </w:rPr>
        <w:t>Peer Reviewed: Mid-IR Fiber-Optic Sensors.</w:t>
      </w:r>
      <w:r w:rsidRPr="00F25306">
        <w:t xml:space="preserve"> Analytical chemistry, 2003. </w:t>
      </w:r>
      <w:r w:rsidRPr="00F25306">
        <w:rPr>
          <w:b/>
        </w:rPr>
        <w:t>75</w:t>
      </w:r>
      <w:r w:rsidRPr="00F25306">
        <w:t>(11): p. 258 A-267 A.</w:t>
      </w:r>
      <w:bookmarkEnd w:id="101"/>
    </w:p>
    <w:p w14:paraId="6DFBA8D2" w14:textId="77777777" w:rsidR="00F25306" w:rsidRPr="00F25306" w:rsidRDefault="00F25306" w:rsidP="00F25306">
      <w:pPr>
        <w:pStyle w:val="EndNoteBibliography"/>
        <w:ind w:left="720" w:firstLine="480"/>
      </w:pPr>
      <w:bookmarkStart w:id="102" w:name="_ENREF_19"/>
      <w:r w:rsidRPr="00F25306">
        <w:t>19.</w:t>
      </w:r>
      <w:r w:rsidRPr="00F25306">
        <w:tab/>
        <w:t xml:space="preserve">Garmire, E., T. Mcmahon, and M. Bass, </w:t>
      </w:r>
      <w:r w:rsidRPr="00F25306">
        <w:rPr>
          <w:i/>
        </w:rPr>
        <w:t>Flexible infrared waveguides for high-power transmission.</w:t>
      </w:r>
      <w:r w:rsidRPr="00F25306">
        <w:t xml:space="preserve"> IEEE Journal of Quantum Electronics, 1980. </w:t>
      </w:r>
      <w:r w:rsidRPr="00F25306">
        <w:rPr>
          <w:b/>
        </w:rPr>
        <w:t>16</w:t>
      </w:r>
      <w:r w:rsidRPr="00F25306">
        <w:t>(1): p. 23-32.</w:t>
      </w:r>
      <w:bookmarkEnd w:id="102"/>
    </w:p>
    <w:p w14:paraId="354A7F8D" w14:textId="77777777" w:rsidR="00F25306" w:rsidRPr="00F25306" w:rsidRDefault="00F25306" w:rsidP="00F25306">
      <w:pPr>
        <w:pStyle w:val="EndNoteBibliography"/>
        <w:ind w:left="720" w:firstLine="480"/>
      </w:pPr>
      <w:bookmarkStart w:id="103" w:name="_ENREF_20"/>
      <w:r w:rsidRPr="00F25306">
        <w:t>20.</w:t>
      </w:r>
      <w:r w:rsidRPr="00F25306">
        <w:tab/>
        <w:t xml:space="preserve">Hongo, A., K. Morosawa, and K. Matsumoto, </w:t>
      </w:r>
      <w:r w:rsidRPr="00F25306">
        <w:rPr>
          <w:i/>
        </w:rPr>
        <w:t>Transmission of kilowatt-class CO(2) laser light through dielectric-coated metallic hollow waveguides for material processing.</w:t>
      </w:r>
      <w:r w:rsidRPr="00F25306">
        <w:t xml:space="preserve"> Appl Opt, 1992. </w:t>
      </w:r>
      <w:r w:rsidRPr="00F25306">
        <w:rPr>
          <w:b/>
        </w:rPr>
        <w:t>31</w:t>
      </w:r>
      <w:r w:rsidRPr="00F25306">
        <w:t>(24): p. 5114-5120.</w:t>
      </w:r>
      <w:bookmarkEnd w:id="103"/>
    </w:p>
    <w:p w14:paraId="6CBAEBC8" w14:textId="77777777" w:rsidR="00F25306" w:rsidRPr="00F25306" w:rsidRDefault="00F25306" w:rsidP="00F25306">
      <w:pPr>
        <w:pStyle w:val="EndNoteBibliography"/>
        <w:ind w:left="720" w:firstLine="480"/>
      </w:pPr>
      <w:bookmarkStart w:id="104" w:name="_ENREF_21"/>
      <w:r w:rsidRPr="00F25306">
        <w:t>21.</w:t>
      </w:r>
      <w:r w:rsidRPr="00F25306">
        <w:tab/>
        <w:t xml:space="preserve">Harrington, J.A. and C.C. Gregory, </w:t>
      </w:r>
      <w:r w:rsidRPr="00F25306">
        <w:rPr>
          <w:i/>
        </w:rPr>
        <w:t>Hollow sapphire fibers for the delivery of CO(2) laser energy.</w:t>
      </w:r>
      <w:r w:rsidRPr="00F25306">
        <w:t xml:space="preserve"> Optics Letters, 1990. </w:t>
      </w:r>
      <w:r w:rsidRPr="00F25306">
        <w:rPr>
          <w:b/>
        </w:rPr>
        <w:t>15</w:t>
      </w:r>
      <w:r w:rsidRPr="00F25306">
        <w:t>(10): p. 541-543.</w:t>
      </w:r>
      <w:bookmarkEnd w:id="104"/>
    </w:p>
    <w:p w14:paraId="0A4C2DBE" w14:textId="77777777" w:rsidR="00F25306" w:rsidRPr="00F25306" w:rsidRDefault="00F25306" w:rsidP="00F25306">
      <w:pPr>
        <w:pStyle w:val="EndNoteBibliography"/>
        <w:ind w:left="720" w:firstLine="480"/>
      </w:pPr>
      <w:bookmarkStart w:id="105" w:name="_ENREF_22"/>
      <w:r w:rsidRPr="00F25306">
        <w:t>22.</w:t>
      </w:r>
      <w:r w:rsidRPr="00F25306">
        <w:tab/>
        <w:t xml:space="preserve">Shi, Y.W., et al., </w:t>
      </w:r>
      <w:r w:rsidRPr="00F25306">
        <w:rPr>
          <w:i/>
        </w:rPr>
        <w:t>Cyclic olefin polymer-coated silver hollow glass waveguides for the infrared.</w:t>
      </w:r>
      <w:r w:rsidRPr="00F25306">
        <w:t xml:space="preserve"> Applied Optics, 1998. </w:t>
      </w:r>
      <w:r w:rsidRPr="00F25306">
        <w:rPr>
          <w:b/>
        </w:rPr>
        <w:t>37</w:t>
      </w:r>
      <w:r w:rsidRPr="00F25306">
        <w:t>(33): p. 7758-62.</w:t>
      </w:r>
      <w:bookmarkEnd w:id="105"/>
    </w:p>
    <w:p w14:paraId="3B177DBE" w14:textId="77777777" w:rsidR="00F25306" w:rsidRPr="00F25306" w:rsidRDefault="00F25306" w:rsidP="00F25306">
      <w:pPr>
        <w:pStyle w:val="EndNoteBibliography"/>
        <w:ind w:left="720" w:firstLine="480"/>
      </w:pPr>
      <w:bookmarkStart w:id="106" w:name="_ENREF_23"/>
      <w:r w:rsidRPr="00F25306">
        <w:t>23.</w:t>
      </w:r>
      <w:r w:rsidRPr="00F25306">
        <w:tab/>
        <w:t xml:space="preserve">Bledt, C.M., J.A. Harrington, and J.M. Kriesel, </w:t>
      </w:r>
      <w:r w:rsidRPr="00F25306">
        <w:rPr>
          <w:i/>
        </w:rPr>
        <w:t>Loss and modal properties of Ag/AgI hollow glass waveguides.</w:t>
      </w:r>
      <w:r w:rsidRPr="00F25306">
        <w:t xml:space="preserve"> Applied Optics, 2012. </w:t>
      </w:r>
      <w:r w:rsidRPr="00F25306">
        <w:rPr>
          <w:b/>
        </w:rPr>
        <w:t>51</w:t>
      </w:r>
      <w:r w:rsidRPr="00F25306">
        <w:t>(16): p. 3114-3119.</w:t>
      </w:r>
      <w:bookmarkEnd w:id="106"/>
    </w:p>
    <w:p w14:paraId="4FD8A623" w14:textId="77777777" w:rsidR="00F25306" w:rsidRPr="00F25306" w:rsidRDefault="00F25306" w:rsidP="00F25306">
      <w:pPr>
        <w:pStyle w:val="EndNoteBibliography"/>
        <w:ind w:left="720" w:firstLine="480"/>
      </w:pPr>
      <w:bookmarkStart w:id="107" w:name="_ENREF_24"/>
      <w:r w:rsidRPr="00F25306">
        <w:t>24.</w:t>
      </w:r>
      <w:r w:rsidRPr="00F25306">
        <w:tab/>
        <w:t xml:space="preserve">Miyagi, M. and S. Kawakami, </w:t>
      </w:r>
      <w:r w:rsidRPr="00F25306">
        <w:rPr>
          <w:i/>
        </w:rPr>
        <w:t>Design theory of dielectric-coated circular metallic waveguides for infrared transmission.</w:t>
      </w:r>
      <w:r w:rsidRPr="00F25306">
        <w:t xml:space="preserve"> Journal of Lightwave Technology, 1984. </w:t>
      </w:r>
      <w:r w:rsidRPr="00F25306">
        <w:rPr>
          <w:b/>
        </w:rPr>
        <w:t>2</w:t>
      </w:r>
      <w:r w:rsidRPr="00F25306">
        <w:t>(2): p. 116-126.</w:t>
      </w:r>
      <w:bookmarkEnd w:id="107"/>
    </w:p>
    <w:p w14:paraId="1F9973FE" w14:textId="77777777" w:rsidR="00F25306" w:rsidRPr="00F25306" w:rsidRDefault="00F25306" w:rsidP="00F25306">
      <w:pPr>
        <w:pStyle w:val="EndNoteBibliography"/>
        <w:ind w:left="720" w:firstLine="480"/>
      </w:pPr>
      <w:bookmarkStart w:id="108" w:name="_ENREF_25"/>
      <w:r w:rsidRPr="00F25306">
        <w:t>25.</w:t>
      </w:r>
      <w:r w:rsidRPr="00F25306">
        <w:tab/>
        <w:t xml:space="preserve">Miyagi, M., K. Harada, and S. Kawakami, </w:t>
      </w:r>
      <w:r w:rsidRPr="00F25306">
        <w:rPr>
          <w:i/>
        </w:rPr>
        <w:t>Wave Propagation and Attenuation in the General Class of Circular Hollow Waveguides with Uniform Curvature.</w:t>
      </w:r>
      <w:r w:rsidRPr="00F25306">
        <w:t xml:space="preserve"> IEEE Transactions on Microwave Theory &amp; Techniques, 1984. </w:t>
      </w:r>
      <w:r w:rsidRPr="00F25306">
        <w:rPr>
          <w:b/>
        </w:rPr>
        <w:t>32</w:t>
      </w:r>
      <w:r w:rsidRPr="00F25306">
        <w:t>(5): p. 513-521.</w:t>
      </w:r>
      <w:bookmarkEnd w:id="108"/>
    </w:p>
    <w:p w14:paraId="5FD2849B" w14:textId="77777777" w:rsidR="00F25306" w:rsidRPr="00F25306" w:rsidRDefault="00F25306" w:rsidP="00F25306">
      <w:pPr>
        <w:pStyle w:val="EndNoteBibliography"/>
        <w:ind w:left="720" w:firstLine="480"/>
      </w:pPr>
      <w:bookmarkStart w:id="109" w:name="_ENREF_26"/>
      <w:r w:rsidRPr="00F25306">
        <w:t>26.</w:t>
      </w:r>
      <w:r w:rsidRPr="00F25306">
        <w:tab/>
        <w:t xml:space="preserve">Miyagi, M., . and S. Kawakami, . </w:t>
      </w:r>
      <w:r w:rsidRPr="00F25306">
        <w:rPr>
          <w:i/>
        </w:rPr>
        <w:t>Losses and phase constant changes caused by bends in the general class of hollow waveguides for the infrared.</w:t>
      </w:r>
      <w:r w:rsidRPr="00F25306">
        <w:t xml:space="preserve"> Applied Optics, 1981. </w:t>
      </w:r>
      <w:r w:rsidRPr="00F25306">
        <w:rPr>
          <w:b/>
        </w:rPr>
        <w:t>20</w:t>
      </w:r>
      <w:r w:rsidRPr="00F25306">
        <w:t>(24): p. 4221-6.</w:t>
      </w:r>
      <w:bookmarkEnd w:id="109"/>
    </w:p>
    <w:p w14:paraId="16700E99" w14:textId="77777777" w:rsidR="00F25306" w:rsidRPr="00F25306" w:rsidRDefault="00F25306" w:rsidP="00F25306">
      <w:pPr>
        <w:pStyle w:val="EndNoteBibliography"/>
        <w:ind w:left="720" w:firstLine="480"/>
      </w:pPr>
      <w:bookmarkStart w:id="110" w:name="_ENREF_27"/>
      <w:r w:rsidRPr="00F25306">
        <w:t>27.</w:t>
      </w:r>
      <w:r w:rsidRPr="00F25306">
        <w:tab/>
        <w:t xml:space="preserve">Miyagi, M., </w:t>
      </w:r>
      <w:r w:rsidRPr="00F25306">
        <w:rPr>
          <w:i/>
        </w:rPr>
        <w:t>Waveguide-loss evaluation in circular hollow waveguides and its ray-optical treatment.</w:t>
      </w:r>
      <w:r w:rsidRPr="00F25306">
        <w:t xml:space="preserve"> Journal of Lightwave Technology, 1985. </w:t>
      </w:r>
      <w:r w:rsidRPr="00F25306">
        <w:rPr>
          <w:b/>
        </w:rPr>
        <w:t>3</w:t>
      </w:r>
      <w:r w:rsidRPr="00F25306">
        <w:t>(2): p. 303-307.</w:t>
      </w:r>
      <w:bookmarkEnd w:id="110"/>
    </w:p>
    <w:p w14:paraId="0F819AB9" w14:textId="77777777" w:rsidR="00F25306" w:rsidRPr="00F25306" w:rsidRDefault="00F25306" w:rsidP="00F25306">
      <w:pPr>
        <w:pStyle w:val="EndNoteBibliography"/>
        <w:ind w:left="720" w:firstLine="480"/>
      </w:pPr>
      <w:bookmarkStart w:id="111" w:name="_ENREF_28"/>
      <w:r w:rsidRPr="00F25306">
        <w:t>28.</w:t>
      </w:r>
      <w:r w:rsidRPr="00F25306">
        <w:tab/>
        <w:t xml:space="preserve">Matsuura, Y., et al., </w:t>
      </w:r>
      <w:r w:rsidRPr="00F25306">
        <w:rPr>
          <w:i/>
        </w:rPr>
        <w:t>Loss characteristics of circular hollow waveguides for incoherent infrared light.</w:t>
      </w:r>
      <w:r w:rsidRPr="00F25306">
        <w:t xml:space="preserve"> Journal of the Optical Society of America A, 1989. </w:t>
      </w:r>
      <w:r w:rsidRPr="00F25306">
        <w:rPr>
          <w:b/>
        </w:rPr>
        <w:t>6</w:t>
      </w:r>
      <w:r w:rsidRPr="00F25306">
        <w:t>(3): p. 423-427.</w:t>
      </w:r>
      <w:bookmarkEnd w:id="111"/>
    </w:p>
    <w:p w14:paraId="279E2A0D" w14:textId="77777777" w:rsidR="00F25306" w:rsidRPr="00F25306" w:rsidRDefault="00F25306" w:rsidP="00F25306">
      <w:pPr>
        <w:pStyle w:val="EndNoteBibliography"/>
        <w:ind w:left="720" w:firstLine="480"/>
      </w:pPr>
      <w:bookmarkStart w:id="112" w:name="_ENREF_29"/>
      <w:r w:rsidRPr="00F25306">
        <w:t>29.</w:t>
      </w:r>
      <w:r w:rsidRPr="00F25306">
        <w:tab/>
        <w:t xml:space="preserve">Miyagi, M., ., et al., </w:t>
      </w:r>
      <w:r w:rsidRPr="00F25306">
        <w:rPr>
          <w:i/>
        </w:rPr>
        <w:t>Spectral attenuation of incoherent IR light in circular hollow waveguides.</w:t>
      </w:r>
      <w:r w:rsidRPr="00F25306">
        <w:t xml:space="preserve"> Applied Optics, 1988. </w:t>
      </w:r>
      <w:r w:rsidRPr="00F25306">
        <w:rPr>
          <w:b/>
        </w:rPr>
        <w:t>27</w:t>
      </w:r>
      <w:r w:rsidRPr="00F25306">
        <w:t>(20): p. 4169-70.</w:t>
      </w:r>
      <w:bookmarkEnd w:id="112"/>
    </w:p>
    <w:p w14:paraId="0F557BBF" w14:textId="77777777" w:rsidR="00F25306" w:rsidRPr="00F25306" w:rsidRDefault="00F25306" w:rsidP="00F25306">
      <w:pPr>
        <w:pStyle w:val="EndNoteBibliography"/>
        <w:ind w:left="720" w:firstLine="480"/>
      </w:pPr>
      <w:bookmarkStart w:id="113" w:name="_ENREF_30"/>
      <w:r w:rsidRPr="00F25306">
        <w:t>30.</w:t>
      </w:r>
      <w:r w:rsidRPr="00F25306">
        <w:tab/>
        <w:t xml:space="preserve">Roshan, G. and J.A. Harrington, </w:t>
      </w:r>
      <w:r w:rsidRPr="00F25306">
        <w:rPr>
          <w:i/>
        </w:rPr>
        <w:t>Infrared transmissive, hollow plastic waveguides with inner Ag-Agl coatings.</w:t>
      </w:r>
      <w:r w:rsidRPr="00F25306">
        <w:t xml:space="preserve"> Applied Optics, 2005. </w:t>
      </w:r>
      <w:r w:rsidRPr="00F25306">
        <w:rPr>
          <w:b/>
        </w:rPr>
        <w:t>44</w:t>
      </w:r>
      <w:r w:rsidRPr="00F25306">
        <w:t>(30): p. 6449-55.</w:t>
      </w:r>
      <w:bookmarkEnd w:id="113"/>
    </w:p>
    <w:p w14:paraId="0657AC50" w14:textId="77777777" w:rsidR="00F25306" w:rsidRPr="00F25306" w:rsidRDefault="00F25306" w:rsidP="00F25306">
      <w:pPr>
        <w:pStyle w:val="EndNoteBibliography"/>
        <w:ind w:left="720" w:firstLine="480"/>
      </w:pPr>
      <w:bookmarkStart w:id="114" w:name="_ENREF_31"/>
      <w:r w:rsidRPr="00F25306">
        <w:t>31.</w:t>
      </w:r>
      <w:r w:rsidRPr="00F25306">
        <w:tab/>
        <w:t xml:space="preserve">Saito, M., et al., </w:t>
      </w:r>
      <w:r w:rsidRPr="00F25306">
        <w:rPr>
          <w:i/>
        </w:rPr>
        <w:t>Bending losses of incoherent light in circular hollow waveguides.</w:t>
      </w:r>
      <w:r w:rsidRPr="00F25306">
        <w:t xml:space="preserve"> Josa A, 1990. </w:t>
      </w:r>
      <w:r w:rsidRPr="00F25306">
        <w:rPr>
          <w:b/>
        </w:rPr>
        <w:t>7</w:t>
      </w:r>
      <w:r w:rsidRPr="00F25306">
        <w:t>(11): p. 2063-2068.</w:t>
      </w:r>
      <w:bookmarkEnd w:id="114"/>
    </w:p>
    <w:p w14:paraId="28A37DEF" w14:textId="77777777" w:rsidR="00F25306" w:rsidRPr="00F25306" w:rsidRDefault="00F25306" w:rsidP="00F25306">
      <w:pPr>
        <w:pStyle w:val="EndNoteBibliography"/>
        <w:ind w:left="720" w:firstLine="480"/>
      </w:pPr>
      <w:bookmarkStart w:id="115" w:name="_ENREF_32"/>
      <w:r w:rsidRPr="00F25306">
        <w:rPr>
          <w:rFonts w:hint="eastAsia"/>
        </w:rPr>
        <w:t>32.</w:t>
      </w:r>
      <w:r w:rsidRPr="00F25306">
        <w:rPr>
          <w:rFonts w:hint="eastAsia"/>
        </w:rPr>
        <w:tab/>
      </w:r>
      <w:r w:rsidRPr="00F25306">
        <w:rPr>
          <w:rFonts w:hint="eastAsia"/>
        </w:rPr>
        <w:t>周佳琦</w:t>
      </w:r>
      <w:r w:rsidRPr="00F25306">
        <w:rPr>
          <w:rFonts w:hint="eastAsia"/>
        </w:rPr>
        <w:t xml:space="preserve">, et al., </w:t>
      </w:r>
      <w:r w:rsidRPr="00F25306">
        <w:rPr>
          <w:rFonts w:hint="eastAsia"/>
          <w:i/>
        </w:rPr>
        <w:t>空芯光纤气体传感气室的优化设计</w:t>
      </w:r>
      <w:r w:rsidRPr="00F25306">
        <w:rPr>
          <w:rFonts w:hint="eastAsia"/>
          <w:i/>
        </w:rPr>
        <w:t>.</w:t>
      </w:r>
      <w:r w:rsidRPr="00F25306">
        <w:rPr>
          <w:rFonts w:hint="eastAsia"/>
        </w:rPr>
        <w:t xml:space="preserve"> </w:t>
      </w:r>
      <w:r w:rsidRPr="00F25306">
        <w:rPr>
          <w:rFonts w:hint="eastAsia"/>
        </w:rPr>
        <w:t>光学学报</w:t>
      </w:r>
      <w:r w:rsidRPr="00F25306">
        <w:rPr>
          <w:rFonts w:hint="eastAsia"/>
        </w:rPr>
        <w:t>, 2012(2): p. 281-286.</w:t>
      </w:r>
      <w:bookmarkEnd w:id="115"/>
    </w:p>
    <w:p w14:paraId="07A6F17F" w14:textId="77777777" w:rsidR="00F25306" w:rsidRPr="00F25306" w:rsidRDefault="00F25306" w:rsidP="00F25306">
      <w:pPr>
        <w:pStyle w:val="EndNoteBibliography"/>
        <w:ind w:left="720" w:firstLine="480"/>
      </w:pPr>
      <w:bookmarkStart w:id="116" w:name="_ENREF_33"/>
      <w:r w:rsidRPr="00F25306">
        <w:t>33.</w:t>
      </w:r>
      <w:r w:rsidRPr="00F25306">
        <w:tab/>
        <w:t xml:space="preserve">Hodgkinson, J. and R.P. Tatam, </w:t>
      </w:r>
      <w:r w:rsidRPr="00F25306">
        <w:rPr>
          <w:i/>
        </w:rPr>
        <w:t>Optical gas sensing: a review.</w:t>
      </w:r>
      <w:r w:rsidRPr="00F25306">
        <w:t xml:space="preserve"> Measurement Science and Technology, 2013. </w:t>
      </w:r>
      <w:r w:rsidRPr="00F25306">
        <w:rPr>
          <w:b/>
        </w:rPr>
        <w:t>24</w:t>
      </w:r>
      <w:r w:rsidRPr="00F25306">
        <w:t>(1): p. 012004.</w:t>
      </w:r>
      <w:bookmarkEnd w:id="116"/>
    </w:p>
    <w:p w14:paraId="39FDBCC5" w14:textId="77777777" w:rsidR="00F25306" w:rsidRPr="00F25306" w:rsidRDefault="00F25306" w:rsidP="00F25306">
      <w:pPr>
        <w:pStyle w:val="EndNoteBibliography"/>
        <w:ind w:left="720" w:firstLine="480"/>
      </w:pPr>
      <w:bookmarkStart w:id="117" w:name="_ENREF_34"/>
      <w:r w:rsidRPr="00F25306">
        <w:rPr>
          <w:rFonts w:hint="eastAsia"/>
        </w:rPr>
        <w:t>34.</w:t>
      </w:r>
      <w:r w:rsidRPr="00F25306">
        <w:rPr>
          <w:rFonts w:hint="eastAsia"/>
        </w:rPr>
        <w:tab/>
      </w:r>
      <w:r w:rsidRPr="00F25306">
        <w:rPr>
          <w:rFonts w:hint="eastAsia"/>
        </w:rPr>
        <w:t>隋可融</w:t>
      </w:r>
      <w:r w:rsidRPr="00F25306">
        <w:rPr>
          <w:rFonts w:hint="eastAsia"/>
        </w:rPr>
        <w:t xml:space="preserve">, et al., </w:t>
      </w:r>
      <w:r w:rsidRPr="00F25306">
        <w:rPr>
          <w:rFonts w:hint="eastAsia"/>
          <w:i/>
        </w:rPr>
        <w:t>高性能</w:t>
      </w:r>
      <w:r w:rsidRPr="00F25306">
        <w:rPr>
          <w:rFonts w:hint="eastAsia"/>
          <w:i/>
        </w:rPr>
        <w:t>Ag/AgI</w:t>
      </w:r>
      <w:r w:rsidRPr="00F25306">
        <w:rPr>
          <w:rFonts w:hint="eastAsia"/>
          <w:i/>
        </w:rPr>
        <w:t>红外空芯光纤的研究</w:t>
      </w:r>
      <w:r w:rsidRPr="00F25306">
        <w:rPr>
          <w:rFonts w:hint="eastAsia"/>
          <w:i/>
        </w:rPr>
        <w:t>.</w:t>
      </w:r>
      <w:r w:rsidRPr="00F25306">
        <w:rPr>
          <w:rFonts w:hint="eastAsia"/>
        </w:rPr>
        <w:t xml:space="preserve"> </w:t>
      </w:r>
      <w:r w:rsidRPr="00F25306">
        <w:rPr>
          <w:rFonts w:hint="eastAsia"/>
        </w:rPr>
        <w:t>光子学报</w:t>
      </w:r>
      <w:r w:rsidRPr="00F25306">
        <w:rPr>
          <w:rFonts w:hint="eastAsia"/>
        </w:rPr>
        <w:t xml:space="preserve">, 2008. </w:t>
      </w:r>
      <w:r w:rsidRPr="00F25306">
        <w:rPr>
          <w:rFonts w:hint="eastAsia"/>
          <w:b/>
        </w:rPr>
        <w:t>37</w:t>
      </w:r>
      <w:r w:rsidRPr="00F25306">
        <w:rPr>
          <w:rFonts w:hint="eastAsia"/>
        </w:rPr>
        <w:t>(11): p. 2186-2190.</w:t>
      </w:r>
      <w:bookmarkEnd w:id="117"/>
    </w:p>
    <w:p w14:paraId="655752AA" w14:textId="77777777" w:rsidR="00F25306" w:rsidRPr="00F25306" w:rsidRDefault="00F25306" w:rsidP="00F25306">
      <w:pPr>
        <w:pStyle w:val="EndNoteBibliography"/>
        <w:ind w:left="720" w:firstLine="480"/>
      </w:pPr>
      <w:bookmarkStart w:id="118" w:name="_ENREF_35"/>
      <w:r w:rsidRPr="00F25306">
        <w:rPr>
          <w:rFonts w:hint="eastAsia"/>
        </w:rPr>
        <w:t>35.</w:t>
      </w:r>
      <w:r w:rsidRPr="00F25306">
        <w:rPr>
          <w:rFonts w:hint="eastAsia"/>
        </w:rPr>
        <w:tab/>
      </w:r>
      <w:r w:rsidRPr="00F25306">
        <w:rPr>
          <w:rFonts w:hint="eastAsia"/>
        </w:rPr>
        <w:t>隋可融</w:t>
      </w:r>
      <w:r w:rsidRPr="00F25306">
        <w:rPr>
          <w:rFonts w:hint="eastAsia"/>
        </w:rPr>
        <w:t xml:space="preserve">, et al., </w:t>
      </w:r>
      <w:r w:rsidRPr="00F25306">
        <w:rPr>
          <w:rFonts w:hint="eastAsia"/>
          <w:i/>
        </w:rPr>
        <w:t>空芯光纤中介质层材料色散的研究</w:t>
      </w:r>
      <w:r w:rsidRPr="00F25306">
        <w:rPr>
          <w:rFonts w:hint="eastAsia"/>
          <w:i/>
        </w:rPr>
        <w:t>.</w:t>
      </w:r>
      <w:r w:rsidRPr="00F25306">
        <w:rPr>
          <w:rFonts w:hint="eastAsia"/>
        </w:rPr>
        <w:t xml:space="preserve"> </w:t>
      </w:r>
      <w:r w:rsidRPr="00F25306">
        <w:rPr>
          <w:rFonts w:hint="eastAsia"/>
        </w:rPr>
        <w:t>光学学报</w:t>
      </w:r>
      <w:r w:rsidRPr="00F25306">
        <w:rPr>
          <w:rFonts w:hint="eastAsia"/>
        </w:rPr>
        <w:t xml:space="preserve">, 2008. </w:t>
      </w:r>
      <w:r w:rsidRPr="00F25306">
        <w:rPr>
          <w:rFonts w:hint="eastAsia"/>
          <w:b/>
        </w:rPr>
        <w:t>28</w:t>
      </w:r>
      <w:r w:rsidRPr="00F25306">
        <w:rPr>
          <w:rFonts w:hint="eastAsia"/>
        </w:rPr>
        <w:t>(11): p. 2062-2066.</w:t>
      </w:r>
      <w:bookmarkEnd w:id="118"/>
    </w:p>
    <w:p w14:paraId="7F66CE0F" w14:textId="77777777" w:rsidR="00F25306" w:rsidRPr="00F25306" w:rsidRDefault="00F25306" w:rsidP="00F25306">
      <w:pPr>
        <w:pStyle w:val="EndNoteBibliography"/>
        <w:ind w:left="720" w:firstLine="480"/>
      </w:pPr>
      <w:bookmarkStart w:id="119" w:name="_ENREF_36"/>
      <w:r w:rsidRPr="00F25306">
        <w:rPr>
          <w:rFonts w:hint="eastAsia"/>
        </w:rPr>
        <w:t>36.</w:t>
      </w:r>
      <w:r w:rsidRPr="00F25306">
        <w:rPr>
          <w:rFonts w:hint="eastAsia"/>
        </w:rPr>
        <w:tab/>
      </w:r>
      <w:r w:rsidRPr="00F25306">
        <w:rPr>
          <w:rFonts w:hint="eastAsia"/>
        </w:rPr>
        <w:t>曾旋</w:t>
      </w:r>
      <w:r w:rsidRPr="00F25306">
        <w:rPr>
          <w:rFonts w:hint="eastAsia"/>
        </w:rPr>
        <w:t xml:space="preserve">, et al., </w:t>
      </w:r>
      <w:r w:rsidRPr="00F25306">
        <w:rPr>
          <w:rFonts w:hint="eastAsia"/>
          <w:i/>
        </w:rPr>
        <w:t>近红外低损耗</w:t>
      </w:r>
      <w:r w:rsidRPr="00F25306">
        <w:rPr>
          <w:rFonts w:hint="eastAsia"/>
          <w:i/>
        </w:rPr>
        <w:t>AgI/Ag</w:t>
      </w:r>
      <w:r w:rsidRPr="00F25306">
        <w:rPr>
          <w:rFonts w:hint="eastAsia"/>
          <w:i/>
        </w:rPr>
        <w:t>空芯光纤的制作</w:t>
      </w:r>
      <w:r w:rsidRPr="00F25306">
        <w:rPr>
          <w:rFonts w:hint="eastAsia"/>
          <w:i/>
        </w:rPr>
        <w:t>.</w:t>
      </w:r>
      <w:r w:rsidRPr="00F25306">
        <w:rPr>
          <w:rFonts w:hint="eastAsia"/>
        </w:rPr>
        <w:t xml:space="preserve"> </w:t>
      </w:r>
      <w:r w:rsidRPr="00F25306">
        <w:rPr>
          <w:rFonts w:hint="eastAsia"/>
        </w:rPr>
        <w:t>光学学报</w:t>
      </w:r>
      <w:r w:rsidRPr="00F25306">
        <w:rPr>
          <w:rFonts w:hint="eastAsia"/>
        </w:rPr>
        <w:t>, 2013(3): p. 72-76.</w:t>
      </w:r>
      <w:bookmarkEnd w:id="119"/>
    </w:p>
    <w:p w14:paraId="4FBE1D1C" w14:textId="77777777" w:rsidR="00F25306" w:rsidRPr="00F25306" w:rsidRDefault="00F25306" w:rsidP="00F25306">
      <w:pPr>
        <w:pStyle w:val="EndNoteBibliography"/>
        <w:ind w:left="720" w:firstLine="480"/>
      </w:pPr>
      <w:bookmarkStart w:id="120" w:name="_ENREF_37"/>
      <w:r w:rsidRPr="00F25306">
        <w:t>37.</w:t>
      </w:r>
      <w:r w:rsidRPr="00F25306">
        <w:tab/>
        <w:t xml:space="preserve">Crank, J., </w:t>
      </w:r>
      <w:r w:rsidRPr="00F25306">
        <w:rPr>
          <w:i/>
        </w:rPr>
        <w:t>The mathematics of diffusion.</w:t>
      </w:r>
      <w:r w:rsidRPr="00F25306">
        <w:t xml:space="preserve"> Mathematical Gazette, 1956. </w:t>
      </w:r>
      <w:r w:rsidRPr="00F25306">
        <w:rPr>
          <w:b/>
        </w:rPr>
        <w:t>8</w:t>
      </w:r>
      <w:r w:rsidRPr="00F25306">
        <w:t>(3): p. 1-10.</w:t>
      </w:r>
      <w:bookmarkEnd w:id="120"/>
    </w:p>
    <w:p w14:paraId="11A911CB" w14:textId="77777777" w:rsidR="00F25306" w:rsidRPr="00F25306" w:rsidRDefault="00F25306" w:rsidP="00F25306">
      <w:pPr>
        <w:pStyle w:val="EndNoteBibliography"/>
        <w:ind w:left="720" w:firstLine="480"/>
      </w:pPr>
      <w:bookmarkStart w:id="121" w:name="_ENREF_38"/>
      <w:r w:rsidRPr="00F25306">
        <w:t>38.</w:t>
      </w:r>
      <w:r w:rsidRPr="00F25306">
        <w:tab/>
        <w:t xml:space="preserve">Cussler, E.L. and E.L. Cussler, </w:t>
      </w:r>
      <w:r w:rsidRPr="00F25306">
        <w:rPr>
          <w:i/>
        </w:rPr>
        <w:t>Diffusion, mass transfer in fluid systems</w:t>
      </w:r>
      <w:r w:rsidRPr="00F25306">
        <w:t>. 1984: Cambridge University Press.</w:t>
      </w:r>
      <w:bookmarkEnd w:id="121"/>
    </w:p>
    <w:p w14:paraId="1CD2EDD5" w14:textId="77777777" w:rsidR="00F25306" w:rsidRPr="00F25306" w:rsidRDefault="00F25306" w:rsidP="00F25306">
      <w:pPr>
        <w:pStyle w:val="EndNoteBibliography"/>
        <w:ind w:left="720" w:firstLine="480"/>
      </w:pPr>
      <w:bookmarkStart w:id="122" w:name="_ENREF_39"/>
      <w:r w:rsidRPr="00F25306">
        <w:rPr>
          <w:rFonts w:hint="eastAsia"/>
        </w:rPr>
        <w:t>39.</w:t>
      </w:r>
      <w:r w:rsidRPr="00F25306">
        <w:rPr>
          <w:rFonts w:hint="eastAsia"/>
        </w:rPr>
        <w:tab/>
      </w:r>
      <w:r w:rsidRPr="00F25306">
        <w:rPr>
          <w:rFonts w:hint="eastAsia"/>
        </w:rPr>
        <w:t>陆维佳</w:t>
      </w:r>
      <w:r w:rsidRPr="00F25306">
        <w:rPr>
          <w:rFonts w:hint="eastAsia"/>
        </w:rPr>
        <w:t xml:space="preserve">, et al., </w:t>
      </w:r>
      <w:r w:rsidRPr="00F25306">
        <w:rPr>
          <w:rFonts w:hint="eastAsia"/>
          <w:i/>
        </w:rPr>
        <w:t>波导式气体吸收池时间响应特性</w:t>
      </w:r>
      <w:r w:rsidRPr="00F25306">
        <w:rPr>
          <w:rFonts w:hint="eastAsia"/>
          <w:i/>
        </w:rPr>
        <w:t>.</w:t>
      </w:r>
      <w:r w:rsidRPr="00F25306">
        <w:rPr>
          <w:rFonts w:hint="eastAsia"/>
        </w:rPr>
        <w:t xml:space="preserve"> </w:t>
      </w:r>
      <w:r w:rsidRPr="00F25306">
        <w:rPr>
          <w:rFonts w:hint="eastAsia"/>
        </w:rPr>
        <w:t>光电工程</w:t>
      </w:r>
      <w:r w:rsidRPr="00F25306">
        <w:rPr>
          <w:rFonts w:hint="eastAsia"/>
        </w:rPr>
        <w:t xml:space="preserve">, 2012. </w:t>
      </w:r>
      <w:r w:rsidRPr="00F25306">
        <w:rPr>
          <w:rFonts w:hint="eastAsia"/>
          <w:b/>
        </w:rPr>
        <w:t>39</w:t>
      </w:r>
      <w:r w:rsidRPr="00F25306">
        <w:rPr>
          <w:rFonts w:hint="eastAsia"/>
        </w:rPr>
        <w:t>(4): p. 114-120.</w:t>
      </w:r>
      <w:bookmarkEnd w:id="122"/>
    </w:p>
    <w:p w14:paraId="22D8BB25" w14:textId="1BA69C57" w:rsidR="00C3363F" w:rsidRPr="00C63E69" w:rsidRDefault="0034006A" w:rsidP="00C3363F">
      <w:pPr>
        <w:ind w:firstLine="480"/>
        <w:rPr>
          <w:rFonts w:ascii="Times New Roman" w:eastAsia="宋体" w:hAnsi="Times New Roman"/>
        </w:rPr>
      </w:pPr>
      <w:r>
        <w:rPr>
          <w:rFonts w:ascii="Times New Roman" w:eastAsia="宋体" w:hAnsi="Times New Roman"/>
        </w:rPr>
        <w:fldChar w:fldCharType="end"/>
      </w:r>
      <w:bookmarkStart w:id="123" w:name="_GoBack"/>
      <w:bookmarkEnd w:id="123"/>
    </w:p>
    <w:sectPr w:rsidR="00C3363F" w:rsidRPr="00C63E69"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ECD83" w14:textId="77777777" w:rsidR="00A02654" w:rsidRDefault="00A02654" w:rsidP="00C001A1">
      <w:pPr>
        <w:ind w:firstLine="480"/>
      </w:pPr>
      <w:r>
        <w:separator/>
      </w:r>
    </w:p>
  </w:endnote>
  <w:endnote w:type="continuationSeparator" w:id="0">
    <w:p w14:paraId="2E691A0A" w14:textId="77777777" w:rsidR="00A02654" w:rsidRDefault="00A02654" w:rsidP="00C001A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F25306" w:rsidRDefault="00F25306">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EndPr/>
    <w:sdtContent>
      <w:p w14:paraId="1F9F50E1" w14:textId="0086C3D4" w:rsidR="00F25306" w:rsidRDefault="00F25306">
        <w:pPr>
          <w:pStyle w:val="a5"/>
          <w:ind w:firstLine="360"/>
          <w:jc w:val="center"/>
        </w:pPr>
        <w:r>
          <w:fldChar w:fldCharType="begin"/>
        </w:r>
        <w:r>
          <w:instrText>PAGE   \* MERGEFORMAT</w:instrText>
        </w:r>
        <w:r>
          <w:fldChar w:fldCharType="separate"/>
        </w:r>
        <w:r w:rsidR="00EB0B8F" w:rsidRPr="00EB0B8F">
          <w:rPr>
            <w:noProof/>
            <w:lang w:val="zh-CN"/>
          </w:rPr>
          <w:t>39</w:t>
        </w:r>
        <w:r>
          <w:fldChar w:fldCharType="end"/>
        </w:r>
      </w:p>
    </w:sdtContent>
  </w:sdt>
  <w:p w14:paraId="4BAA93F6" w14:textId="77777777" w:rsidR="00F25306" w:rsidRDefault="00F25306">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435328"/>
      <w:docPartObj>
        <w:docPartGallery w:val="Page Numbers (Bottom of Page)"/>
        <w:docPartUnique/>
      </w:docPartObj>
    </w:sdtPr>
    <w:sdtEndPr/>
    <w:sdtContent>
      <w:p w14:paraId="5B9DF012" w14:textId="5A192B9F" w:rsidR="00F25306" w:rsidRDefault="00F25306">
        <w:pPr>
          <w:pStyle w:val="a5"/>
          <w:ind w:firstLine="360"/>
          <w:jc w:val="center"/>
        </w:pPr>
        <w:r>
          <w:fldChar w:fldCharType="begin"/>
        </w:r>
        <w:r>
          <w:instrText>PAGE   \* MERGEFORMAT</w:instrText>
        </w:r>
        <w:r>
          <w:fldChar w:fldCharType="separate"/>
        </w:r>
        <w:r w:rsidR="00A02654" w:rsidRPr="00A02654">
          <w:rPr>
            <w:noProof/>
            <w:lang w:val="zh-CN"/>
          </w:rPr>
          <w:t>I</w:t>
        </w:r>
        <w:r>
          <w:fldChar w:fldCharType="end"/>
        </w:r>
      </w:p>
    </w:sdtContent>
  </w:sdt>
  <w:p w14:paraId="28EE4E23" w14:textId="2A536031" w:rsidR="00F25306" w:rsidRDefault="00F25306"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435461"/>
      <w:docPartObj>
        <w:docPartGallery w:val="Page Numbers (Bottom of Page)"/>
        <w:docPartUnique/>
      </w:docPartObj>
    </w:sdtPr>
    <w:sdtEndPr/>
    <w:sdtContent>
      <w:p w14:paraId="1A8B2491" w14:textId="77777777" w:rsidR="00F25306" w:rsidRDefault="00F25306">
        <w:pPr>
          <w:pStyle w:val="a5"/>
          <w:ind w:firstLine="360"/>
          <w:jc w:val="center"/>
        </w:pPr>
        <w:r>
          <w:fldChar w:fldCharType="begin"/>
        </w:r>
        <w:r>
          <w:instrText>PAGE   \* MERGEFORMAT</w:instrText>
        </w:r>
        <w:r>
          <w:fldChar w:fldCharType="separate"/>
        </w:r>
        <w:r w:rsidR="00EB0B8F" w:rsidRPr="00EB0B8F">
          <w:rPr>
            <w:noProof/>
            <w:lang w:val="zh-CN"/>
          </w:rPr>
          <w:t>1</w:t>
        </w:r>
        <w:r>
          <w:fldChar w:fldCharType="end"/>
        </w:r>
      </w:p>
    </w:sdtContent>
  </w:sdt>
  <w:p w14:paraId="67068872" w14:textId="77777777" w:rsidR="00F25306" w:rsidRDefault="00F25306"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7EDCD8" w14:textId="77777777" w:rsidR="00A02654" w:rsidRDefault="00A02654" w:rsidP="00C001A1">
      <w:pPr>
        <w:ind w:firstLine="480"/>
      </w:pPr>
      <w:r>
        <w:separator/>
      </w:r>
    </w:p>
  </w:footnote>
  <w:footnote w:type="continuationSeparator" w:id="0">
    <w:p w14:paraId="0CAC8C9D" w14:textId="77777777" w:rsidR="00A02654" w:rsidRDefault="00A02654" w:rsidP="00C001A1">
      <w:pPr>
        <w:ind w:firstLine="480"/>
      </w:pPr>
      <w:r>
        <w:continuationSeparator/>
      </w:r>
    </w:p>
  </w:footnote>
  <w:footnote w:id="1">
    <w:p w14:paraId="0EDB9A97" w14:textId="77777777" w:rsidR="00F25306" w:rsidRPr="005A179F" w:rsidRDefault="00F25306" w:rsidP="005A179F">
      <w:pPr>
        <w:spacing w:line="480" w:lineRule="auto"/>
        <w:ind w:firstLine="420"/>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F25306" w:rsidRDefault="00F25306"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F25306" w:rsidRDefault="00F25306">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F25306" w:rsidRDefault="00F25306">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F25306" w:rsidRDefault="00F25306">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77777777" w:rsidR="00F25306" w:rsidRDefault="00F25306">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6BE4"/>
    <w:rsid w:val="000176E4"/>
    <w:rsid w:val="0002397B"/>
    <w:rsid w:val="00023BD6"/>
    <w:rsid w:val="0002614F"/>
    <w:rsid w:val="0002661E"/>
    <w:rsid w:val="00031046"/>
    <w:rsid w:val="0003552E"/>
    <w:rsid w:val="00035B17"/>
    <w:rsid w:val="00036B86"/>
    <w:rsid w:val="000434C9"/>
    <w:rsid w:val="00045FD2"/>
    <w:rsid w:val="00046FB0"/>
    <w:rsid w:val="00047616"/>
    <w:rsid w:val="00055C2D"/>
    <w:rsid w:val="00060E2F"/>
    <w:rsid w:val="00063413"/>
    <w:rsid w:val="0006356D"/>
    <w:rsid w:val="00065EA4"/>
    <w:rsid w:val="00066D6D"/>
    <w:rsid w:val="0007260B"/>
    <w:rsid w:val="00074BCF"/>
    <w:rsid w:val="00074C50"/>
    <w:rsid w:val="00084497"/>
    <w:rsid w:val="000847FC"/>
    <w:rsid w:val="00084AD7"/>
    <w:rsid w:val="000855FB"/>
    <w:rsid w:val="00085B70"/>
    <w:rsid w:val="00085E48"/>
    <w:rsid w:val="00092A8E"/>
    <w:rsid w:val="000A14D7"/>
    <w:rsid w:val="000A1A97"/>
    <w:rsid w:val="000A1ED0"/>
    <w:rsid w:val="000A4F91"/>
    <w:rsid w:val="000A62AD"/>
    <w:rsid w:val="000A7418"/>
    <w:rsid w:val="000B1468"/>
    <w:rsid w:val="000B5460"/>
    <w:rsid w:val="000C69E8"/>
    <w:rsid w:val="000C7B96"/>
    <w:rsid w:val="000C7CA6"/>
    <w:rsid w:val="000D0E96"/>
    <w:rsid w:val="000D1A70"/>
    <w:rsid w:val="000D2B4D"/>
    <w:rsid w:val="000D2C9D"/>
    <w:rsid w:val="000D6429"/>
    <w:rsid w:val="000E1DA2"/>
    <w:rsid w:val="000E3F93"/>
    <w:rsid w:val="000E52FC"/>
    <w:rsid w:val="000E6BEA"/>
    <w:rsid w:val="000F2060"/>
    <w:rsid w:val="000F4570"/>
    <w:rsid w:val="000F6D0D"/>
    <w:rsid w:val="0011643E"/>
    <w:rsid w:val="00130477"/>
    <w:rsid w:val="00130829"/>
    <w:rsid w:val="001313FB"/>
    <w:rsid w:val="001319FC"/>
    <w:rsid w:val="00133E1C"/>
    <w:rsid w:val="00136D1C"/>
    <w:rsid w:val="00137DC7"/>
    <w:rsid w:val="001419B4"/>
    <w:rsid w:val="0014232B"/>
    <w:rsid w:val="00144066"/>
    <w:rsid w:val="001457FB"/>
    <w:rsid w:val="00147209"/>
    <w:rsid w:val="00150D61"/>
    <w:rsid w:val="00155858"/>
    <w:rsid w:val="00157074"/>
    <w:rsid w:val="0016611C"/>
    <w:rsid w:val="00173DE6"/>
    <w:rsid w:val="001748F7"/>
    <w:rsid w:val="0017511A"/>
    <w:rsid w:val="00175389"/>
    <w:rsid w:val="00177903"/>
    <w:rsid w:val="0018087B"/>
    <w:rsid w:val="001833D2"/>
    <w:rsid w:val="0018677D"/>
    <w:rsid w:val="00191566"/>
    <w:rsid w:val="001933B7"/>
    <w:rsid w:val="00193686"/>
    <w:rsid w:val="00194C1F"/>
    <w:rsid w:val="00195376"/>
    <w:rsid w:val="001A0422"/>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20101E"/>
    <w:rsid w:val="0020112B"/>
    <w:rsid w:val="00201CCF"/>
    <w:rsid w:val="00202554"/>
    <w:rsid w:val="0020558C"/>
    <w:rsid w:val="00211709"/>
    <w:rsid w:val="00212BC0"/>
    <w:rsid w:val="002142CE"/>
    <w:rsid w:val="00227F5D"/>
    <w:rsid w:val="00235E7F"/>
    <w:rsid w:val="00236576"/>
    <w:rsid w:val="002434A8"/>
    <w:rsid w:val="002467EA"/>
    <w:rsid w:val="00251BB8"/>
    <w:rsid w:val="00254398"/>
    <w:rsid w:val="002549C0"/>
    <w:rsid w:val="002553B4"/>
    <w:rsid w:val="002638D8"/>
    <w:rsid w:val="00265673"/>
    <w:rsid w:val="00271831"/>
    <w:rsid w:val="00271FBB"/>
    <w:rsid w:val="00277416"/>
    <w:rsid w:val="00280F0B"/>
    <w:rsid w:val="002858CE"/>
    <w:rsid w:val="002861E7"/>
    <w:rsid w:val="0028685A"/>
    <w:rsid w:val="00286887"/>
    <w:rsid w:val="00296F2E"/>
    <w:rsid w:val="002A0F74"/>
    <w:rsid w:val="002A2257"/>
    <w:rsid w:val="002A28A2"/>
    <w:rsid w:val="002A2FB7"/>
    <w:rsid w:val="002A75B1"/>
    <w:rsid w:val="002A7DDF"/>
    <w:rsid w:val="002B2876"/>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552F"/>
    <w:rsid w:val="00315C76"/>
    <w:rsid w:val="003164A3"/>
    <w:rsid w:val="00317237"/>
    <w:rsid w:val="00317848"/>
    <w:rsid w:val="00317F50"/>
    <w:rsid w:val="0032105D"/>
    <w:rsid w:val="0032195B"/>
    <w:rsid w:val="00324AB3"/>
    <w:rsid w:val="003359FB"/>
    <w:rsid w:val="00335A3A"/>
    <w:rsid w:val="0033715C"/>
    <w:rsid w:val="0034006A"/>
    <w:rsid w:val="00340321"/>
    <w:rsid w:val="00343EFA"/>
    <w:rsid w:val="0034462F"/>
    <w:rsid w:val="0035285D"/>
    <w:rsid w:val="00360BC7"/>
    <w:rsid w:val="00371944"/>
    <w:rsid w:val="00371D3B"/>
    <w:rsid w:val="00373602"/>
    <w:rsid w:val="00375280"/>
    <w:rsid w:val="00375F45"/>
    <w:rsid w:val="00381E10"/>
    <w:rsid w:val="003825BA"/>
    <w:rsid w:val="003826C2"/>
    <w:rsid w:val="00385EDB"/>
    <w:rsid w:val="00386CDA"/>
    <w:rsid w:val="00394625"/>
    <w:rsid w:val="00397AC2"/>
    <w:rsid w:val="003A0038"/>
    <w:rsid w:val="003A5E39"/>
    <w:rsid w:val="003B1E3A"/>
    <w:rsid w:val="003B68D0"/>
    <w:rsid w:val="003C2D2F"/>
    <w:rsid w:val="003C48EA"/>
    <w:rsid w:val="003E0CBA"/>
    <w:rsid w:val="003E11E8"/>
    <w:rsid w:val="003E18F9"/>
    <w:rsid w:val="003E374E"/>
    <w:rsid w:val="003F140D"/>
    <w:rsid w:val="003F7D0C"/>
    <w:rsid w:val="004008EE"/>
    <w:rsid w:val="00403389"/>
    <w:rsid w:val="00411D88"/>
    <w:rsid w:val="004169F1"/>
    <w:rsid w:val="0044438D"/>
    <w:rsid w:val="00446966"/>
    <w:rsid w:val="00451F4F"/>
    <w:rsid w:val="00455825"/>
    <w:rsid w:val="00464E96"/>
    <w:rsid w:val="00465B61"/>
    <w:rsid w:val="00470346"/>
    <w:rsid w:val="004713E9"/>
    <w:rsid w:val="004767C5"/>
    <w:rsid w:val="004811F1"/>
    <w:rsid w:val="00483D71"/>
    <w:rsid w:val="004857BD"/>
    <w:rsid w:val="0049204D"/>
    <w:rsid w:val="00492855"/>
    <w:rsid w:val="00494F1F"/>
    <w:rsid w:val="00497E24"/>
    <w:rsid w:val="004A1920"/>
    <w:rsid w:val="004A19DE"/>
    <w:rsid w:val="004A3934"/>
    <w:rsid w:val="004B139F"/>
    <w:rsid w:val="004C1844"/>
    <w:rsid w:val="004C77BC"/>
    <w:rsid w:val="004C7976"/>
    <w:rsid w:val="004D5048"/>
    <w:rsid w:val="004D6A7B"/>
    <w:rsid w:val="004E585B"/>
    <w:rsid w:val="004E69C2"/>
    <w:rsid w:val="004F09ED"/>
    <w:rsid w:val="004F1974"/>
    <w:rsid w:val="004F2362"/>
    <w:rsid w:val="004F44F1"/>
    <w:rsid w:val="004F492E"/>
    <w:rsid w:val="004F58F6"/>
    <w:rsid w:val="004F6EE3"/>
    <w:rsid w:val="004F723D"/>
    <w:rsid w:val="0050012A"/>
    <w:rsid w:val="005017A5"/>
    <w:rsid w:val="00510C1B"/>
    <w:rsid w:val="005123C5"/>
    <w:rsid w:val="0051759D"/>
    <w:rsid w:val="00517A41"/>
    <w:rsid w:val="0052033C"/>
    <w:rsid w:val="00520B45"/>
    <w:rsid w:val="005216CB"/>
    <w:rsid w:val="00530933"/>
    <w:rsid w:val="00543A1C"/>
    <w:rsid w:val="00544024"/>
    <w:rsid w:val="0054598D"/>
    <w:rsid w:val="005571AB"/>
    <w:rsid w:val="00565AFF"/>
    <w:rsid w:val="00570F35"/>
    <w:rsid w:val="005724FB"/>
    <w:rsid w:val="00574DE6"/>
    <w:rsid w:val="00575408"/>
    <w:rsid w:val="005845F7"/>
    <w:rsid w:val="00584A61"/>
    <w:rsid w:val="005877A3"/>
    <w:rsid w:val="00592F26"/>
    <w:rsid w:val="00594D85"/>
    <w:rsid w:val="00596C90"/>
    <w:rsid w:val="005A1731"/>
    <w:rsid w:val="005A179F"/>
    <w:rsid w:val="005A4648"/>
    <w:rsid w:val="005B7898"/>
    <w:rsid w:val="005C182F"/>
    <w:rsid w:val="005C316B"/>
    <w:rsid w:val="005C36B6"/>
    <w:rsid w:val="005D02FC"/>
    <w:rsid w:val="005D1626"/>
    <w:rsid w:val="005D3075"/>
    <w:rsid w:val="005D3496"/>
    <w:rsid w:val="005E2797"/>
    <w:rsid w:val="005F356A"/>
    <w:rsid w:val="006013B8"/>
    <w:rsid w:val="00606172"/>
    <w:rsid w:val="00607FF2"/>
    <w:rsid w:val="00613039"/>
    <w:rsid w:val="00613BB0"/>
    <w:rsid w:val="00613E7C"/>
    <w:rsid w:val="006153FB"/>
    <w:rsid w:val="006170C9"/>
    <w:rsid w:val="00617532"/>
    <w:rsid w:val="006205E8"/>
    <w:rsid w:val="0062511E"/>
    <w:rsid w:val="006322B0"/>
    <w:rsid w:val="00641B6D"/>
    <w:rsid w:val="00642CBF"/>
    <w:rsid w:val="006445A5"/>
    <w:rsid w:val="0064753F"/>
    <w:rsid w:val="00661FD6"/>
    <w:rsid w:val="00663200"/>
    <w:rsid w:val="00665679"/>
    <w:rsid w:val="00673C85"/>
    <w:rsid w:val="00674B49"/>
    <w:rsid w:val="00680B21"/>
    <w:rsid w:val="0068533C"/>
    <w:rsid w:val="0068594B"/>
    <w:rsid w:val="0069280C"/>
    <w:rsid w:val="006A063A"/>
    <w:rsid w:val="006A0EC5"/>
    <w:rsid w:val="006A2568"/>
    <w:rsid w:val="006A2B1E"/>
    <w:rsid w:val="006A34D6"/>
    <w:rsid w:val="006A4A8B"/>
    <w:rsid w:val="006A4AC6"/>
    <w:rsid w:val="006A55E8"/>
    <w:rsid w:val="006A6253"/>
    <w:rsid w:val="006B1615"/>
    <w:rsid w:val="006B2C86"/>
    <w:rsid w:val="006B41CB"/>
    <w:rsid w:val="006B50D9"/>
    <w:rsid w:val="006C131A"/>
    <w:rsid w:val="006C340A"/>
    <w:rsid w:val="006C6890"/>
    <w:rsid w:val="006D1717"/>
    <w:rsid w:val="006D30AA"/>
    <w:rsid w:val="006D3C1B"/>
    <w:rsid w:val="006D57D7"/>
    <w:rsid w:val="006E1D0F"/>
    <w:rsid w:val="006E1D23"/>
    <w:rsid w:val="006E7AEB"/>
    <w:rsid w:val="006F08A1"/>
    <w:rsid w:val="006F14BC"/>
    <w:rsid w:val="006F38B7"/>
    <w:rsid w:val="006F7484"/>
    <w:rsid w:val="00703872"/>
    <w:rsid w:val="00703FDD"/>
    <w:rsid w:val="007054E1"/>
    <w:rsid w:val="00710193"/>
    <w:rsid w:val="0071217F"/>
    <w:rsid w:val="00712E2E"/>
    <w:rsid w:val="00716059"/>
    <w:rsid w:val="00720917"/>
    <w:rsid w:val="007242C6"/>
    <w:rsid w:val="00726C62"/>
    <w:rsid w:val="00727610"/>
    <w:rsid w:val="00730546"/>
    <w:rsid w:val="00730DA5"/>
    <w:rsid w:val="00732584"/>
    <w:rsid w:val="00743B8D"/>
    <w:rsid w:val="00746660"/>
    <w:rsid w:val="00750091"/>
    <w:rsid w:val="007563C0"/>
    <w:rsid w:val="00756A04"/>
    <w:rsid w:val="00756FAB"/>
    <w:rsid w:val="007640E2"/>
    <w:rsid w:val="0076422A"/>
    <w:rsid w:val="00765C53"/>
    <w:rsid w:val="007673E3"/>
    <w:rsid w:val="007728CA"/>
    <w:rsid w:val="00773960"/>
    <w:rsid w:val="007741E7"/>
    <w:rsid w:val="0077429D"/>
    <w:rsid w:val="00780679"/>
    <w:rsid w:val="0078231D"/>
    <w:rsid w:val="00783615"/>
    <w:rsid w:val="00790FD5"/>
    <w:rsid w:val="00795D1F"/>
    <w:rsid w:val="007A10F6"/>
    <w:rsid w:val="007A26C0"/>
    <w:rsid w:val="007A4D2B"/>
    <w:rsid w:val="007A4ED1"/>
    <w:rsid w:val="007A5A83"/>
    <w:rsid w:val="007A60DC"/>
    <w:rsid w:val="007A657B"/>
    <w:rsid w:val="007A6C17"/>
    <w:rsid w:val="007A706A"/>
    <w:rsid w:val="007B04A7"/>
    <w:rsid w:val="007B1B1D"/>
    <w:rsid w:val="007B1E80"/>
    <w:rsid w:val="007B210F"/>
    <w:rsid w:val="007B47F9"/>
    <w:rsid w:val="007B7F5A"/>
    <w:rsid w:val="007C057F"/>
    <w:rsid w:val="007C30F8"/>
    <w:rsid w:val="007C6753"/>
    <w:rsid w:val="007C7030"/>
    <w:rsid w:val="007E7799"/>
    <w:rsid w:val="007F1548"/>
    <w:rsid w:val="007F5F86"/>
    <w:rsid w:val="008003B4"/>
    <w:rsid w:val="00801CA6"/>
    <w:rsid w:val="00807AE0"/>
    <w:rsid w:val="00813187"/>
    <w:rsid w:val="008162BA"/>
    <w:rsid w:val="008168DA"/>
    <w:rsid w:val="00816D98"/>
    <w:rsid w:val="0082130D"/>
    <w:rsid w:val="00823C1F"/>
    <w:rsid w:val="008264E4"/>
    <w:rsid w:val="008323E6"/>
    <w:rsid w:val="00835868"/>
    <w:rsid w:val="00840726"/>
    <w:rsid w:val="00843490"/>
    <w:rsid w:val="00847DFD"/>
    <w:rsid w:val="00847E14"/>
    <w:rsid w:val="00852CA1"/>
    <w:rsid w:val="008548F5"/>
    <w:rsid w:val="00855731"/>
    <w:rsid w:val="00857582"/>
    <w:rsid w:val="00857D5A"/>
    <w:rsid w:val="00862503"/>
    <w:rsid w:val="00867044"/>
    <w:rsid w:val="00871009"/>
    <w:rsid w:val="008716B2"/>
    <w:rsid w:val="00874565"/>
    <w:rsid w:val="0087506A"/>
    <w:rsid w:val="008835C8"/>
    <w:rsid w:val="0088763E"/>
    <w:rsid w:val="00887B9C"/>
    <w:rsid w:val="00893BF1"/>
    <w:rsid w:val="008970F1"/>
    <w:rsid w:val="008A0A94"/>
    <w:rsid w:val="008A49D4"/>
    <w:rsid w:val="008B3B03"/>
    <w:rsid w:val="008B5C59"/>
    <w:rsid w:val="008B73A3"/>
    <w:rsid w:val="008C4A71"/>
    <w:rsid w:val="008C7ECD"/>
    <w:rsid w:val="008D21B0"/>
    <w:rsid w:val="008D2BBA"/>
    <w:rsid w:val="008D4ACE"/>
    <w:rsid w:val="008D5725"/>
    <w:rsid w:val="008D6D6D"/>
    <w:rsid w:val="008D6ECF"/>
    <w:rsid w:val="008E1C15"/>
    <w:rsid w:val="008E3C2C"/>
    <w:rsid w:val="008E3CFC"/>
    <w:rsid w:val="008E489B"/>
    <w:rsid w:val="008E5876"/>
    <w:rsid w:val="008F400A"/>
    <w:rsid w:val="00900064"/>
    <w:rsid w:val="00901B9D"/>
    <w:rsid w:val="009044C1"/>
    <w:rsid w:val="0090582D"/>
    <w:rsid w:val="0091226E"/>
    <w:rsid w:val="009155F8"/>
    <w:rsid w:val="00915799"/>
    <w:rsid w:val="00924903"/>
    <w:rsid w:val="0093430C"/>
    <w:rsid w:val="009344BA"/>
    <w:rsid w:val="00934E43"/>
    <w:rsid w:val="00940AF6"/>
    <w:rsid w:val="009417C5"/>
    <w:rsid w:val="009417D8"/>
    <w:rsid w:val="00942A46"/>
    <w:rsid w:val="0094385D"/>
    <w:rsid w:val="0094447F"/>
    <w:rsid w:val="009449DE"/>
    <w:rsid w:val="00947EA0"/>
    <w:rsid w:val="009705C9"/>
    <w:rsid w:val="0097788B"/>
    <w:rsid w:val="0098015A"/>
    <w:rsid w:val="0098126B"/>
    <w:rsid w:val="00981B27"/>
    <w:rsid w:val="009825BB"/>
    <w:rsid w:val="00984FAC"/>
    <w:rsid w:val="00991644"/>
    <w:rsid w:val="00994C0A"/>
    <w:rsid w:val="00995568"/>
    <w:rsid w:val="009A0129"/>
    <w:rsid w:val="009A371F"/>
    <w:rsid w:val="009A47A5"/>
    <w:rsid w:val="009A568D"/>
    <w:rsid w:val="009A5759"/>
    <w:rsid w:val="009B26C7"/>
    <w:rsid w:val="009B2E80"/>
    <w:rsid w:val="009B39F2"/>
    <w:rsid w:val="009B5660"/>
    <w:rsid w:val="009B61A0"/>
    <w:rsid w:val="009B62E9"/>
    <w:rsid w:val="009B6E4A"/>
    <w:rsid w:val="009C1F2C"/>
    <w:rsid w:val="009C27EC"/>
    <w:rsid w:val="009C3C00"/>
    <w:rsid w:val="009C673D"/>
    <w:rsid w:val="009C7559"/>
    <w:rsid w:val="009D7981"/>
    <w:rsid w:val="009E479A"/>
    <w:rsid w:val="009E5045"/>
    <w:rsid w:val="009E7521"/>
    <w:rsid w:val="009F3D0B"/>
    <w:rsid w:val="009F53D9"/>
    <w:rsid w:val="00A00115"/>
    <w:rsid w:val="00A0199B"/>
    <w:rsid w:val="00A0212E"/>
    <w:rsid w:val="00A02654"/>
    <w:rsid w:val="00A11A8E"/>
    <w:rsid w:val="00A12ACE"/>
    <w:rsid w:val="00A14E39"/>
    <w:rsid w:val="00A15798"/>
    <w:rsid w:val="00A15FB6"/>
    <w:rsid w:val="00A16C8B"/>
    <w:rsid w:val="00A175ED"/>
    <w:rsid w:val="00A23B65"/>
    <w:rsid w:val="00A243C3"/>
    <w:rsid w:val="00A24474"/>
    <w:rsid w:val="00A30115"/>
    <w:rsid w:val="00A30AD4"/>
    <w:rsid w:val="00A31E0A"/>
    <w:rsid w:val="00A3457B"/>
    <w:rsid w:val="00A362D8"/>
    <w:rsid w:val="00A37375"/>
    <w:rsid w:val="00A41371"/>
    <w:rsid w:val="00A41B82"/>
    <w:rsid w:val="00A4253E"/>
    <w:rsid w:val="00A42565"/>
    <w:rsid w:val="00A43DDE"/>
    <w:rsid w:val="00A511D5"/>
    <w:rsid w:val="00A51FBD"/>
    <w:rsid w:val="00A53EB8"/>
    <w:rsid w:val="00A54EB5"/>
    <w:rsid w:val="00A66CB3"/>
    <w:rsid w:val="00A746CB"/>
    <w:rsid w:val="00A75888"/>
    <w:rsid w:val="00A75D37"/>
    <w:rsid w:val="00A8087A"/>
    <w:rsid w:val="00A8610F"/>
    <w:rsid w:val="00A87B52"/>
    <w:rsid w:val="00A913E6"/>
    <w:rsid w:val="00A94543"/>
    <w:rsid w:val="00AA0F3B"/>
    <w:rsid w:val="00AA1811"/>
    <w:rsid w:val="00AA4354"/>
    <w:rsid w:val="00AB35CB"/>
    <w:rsid w:val="00AC246C"/>
    <w:rsid w:val="00AC6F03"/>
    <w:rsid w:val="00AD36D9"/>
    <w:rsid w:val="00AE3DF0"/>
    <w:rsid w:val="00AE4023"/>
    <w:rsid w:val="00AE43C3"/>
    <w:rsid w:val="00AE4EF1"/>
    <w:rsid w:val="00AE548A"/>
    <w:rsid w:val="00AE6F91"/>
    <w:rsid w:val="00AE7A7E"/>
    <w:rsid w:val="00AF41B8"/>
    <w:rsid w:val="00AF7946"/>
    <w:rsid w:val="00B01A31"/>
    <w:rsid w:val="00B02080"/>
    <w:rsid w:val="00B061F9"/>
    <w:rsid w:val="00B106CA"/>
    <w:rsid w:val="00B12220"/>
    <w:rsid w:val="00B17726"/>
    <w:rsid w:val="00B25B01"/>
    <w:rsid w:val="00B262D8"/>
    <w:rsid w:val="00B30CF7"/>
    <w:rsid w:val="00B3484C"/>
    <w:rsid w:val="00B355A6"/>
    <w:rsid w:val="00B42CDC"/>
    <w:rsid w:val="00B45DA6"/>
    <w:rsid w:val="00B45E8F"/>
    <w:rsid w:val="00B51FF4"/>
    <w:rsid w:val="00B53740"/>
    <w:rsid w:val="00B6315C"/>
    <w:rsid w:val="00B65E34"/>
    <w:rsid w:val="00B67D79"/>
    <w:rsid w:val="00B70E63"/>
    <w:rsid w:val="00B715F8"/>
    <w:rsid w:val="00B7258F"/>
    <w:rsid w:val="00B8247C"/>
    <w:rsid w:val="00B82E50"/>
    <w:rsid w:val="00B83ABF"/>
    <w:rsid w:val="00B87AD3"/>
    <w:rsid w:val="00B97E82"/>
    <w:rsid w:val="00BA2534"/>
    <w:rsid w:val="00BA295D"/>
    <w:rsid w:val="00BA6067"/>
    <w:rsid w:val="00BB1D98"/>
    <w:rsid w:val="00BB7004"/>
    <w:rsid w:val="00BB7AC9"/>
    <w:rsid w:val="00BC2400"/>
    <w:rsid w:val="00BC3FF7"/>
    <w:rsid w:val="00BC542F"/>
    <w:rsid w:val="00BC547E"/>
    <w:rsid w:val="00BC5DBC"/>
    <w:rsid w:val="00BD3061"/>
    <w:rsid w:val="00BD3E29"/>
    <w:rsid w:val="00BD3FE7"/>
    <w:rsid w:val="00BE2BCF"/>
    <w:rsid w:val="00BE47AB"/>
    <w:rsid w:val="00BE6785"/>
    <w:rsid w:val="00BE6B58"/>
    <w:rsid w:val="00BF1E5A"/>
    <w:rsid w:val="00BF1FB3"/>
    <w:rsid w:val="00BF294A"/>
    <w:rsid w:val="00BF3101"/>
    <w:rsid w:val="00BF5083"/>
    <w:rsid w:val="00BF65D7"/>
    <w:rsid w:val="00C001A1"/>
    <w:rsid w:val="00C03235"/>
    <w:rsid w:val="00C046B2"/>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795E"/>
    <w:rsid w:val="00C408F3"/>
    <w:rsid w:val="00C44B0B"/>
    <w:rsid w:val="00C45803"/>
    <w:rsid w:val="00C47078"/>
    <w:rsid w:val="00C47ACC"/>
    <w:rsid w:val="00C519F7"/>
    <w:rsid w:val="00C535CA"/>
    <w:rsid w:val="00C53F5F"/>
    <w:rsid w:val="00C56D7F"/>
    <w:rsid w:val="00C63E69"/>
    <w:rsid w:val="00C65154"/>
    <w:rsid w:val="00C66ECD"/>
    <w:rsid w:val="00C67920"/>
    <w:rsid w:val="00C70DA5"/>
    <w:rsid w:val="00C741DE"/>
    <w:rsid w:val="00C772E9"/>
    <w:rsid w:val="00C82386"/>
    <w:rsid w:val="00C84A69"/>
    <w:rsid w:val="00C93681"/>
    <w:rsid w:val="00C95FD3"/>
    <w:rsid w:val="00CA0859"/>
    <w:rsid w:val="00CA1E3A"/>
    <w:rsid w:val="00CA3374"/>
    <w:rsid w:val="00CA40B5"/>
    <w:rsid w:val="00CA57C0"/>
    <w:rsid w:val="00CA7217"/>
    <w:rsid w:val="00CB1B16"/>
    <w:rsid w:val="00CB1B9C"/>
    <w:rsid w:val="00CB2AFE"/>
    <w:rsid w:val="00CC1689"/>
    <w:rsid w:val="00CC5097"/>
    <w:rsid w:val="00CC5CB0"/>
    <w:rsid w:val="00CC6B8A"/>
    <w:rsid w:val="00CD1980"/>
    <w:rsid w:val="00CD4FD1"/>
    <w:rsid w:val="00CD7C24"/>
    <w:rsid w:val="00CF5B1B"/>
    <w:rsid w:val="00CF7EDB"/>
    <w:rsid w:val="00D00F71"/>
    <w:rsid w:val="00D032A6"/>
    <w:rsid w:val="00D062C8"/>
    <w:rsid w:val="00D17ADD"/>
    <w:rsid w:val="00D17ED8"/>
    <w:rsid w:val="00D30750"/>
    <w:rsid w:val="00D30BE3"/>
    <w:rsid w:val="00D31227"/>
    <w:rsid w:val="00D320BD"/>
    <w:rsid w:val="00D32421"/>
    <w:rsid w:val="00D33A63"/>
    <w:rsid w:val="00D420E6"/>
    <w:rsid w:val="00D4446D"/>
    <w:rsid w:val="00D51719"/>
    <w:rsid w:val="00D55C4B"/>
    <w:rsid w:val="00D56030"/>
    <w:rsid w:val="00D56384"/>
    <w:rsid w:val="00D57787"/>
    <w:rsid w:val="00D61C57"/>
    <w:rsid w:val="00D6403F"/>
    <w:rsid w:val="00D64F43"/>
    <w:rsid w:val="00D667AF"/>
    <w:rsid w:val="00D747FF"/>
    <w:rsid w:val="00D74BD7"/>
    <w:rsid w:val="00D771D9"/>
    <w:rsid w:val="00D81D24"/>
    <w:rsid w:val="00D900F6"/>
    <w:rsid w:val="00D9067D"/>
    <w:rsid w:val="00D90F97"/>
    <w:rsid w:val="00D96F1F"/>
    <w:rsid w:val="00DA1580"/>
    <w:rsid w:val="00DA27AD"/>
    <w:rsid w:val="00DA5A31"/>
    <w:rsid w:val="00DB1927"/>
    <w:rsid w:val="00DB3802"/>
    <w:rsid w:val="00DB5B49"/>
    <w:rsid w:val="00DC4D2B"/>
    <w:rsid w:val="00DD02A7"/>
    <w:rsid w:val="00DD49B9"/>
    <w:rsid w:val="00DE287E"/>
    <w:rsid w:val="00DE3E62"/>
    <w:rsid w:val="00DE417D"/>
    <w:rsid w:val="00DE5488"/>
    <w:rsid w:val="00DE56FF"/>
    <w:rsid w:val="00DF260F"/>
    <w:rsid w:val="00DF3CD0"/>
    <w:rsid w:val="00E0111B"/>
    <w:rsid w:val="00E0183B"/>
    <w:rsid w:val="00E047A7"/>
    <w:rsid w:val="00E05EAB"/>
    <w:rsid w:val="00E073D5"/>
    <w:rsid w:val="00E14AB0"/>
    <w:rsid w:val="00E16DFD"/>
    <w:rsid w:val="00E2387A"/>
    <w:rsid w:val="00E24D67"/>
    <w:rsid w:val="00E26F8C"/>
    <w:rsid w:val="00E30814"/>
    <w:rsid w:val="00E402D2"/>
    <w:rsid w:val="00E453FC"/>
    <w:rsid w:val="00E54A44"/>
    <w:rsid w:val="00E631D2"/>
    <w:rsid w:val="00E63EDD"/>
    <w:rsid w:val="00E65910"/>
    <w:rsid w:val="00E77C7D"/>
    <w:rsid w:val="00E8259E"/>
    <w:rsid w:val="00E87BD1"/>
    <w:rsid w:val="00E920CF"/>
    <w:rsid w:val="00E93D31"/>
    <w:rsid w:val="00E94699"/>
    <w:rsid w:val="00EA4006"/>
    <w:rsid w:val="00EA545C"/>
    <w:rsid w:val="00EA602C"/>
    <w:rsid w:val="00EB0B8F"/>
    <w:rsid w:val="00EB4A4C"/>
    <w:rsid w:val="00EB64E2"/>
    <w:rsid w:val="00EC5792"/>
    <w:rsid w:val="00ED2EF3"/>
    <w:rsid w:val="00ED5D66"/>
    <w:rsid w:val="00EE0543"/>
    <w:rsid w:val="00EE4568"/>
    <w:rsid w:val="00EF52B6"/>
    <w:rsid w:val="00EF7080"/>
    <w:rsid w:val="00F010A2"/>
    <w:rsid w:val="00F049D4"/>
    <w:rsid w:val="00F06173"/>
    <w:rsid w:val="00F07FF3"/>
    <w:rsid w:val="00F108ED"/>
    <w:rsid w:val="00F10E82"/>
    <w:rsid w:val="00F11C4B"/>
    <w:rsid w:val="00F133C8"/>
    <w:rsid w:val="00F14A84"/>
    <w:rsid w:val="00F21545"/>
    <w:rsid w:val="00F21777"/>
    <w:rsid w:val="00F22BE5"/>
    <w:rsid w:val="00F22E1C"/>
    <w:rsid w:val="00F2517C"/>
    <w:rsid w:val="00F25306"/>
    <w:rsid w:val="00F3286F"/>
    <w:rsid w:val="00F328D6"/>
    <w:rsid w:val="00F32CA5"/>
    <w:rsid w:val="00F3528D"/>
    <w:rsid w:val="00F362F2"/>
    <w:rsid w:val="00F37A20"/>
    <w:rsid w:val="00F40CD4"/>
    <w:rsid w:val="00F440B5"/>
    <w:rsid w:val="00F466B5"/>
    <w:rsid w:val="00F476EF"/>
    <w:rsid w:val="00F47C35"/>
    <w:rsid w:val="00F5345A"/>
    <w:rsid w:val="00F62549"/>
    <w:rsid w:val="00F6698F"/>
    <w:rsid w:val="00F7091C"/>
    <w:rsid w:val="00F76E88"/>
    <w:rsid w:val="00F802B1"/>
    <w:rsid w:val="00F81F70"/>
    <w:rsid w:val="00F8229A"/>
    <w:rsid w:val="00F842B1"/>
    <w:rsid w:val="00F86745"/>
    <w:rsid w:val="00F86F43"/>
    <w:rsid w:val="00F9147B"/>
    <w:rsid w:val="00F96556"/>
    <w:rsid w:val="00FA44A9"/>
    <w:rsid w:val="00FA5C28"/>
    <w:rsid w:val="00FB5B9C"/>
    <w:rsid w:val="00FC1856"/>
    <w:rsid w:val="00FC6C09"/>
    <w:rsid w:val="00FD2427"/>
    <w:rsid w:val="00FE0CD3"/>
    <w:rsid w:val="00FE48DC"/>
    <w:rsid w:val="00FE51FC"/>
    <w:rsid w:val="00FF0A13"/>
    <w:rsid w:val="00FF0CFB"/>
    <w:rsid w:val="00FF213E"/>
    <w:rsid w:val="00FF2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98015A"/>
    <w:pPr>
      <w:keepNext/>
      <w:keepLines/>
      <w:spacing w:before="120" w:after="120"/>
      <w:ind w:left="142" w:firstLine="482"/>
      <w:outlineLvl w:val="2"/>
    </w:pPr>
    <w:rPr>
      <w:rFonts w:ascii="Times New Roman" w:eastAsia="宋体" w:hAnsi="Times New Roman"/>
      <w:b/>
      <w:bCs/>
      <w:color w:val="FF0000"/>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98015A"/>
    <w:rPr>
      <w:rFonts w:ascii="Times New Roman" w:eastAsia="宋体" w:hAnsi="Times New Roman"/>
      <w:b/>
      <w:bCs/>
      <w:color w:val="FF0000"/>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image" Target="media/image38.emf"/><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F9D09B-79E8-472A-9558-6F13E7074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7</TotalTime>
  <Pages>1</Pages>
  <Words>11259</Words>
  <Characters>64181</Characters>
  <Application>Microsoft Office Word</Application>
  <DocSecurity>0</DocSecurity>
  <Lines>534</Lines>
  <Paragraphs>150</Paragraphs>
  <ScaleCrop>false</ScaleCrop>
  <Company/>
  <LinksUpToDate>false</LinksUpToDate>
  <CharactersWithSpaces>75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555</cp:revision>
  <cp:lastPrinted>2016-03-19T21:02:00Z</cp:lastPrinted>
  <dcterms:created xsi:type="dcterms:W3CDTF">2016-02-22T07:23:00Z</dcterms:created>
  <dcterms:modified xsi:type="dcterms:W3CDTF">2016-03-22T05:09:00Z</dcterms:modified>
</cp:coreProperties>
</file>